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17563461" w:rsidR="0029204D" w:rsidRPr="00D624F8" w:rsidRDefault="00000000">
      <w:pPr>
        <w:ind w:firstLine="0"/>
        <w:jc w:val="center"/>
        <w:rPr>
          <w:color w:val="000000"/>
          <w:sz w:val="28"/>
          <w:szCs w:val="28"/>
        </w:rPr>
      </w:pPr>
      <w:r w:rsidRPr="00D624F8">
        <w:rPr>
          <w:b/>
          <w:color w:val="000000"/>
          <w:sz w:val="28"/>
          <w:szCs w:val="28"/>
        </w:rPr>
        <w:t xml:space="preserve">XÂY DỰNG ỨNG DỤNG </w:t>
      </w:r>
      <w:r w:rsidR="00597101" w:rsidRPr="00D624F8">
        <w:rPr>
          <w:b/>
          <w:color w:val="000000"/>
          <w:sz w:val="28"/>
          <w:szCs w:val="28"/>
        </w:rPr>
        <w:t xml:space="preserve">DI ĐỘNG </w:t>
      </w:r>
      <w:r w:rsidRPr="00D624F8">
        <w:rPr>
          <w:b/>
          <w:color w:val="000000"/>
          <w:sz w:val="28"/>
          <w:szCs w:val="28"/>
        </w:rPr>
        <w:t>NHẬN DẠNG CÔN TRÙ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777777"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Pr="002E2C37">
        <w:rPr>
          <w:b/>
          <w:color w:val="000000"/>
          <w:sz w:val="28"/>
          <w:szCs w:val="28"/>
          <w:lang w:val="en-US"/>
        </w:rPr>
        <w:t>4</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11935A37" w:rsidR="0029204D" w:rsidRPr="002E2C37" w:rsidRDefault="00000000">
      <w:pPr>
        <w:ind w:firstLine="0"/>
        <w:jc w:val="center"/>
        <w:rPr>
          <w:color w:val="000000"/>
          <w:sz w:val="40"/>
          <w:szCs w:val="40"/>
        </w:rPr>
      </w:pPr>
      <w:r w:rsidRPr="002E2C37">
        <w:rPr>
          <w:b/>
          <w:color w:val="000000"/>
          <w:sz w:val="40"/>
          <w:szCs w:val="40"/>
        </w:rPr>
        <w:t xml:space="preserve">XÂY DỰNG ỨNG DỤNG </w:t>
      </w:r>
      <w:r w:rsidR="00D624F8">
        <w:rPr>
          <w:b/>
          <w:color w:val="000000"/>
          <w:sz w:val="40"/>
          <w:szCs w:val="40"/>
        </w:rPr>
        <w:t xml:space="preserve">DI ĐỘNG </w:t>
      </w:r>
      <w:r w:rsidRPr="002E2C37">
        <w:rPr>
          <w:b/>
          <w:color w:val="000000"/>
          <w:sz w:val="40"/>
          <w:szCs w:val="40"/>
        </w:rPr>
        <w:t>NHẬN DẠNG CÔN TRÙ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7D7A019F" w14:textId="77777777" w:rsidR="00FF5768" w:rsidRDefault="00000000">
      <w:pPr>
        <w:spacing w:before="480"/>
        <w:ind w:firstLine="0"/>
        <w:jc w:val="center"/>
        <w:rPr>
          <w:b/>
          <w:color w:val="000000"/>
          <w:sz w:val="28"/>
          <w:szCs w:val="28"/>
          <w:lang w:val="en-US"/>
        </w:rPr>
        <w:sectPr w:rsidR="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3AB5DA5F" w:rsidR="0029204D" w:rsidRPr="002E2C37" w:rsidRDefault="0029204D">
      <w:pPr>
        <w:rPr>
          <w:b/>
          <w:color w:val="000000"/>
          <w:sz w:val="28"/>
          <w:szCs w:val="28"/>
          <w:lang w:val="en-US"/>
        </w:rPr>
      </w:pPr>
    </w:p>
    <w:p w14:paraId="79080BD8" w14:textId="77777777" w:rsidR="0029204D" w:rsidRPr="002E2C37" w:rsidRDefault="0029204D">
      <w:pPr>
        <w:spacing w:before="480"/>
        <w:ind w:firstLine="0"/>
        <w:jc w:val="center"/>
        <w:rPr>
          <w:b/>
          <w:color w:val="000000"/>
          <w:sz w:val="28"/>
          <w:szCs w:val="28"/>
          <w:lang w:val="en-US"/>
        </w:rPr>
        <w:sectPr w:rsidR="0029204D" w:rsidRPr="002E2C37" w:rsidSect="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fmt="lowerRoman" w:start="1"/>
          <w:cols w:space="0"/>
          <w:docGrid w:linePitch="354"/>
        </w:sectPr>
      </w:pPr>
    </w:p>
    <w:p w14:paraId="44BB520F" w14:textId="77777777" w:rsidR="0029204D" w:rsidRPr="002E2C37" w:rsidRDefault="00000000">
      <w:pPr>
        <w:ind w:firstLine="0"/>
        <w:jc w:val="center"/>
        <w:rPr>
          <w:b/>
          <w:lang w:val="en-US"/>
        </w:rPr>
      </w:pPr>
      <w:r w:rsidRPr="002E2C37">
        <w:rPr>
          <w:b/>
          <w:lang w:val="vi-VN"/>
        </w:rPr>
        <w:t xml:space="preserve">NHẬN XÉT CỦA GIẢNG VIÊN HƯỚNG </w:t>
      </w:r>
      <w:r w:rsidRPr="002E2C37">
        <w:rPr>
          <w:b/>
          <w:lang w:val="en-US"/>
        </w:rPr>
        <w:t>DẪN</w:t>
      </w:r>
    </w:p>
    <w:p w14:paraId="6147D533" w14:textId="23A1087B"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E8383E4" w:rsidR="0029204D" w:rsidRPr="002E2C37" w:rsidRDefault="00000000">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r>
      <w:r w:rsidR="00BC67E0">
        <w:rPr>
          <w:b/>
          <w:lang w:val="en-US"/>
        </w:rPr>
        <w:t xml:space="preserve">  </w:t>
      </w:r>
      <w:r w:rsidRPr="002E2C37">
        <w:rPr>
          <w:b/>
          <w:lang w:val="en-US"/>
        </w:rPr>
        <w:t xml:space="preserve"> </w:t>
      </w:r>
      <w:r w:rsidRPr="002E2C37">
        <w:rPr>
          <w:b/>
          <w:lang w:val="vi-VN"/>
        </w:rPr>
        <w:t>Giảng viên hướng dẫn</w:t>
      </w:r>
    </w:p>
    <w:p w14:paraId="10196509" w14:textId="3566D5DD" w:rsidR="0029204D" w:rsidRPr="002E2C37" w:rsidRDefault="00BC67E0">
      <w:pPr>
        <w:ind w:firstLine="0"/>
        <w:jc w:val="center"/>
        <w:rPr>
          <w:i/>
          <w:lang w:val="vi-VN"/>
        </w:rPr>
      </w:pPr>
      <w:r>
        <w:rPr>
          <w:i/>
          <w:lang w:val="vi-VN"/>
        </w:rPr>
        <w:t xml:space="preserve">                              </w:t>
      </w:r>
      <w:r w:rsidRPr="002E2C37">
        <w:rPr>
          <w:i/>
          <w:lang w:val="vi-VN"/>
        </w:rPr>
        <w:t>(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4C886ACB" w14:textId="07CFD311"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0D85EDB6" w14:textId="64267689" w:rsidR="0029204D" w:rsidRPr="00D624F8" w:rsidRDefault="00000000" w:rsidP="00D624F8">
      <w:pPr>
        <w:pStyle w:val="ListParagraph"/>
        <w:numPr>
          <w:ilvl w:val="0"/>
          <w:numId w:val="1"/>
        </w:numPr>
        <w:jc w:val="left"/>
        <w:rPr>
          <w:lang w:val="vi-VN"/>
        </w:rPr>
      </w:pPr>
      <w:r w:rsidRPr="002E2C37">
        <w:rPr>
          <w:lang w:val="vi-VN"/>
        </w:rPr>
        <w:t>Kết quả đạt được so với yêu cầu;</w:t>
      </w:r>
    </w:p>
    <w:p w14:paraId="0F055DD3" w14:textId="77777777" w:rsidR="00D624F8" w:rsidRPr="00D624F8" w:rsidRDefault="00D624F8" w:rsidP="00D624F8">
      <w:pPr>
        <w:numPr>
          <w:ilvl w:val="0"/>
          <w:numId w:val="49"/>
        </w:numPr>
        <w:spacing w:before="0" w:line="240" w:lineRule="auto"/>
        <w:jc w:val="left"/>
        <w:rPr>
          <w:lang w:val="vi-VN"/>
        </w:rPr>
      </w:pPr>
      <w:r w:rsidRPr="00D624F8">
        <w:rPr>
          <w:lang w:val="vi-VN"/>
        </w:rPr>
        <w:t>Ý kiến khác (nếu có)</w:t>
      </w:r>
    </w:p>
    <w:p w14:paraId="7AF06694" w14:textId="77777777" w:rsidR="00D624F8" w:rsidRPr="00D624F8" w:rsidRDefault="00D624F8" w:rsidP="00D624F8">
      <w:pPr>
        <w:jc w:val="left"/>
        <w:rPr>
          <w:color w:val="000000"/>
          <w:u w:val="single"/>
          <w:lang w:val="en-US"/>
        </w:rPr>
        <w:sectPr w:rsidR="00D624F8" w:rsidRPr="00D624F8">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2E9F7225"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w:t>
      </w:r>
      <w:r w:rsidR="00464BCE">
        <w:rPr>
          <w:lang w:val="en-US"/>
        </w:rPr>
        <w:t>20</w:t>
      </w:r>
      <w:r w:rsidRPr="002E2C37">
        <w:rPr>
          <w:lang w:val="vi-VN"/>
        </w:rPr>
        <w:t xml:space="preserve"> tháng </w:t>
      </w:r>
      <w:r w:rsidR="00464BCE">
        <w:rPr>
          <w:lang w:val="en-US"/>
        </w:rPr>
        <w:t>4</w:t>
      </w:r>
      <w:r w:rsidRPr="002E2C37">
        <w:rPr>
          <w:lang w:val="vi-VN"/>
        </w:rPr>
        <w:t xml:space="preserve"> Năm</w:t>
      </w:r>
      <w:r w:rsidRPr="002E2C37">
        <w:rPr>
          <w:lang w:val="en-US"/>
        </w:rPr>
        <w:t xml:space="preserve"> 202</w:t>
      </w:r>
      <w:r w:rsidR="008D318A">
        <w:rPr>
          <w:lang w:val="en-US"/>
        </w:rPr>
        <w:t>5</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24331B">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12846770" w:rsidR="0029204D" w:rsidRPr="002E2C37" w:rsidRDefault="00000000">
      <w:pPr>
        <w:ind w:firstLine="0"/>
        <w:jc w:val="right"/>
        <w:rPr>
          <w:i/>
        </w:rPr>
      </w:pPr>
      <w:r w:rsidRPr="002E2C37">
        <w:rPr>
          <w:i/>
        </w:rPr>
        <w:t xml:space="preserve">Tp Long Xuyên ngày </w:t>
      </w:r>
      <w:r w:rsidR="006C2416">
        <w:rPr>
          <w:i/>
        </w:rPr>
        <w:t>2</w:t>
      </w:r>
      <w:r w:rsidRPr="002E2C37">
        <w:rPr>
          <w:i/>
        </w:rPr>
        <w:t xml:space="preserve"> tháng 04 năm 202</w:t>
      </w:r>
      <w:r w:rsidR="0028311B" w:rsidRPr="002E2C37">
        <w:rPr>
          <w:i/>
          <w:lang w:val="en-US"/>
        </w:rPr>
        <w:t>5</w:t>
      </w:r>
      <w:r w:rsidR="00BC67E0">
        <w:rPr>
          <w:i/>
        </w:rPr>
        <w:t xml:space="preserve"> </w:t>
      </w:r>
      <w:r w:rsidRPr="002E2C37">
        <w:rPr>
          <w:i/>
        </w:rPr>
        <w:t xml:space="preserve"> </w:t>
      </w:r>
    </w:p>
    <w:p w14:paraId="39F32E82" w14:textId="77FD4A41" w:rsidR="0029204D" w:rsidRPr="002E2C37" w:rsidRDefault="00BC67E0">
      <w:pPr>
        <w:ind w:left="5040" w:firstLine="0"/>
        <w:rPr>
          <w:bCs/>
        </w:rPr>
      </w:pPr>
      <w:r>
        <w:rPr>
          <w:b/>
        </w:rPr>
        <w:t xml:space="preserve"> </w:t>
      </w:r>
      <w:r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5B9A4688" w:rsidR="0029204D" w:rsidRPr="002E2C37" w:rsidRDefault="00BC67E0">
      <w:pPr>
        <w:ind w:firstLine="0"/>
        <w:rPr>
          <w:b/>
          <w:bCs/>
          <w:lang w:val="en-US"/>
        </w:rPr>
      </w:pPr>
      <w:r>
        <w:rPr>
          <w:b/>
        </w:rPr>
        <w:t xml:space="preserve">   </w:t>
      </w:r>
      <w:r w:rsidRPr="002E2C37">
        <w:rPr>
          <w:b/>
        </w:rPr>
        <w:t xml:space="preserve"> </w:t>
      </w:r>
      <w:r w:rsidRPr="002E2C37">
        <w:rPr>
          <w:b/>
        </w:rPr>
        <w:tab/>
      </w:r>
      <w:r w:rsidRPr="002E2C37">
        <w:rPr>
          <w:b/>
        </w:rPr>
        <w:tab/>
      </w:r>
      <w:r w:rsidRPr="002E2C37">
        <w:rPr>
          <w:b/>
        </w:rPr>
        <w:tab/>
      </w:r>
      <w:r w:rsidRPr="002E2C37">
        <w:rPr>
          <w:b/>
        </w:rPr>
        <w:tab/>
      </w:r>
      <w:r w:rsidRPr="002E2C37">
        <w:rPr>
          <w:b/>
        </w:rPr>
        <w:tab/>
      </w:r>
      <w:r w:rsidRPr="002E2C37">
        <w:rPr>
          <w:b/>
        </w:rPr>
        <w:tab/>
      </w:r>
      <w:r>
        <w:rPr>
          <w:b/>
        </w:rPr>
        <w:t xml:space="preserve">    </w:t>
      </w:r>
      <w:r w:rsidRPr="002E2C37">
        <w:rPr>
          <w:b/>
        </w:rPr>
        <w:tab/>
      </w:r>
      <w:r>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24331B">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24331B">
      <w:pPr>
        <w:pStyle w:val="Style1"/>
      </w:pPr>
    </w:p>
    <w:bookmarkStart w:id="0" w:name="_Toc6511" w:displacedByCustomXml="next"/>
    <w:sdt>
      <w:sdtPr>
        <w:rPr>
          <w:rFonts w:ascii="Times New Roman" w:eastAsia="Times New Roman" w:hAnsi="Times New Roman" w:cs="Times New Roman"/>
          <w:color w:val="auto"/>
          <w:sz w:val="26"/>
          <w:szCs w:val="26"/>
          <w:lang w:val="en-GB"/>
        </w:rPr>
        <w:id w:val="-466273534"/>
        <w:docPartObj>
          <w:docPartGallery w:val="Table of Contents"/>
          <w:docPartUnique/>
        </w:docPartObj>
      </w:sdtPr>
      <w:sdtEndPr>
        <w:rPr>
          <w:b/>
          <w:bCs/>
          <w:noProof/>
        </w:rPr>
      </w:sdtEndPr>
      <w:sdtContent>
        <w:p w14:paraId="63FEC149" w14:textId="6ABE437B" w:rsidR="00C37AC8" w:rsidRDefault="00C37AC8">
          <w:pPr>
            <w:pStyle w:val="TOCHeading"/>
          </w:pPr>
        </w:p>
        <w:p w14:paraId="190B2FEF" w14:textId="65BDD2A5" w:rsidR="000B675E" w:rsidRDefault="00F82CAE">
          <w:pPr>
            <w:pStyle w:val="TOC1"/>
            <w:rPr>
              <w:rFonts w:asciiTheme="minorHAnsi" w:eastAsiaTheme="minorEastAsia" w:hAnsiTheme="minorHAnsi" w:cstheme="minorBidi"/>
              <w:b w:val="0"/>
              <w:bCs w:val="0"/>
              <w:iCs w:val="0"/>
              <w:noProof/>
              <w:kern w:val="2"/>
              <w:sz w:val="24"/>
              <w:lang w:val="en-US"/>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95640380" w:history="1">
            <w:r w:rsidR="000B675E" w:rsidRPr="004A6EE3">
              <w:rPr>
                <w:rStyle w:val="Hyperlink"/>
                <w:noProof/>
              </w:rPr>
              <w:t>CHƯƠNG 1</w:t>
            </w:r>
            <w:r w:rsidR="000B675E">
              <w:rPr>
                <w:noProof/>
                <w:webHidden/>
              </w:rPr>
              <w:tab/>
            </w:r>
            <w:r w:rsidR="000B675E">
              <w:rPr>
                <w:noProof/>
                <w:webHidden/>
              </w:rPr>
              <w:fldChar w:fldCharType="begin"/>
            </w:r>
            <w:r w:rsidR="000B675E">
              <w:rPr>
                <w:noProof/>
                <w:webHidden/>
              </w:rPr>
              <w:instrText xml:space="preserve"> PAGEREF _Toc195640380 \h </w:instrText>
            </w:r>
            <w:r w:rsidR="000B675E">
              <w:rPr>
                <w:noProof/>
                <w:webHidden/>
              </w:rPr>
            </w:r>
            <w:r w:rsidR="000B675E">
              <w:rPr>
                <w:noProof/>
                <w:webHidden/>
              </w:rPr>
              <w:fldChar w:fldCharType="separate"/>
            </w:r>
            <w:r w:rsidR="000B675E">
              <w:rPr>
                <w:noProof/>
                <w:webHidden/>
              </w:rPr>
              <w:t>1</w:t>
            </w:r>
            <w:r w:rsidR="000B675E">
              <w:rPr>
                <w:noProof/>
                <w:webHidden/>
              </w:rPr>
              <w:fldChar w:fldCharType="end"/>
            </w:r>
          </w:hyperlink>
        </w:p>
        <w:p w14:paraId="5D3AAF93" w14:textId="634F510D"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81" w:history="1">
            <w:r w:rsidRPr="004A6EE3">
              <w:rPr>
                <w:rStyle w:val="Hyperlink"/>
                <w:noProof/>
              </w:rPr>
              <w:t>TỔNG QUAN</w:t>
            </w:r>
            <w:r>
              <w:rPr>
                <w:noProof/>
                <w:webHidden/>
              </w:rPr>
              <w:tab/>
            </w:r>
            <w:r>
              <w:rPr>
                <w:noProof/>
                <w:webHidden/>
              </w:rPr>
              <w:fldChar w:fldCharType="begin"/>
            </w:r>
            <w:r>
              <w:rPr>
                <w:noProof/>
                <w:webHidden/>
              </w:rPr>
              <w:instrText xml:space="preserve"> PAGEREF _Toc195640381 \h </w:instrText>
            </w:r>
            <w:r>
              <w:rPr>
                <w:noProof/>
                <w:webHidden/>
              </w:rPr>
            </w:r>
            <w:r>
              <w:rPr>
                <w:noProof/>
                <w:webHidden/>
              </w:rPr>
              <w:fldChar w:fldCharType="separate"/>
            </w:r>
            <w:r>
              <w:rPr>
                <w:noProof/>
                <w:webHidden/>
              </w:rPr>
              <w:t>1</w:t>
            </w:r>
            <w:r>
              <w:rPr>
                <w:noProof/>
                <w:webHidden/>
              </w:rPr>
              <w:fldChar w:fldCharType="end"/>
            </w:r>
          </w:hyperlink>
        </w:p>
        <w:p w14:paraId="2F6E8CBF" w14:textId="17B20C99"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2" w:history="1">
            <w:r w:rsidRPr="004A6EE3">
              <w:rPr>
                <w:rStyle w:val="Hyperlink"/>
                <w:noProof/>
              </w:rPr>
              <w:t>1.1. GIỚI THIỆU CƠ QUAN THỰC TẬP</w:t>
            </w:r>
            <w:r>
              <w:rPr>
                <w:noProof/>
                <w:webHidden/>
              </w:rPr>
              <w:tab/>
            </w:r>
            <w:r>
              <w:rPr>
                <w:noProof/>
                <w:webHidden/>
              </w:rPr>
              <w:fldChar w:fldCharType="begin"/>
            </w:r>
            <w:r>
              <w:rPr>
                <w:noProof/>
                <w:webHidden/>
              </w:rPr>
              <w:instrText xml:space="preserve"> PAGEREF _Toc195640382 \h </w:instrText>
            </w:r>
            <w:r>
              <w:rPr>
                <w:noProof/>
                <w:webHidden/>
              </w:rPr>
            </w:r>
            <w:r>
              <w:rPr>
                <w:noProof/>
                <w:webHidden/>
              </w:rPr>
              <w:fldChar w:fldCharType="separate"/>
            </w:r>
            <w:r>
              <w:rPr>
                <w:noProof/>
                <w:webHidden/>
              </w:rPr>
              <w:t>1</w:t>
            </w:r>
            <w:r>
              <w:rPr>
                <w:noProof/>
                <w:webHidden/>
              </w:rPr>
              <w:fldChar w:fldCharType="end"/>
            </w:r>
          </w:hyperlink>
        </w:p>
        <w:p w14:paraId="3F1A35E8" w14:textId="02E327E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3" w:history="1">
            <w:r w:rsidRPr="004A6EE3">
              <w:rPr>
                <w:rStyle w:val="Hyperlink"/>
                <w:noProof/>
              </w:rPr>
              <w:t>1.</w:t>
            </w:r>
            <w:r w:rsidRPr="004A6EE3">
              <w:rPr>
                <w:rStyle w:val="Hyperlink"/>
                <w:noProof/>
                <w:lang w:val="en-US"/>
              </w:rPr>
              <w:t>2</w:t>
            </w:r>
            <w:r w:rsidRPr="004A6EE3">
              <w:rPr>
                <w:rStyle w:val="Hyperlink"/>
                <w:noProof/>
              </w:rPr>
              <w:t>. TÍNH CẤP THIẾT CỦA ĐỀ TÀI</w:t>
            </w:r>
            <w:r>
              <w:rPr>
                <w:noProof/>
                <w:webHidden/>
              </w:rPr>
              <w:tab/>
            </w:r>
            <w:r>
              <w:rPr>
                <w:noProof/>
                <w:webHidden/>
              </w:rPr>
              <w:fldChar w:fldCharType="begin"/>
            </w:r>
            <w:r>
              <w:rPr>
                <w:noProof/>
                <w:webHidden/>
              </w:rPr>
              <w:instrText xml:space="preserve"> PAGEREF _Toc195640383 \h </w:instrText>
            </w:r>
            <w:r>
              <w:rPr>
                <w:noProof/>
                <w:webHidden/>
              </w:rPr>
            </w:r>
            <w:r>
              <w:rPr>
                <w:noProof/>
                <w:webHidden/>
              </w:rPr>
              <w:fldChar w:fldCharType="separate"/>
            </w:r>
            <w:r>
              <w:rPr>
                <w:noProof/>
                <w:webHidden/>
              </w:rPr>
              <w:t>1</w:t>
            </w:r>
            <w:r>
              <w:rPr>
                <w:noProof/>
                <w:webHidden/>
              </w:rPr>
              <w:fldChar w:fldCharType="end"/>
            </w:r>
          </w:hyperlink>
        </w:p>
        <w:p w14:paraId="6B92D9CC" w14:textId="52E19F43" w:rsidR="000B675E" w:rsidRDefault="000B675E">
          <w:pPr>
            <w:pStyle w:val="TOC3"/>
            <w:rPr>
              <w:rFonts w:asciiTheme="minorHAnsi" w:eastAsiaTheme="minorEastAsia" w:hAnsiTheme="minorHAnsi" w:cstheme="minorBidi"/>
              <w:kern w:val="2"/>
              <w:sz w:val="24"/>
              <w:szCs w:val="24"/>
              <w14:ligatures w14:val="standardContextual"/>
            </w:rPr>
          </w:pPr>
          <w:hyperlink w:anchor="_Toc195640384" w:history="1">
            <w:r w:rsidRPr="004A6EE3">
              <w:rPr>
                <w:rStyle w:val="Hyperlink"/>
              </w:rPr>
              <w:t>1.2.1 Nhu cầu cấp bách</w:t>
            </w:r>
            <w:r>
              <w:rPr>
                <w:webHidden/>
              </w:rPr>
              <w:tab/>
            </w:r>
            <w:r>
              <w:rPr>
                <w:webHidden/>
              </w:rPr>
              <w:fldChar w:fldCharType="begin"/>
            </w:r>
            <w:r>
              <w:rPr>
                <w:webHidden/>
              </w:rPr>
              <w:instrText xml:space="preserve"> PAGEREF _Toc195640384 \h </w:instrText>
            </w:r>
            <w:r>
              <w:rPr>
                <w:webHidden/>
              </w:rPr>
            </w:r>
            <w:r>
              <w:rPr>
                <w:webHidden/>
              </w:rPr>
              <w:fldChar w:fldCharType="separate"/>
            </w:r>
            <w:r>
              <w:rPr>
                <w:webHidden/>
              </w:rPr>
              <w:t>1</w:t>
            </w:r>
            <w:r>
              <w:rPr>
                <w:webHidden/>
              </w:rPr>
              <w:fldChar w:fldCharType="end"/>
            </w:r>
          </w:hyperlink>
        </w:p>
        <w:p w14:paraId="7BBA631D" w14:textId="791FEFD0" w:rsidR="000B675E" w:rsidRDefault="000B675E">
          <w:pPr>
            <w:pStyle w:val="TOC3"/>
            <w:rPr>
              <w:rFonts w:asciiTheme="minorHAnsi" w:eastAsiaTheme="minorEastAsia" w:hAnsiTheme="minorHAnsi" w:cstheme="minorBidi"/>
              <w:kern w:val="2"/>
              <w:sz w:val="24"/>
              <w:szCs w:val="24"/>
              <w14:ligatures w14:val="standardContextual"/>
            </w:rPr>
          </w:pPr>
          <w:hyperlink w:anchor="_Toc195640385" w:history="1">
            <w:r w:rsidRPr="004A6EE3">
              <w:rPr>
                <w:rStyle w:val="Hyperlink"/>
              </w:rPr>
              <w:t>1.2.2</w:t>
            </w:r>
            <w:r w:rsidRPr="004A6EE3">
              <w:rPr>
                <w:rStyle w:val="Hyperlink"/>
                <w:highlight w:val="white"/>
              </w:rPr>
              <w:t xml:space="preserve"> Tiềm năng ứng dụng</w:t>
            </w:r>
            <w:r>
              <w:rPr>
                <w:webHidden/>
              </w:rPr>
              <w:tab/>
            </w:r>
            <w:r>
              <w:rPr>
                <w:webHidden/>
              </w:rPr>
              <w:fldChar w:fldCharType="begin"/>
            </w:r>
            <w:r>
              <w:rPr>
                <w:webHidden/>
              </w:rPr>
              <w:instrText xml:space="preserve"> PAGEREF _Toc195640385 \h </w:instrText>
            </w:r>
            <w:r>
              <w:rPr>
                <w:webHidden/>
              </w:rPr>
            </w:r>
            <w:r>
              <w:rPr>
                <w:webHidden/>
              </w:rPr>
              <w:fldChar w:fldCharType="separate"/>
            </w:r>
            <w:r>
              <w:rPr>
                <w:webHidden/>
              </w:rPr>
              <w:t>1</w:t>
            </w:r>
            <w:r>
              <w:rPr>
                <w:webHidden/>
              </w:rPr>
              <w:fldChar w:fldCharType="end"/>
            </w:r>
          </w:hyperlink>
        </w:p>
        <w:p w14:paraId="3879410D" w14:textId="18DBA4C5" w:rsidR="000B675E" w:rsidRDefault="000B675E">
          <w:pPr>
            <w:pStyle w:val="TOC3"/>
            <w:rPr>
              <w:rFonts w:asciiTheme="minorHAnsi" w:eastAsiaTheme="minorEastAsia" w:hAnsiTheme="minorHAnsi" w:cstheme="minorBidi"/>
              <w:kern w:val="2"/>
              <w:sz w:val="24"/>
              <w:szCs w:val="24"/>
              <w14:ligatures w14:val="standardContextual"/>
            </w:rPr>
          </w:pPr>
          <w:hyperlink w:anchor="_Toc195640386" w:history="1">
            <w:r w:rsidRPr="004A6EE3">
              <w:rPr>
                <w:rStyle w:val="Hyperlink"/>
              </w:rPr>
              <w:t>1.2.3. Mục tiêu nghiên cứu</w:t>
            </w:r>
            <w:r>
              <w:rPr>
                <w:webHidden/>
              </w:rPr>
              <w:tab/>
            </w:r>
            <w:r>
              <w:rPr>
                <w:webHidden/>
              </w:rPr>
              <w:fldChar w:fldCharType="begin"/>
            </w:r>
            <w:r>
              <w:rPr>
                <w:webHidden/>
              </w:rPr>
              <w:instrText xml:space="preserve"> PAGEREF _Toc195640386 \h </w:instrText>
            </w:r>
            <w:r>
              <w:rPr>
                <w:webHidden/>
              </w:rPr>
            </w:r>
            <w:r>
              <w:rPr>
                <w:webHidden/>
              </w:rPr>
              <w:fldChar w:fldCharType="separate"/>
            </w:r>
            <w:r>
              <w:rPr>
                <w:webHidden/>
              </w:rPr>
              <w:t>2</w:t>
            </w:r>
            <w:r>
              <w:rPr>
                <w:webHidden/>
              </w:rPr>
              <w:fldChar w:fldCharType="end"/>
            </w:r>
          </w:hyperlink>
        </w:p>
        <w:p w14:paraId="1EC170C2" w14:textId="75AF788D" w:rsidR="000B675E" w:rsidRDefault="000B675E">
          <w:pPr>
            <w:pStyle w:val="TOC3"/>
            <w:rPr>
              <w:rFonts w:asciiTheme="minorHAnsi" w:eastAsiaTheme="minorEastAsia" w:hAnsiTheme="minorHAnsi" w:cstheme="minorBidi"/>
              <w:kern w:val="2"/>
              <w:sz w:val="24"/>
              <w:szCs w:val="24"/>
              <w14:ligatures w14:val="standardContextual"/>
            </w:rPr>
          </w:pPr>
          <w:hyperlink w:anchor="_Toc195640387" w:history="1">
            <w:r w:rsidRPr="004A6EE3">
              <w:rPr>
                <w:rStyle w:val="Hyperlink"/>
              </w:rPr>
              <w:t>1.2.4 Phạm vi nghiên cứu</w:t>
            </w:r>
            <w:r>
              <w:rPr>
                <w:webHidden/>
              </w:rPr>
              <w:tab/>
            </w:r>
            <w:r>
              <w:rPr>
                <w:webHidden/>
              </w:rPr>
              <w:fldChar w:fldCharType="begin"/>
            </w:r>
            <w:r>
              <w:rPr>
                <w:webHidden/>
              </w:rPr>
              <w:instrText xml:space="preserve"> PAGEREF _Toc195640387 \h </w:instrText>
            </w:r>
            <w:r>
              <w:rPr>
                <w:webHidden/>
              </w:rPr>
            </w:r>
            <w:r>
              <w:rPr>
                <w:webHidden/>
              </w:rPr>
              <w:fldChar w:fldCharType="separate"/>
            </w:r>
            <w:r>
              <w:rPr>
                <w:webHidden/>
              </w:rPr>
              <w:t>2</w:t>
            </w:r>
            <w:r>
              <w:rPr>
                <w:webHidden/>
              </w:rPr>
              <w:fldChar w:fldCharType="end"/>
            </w:r>
          </w:hyperlink>
        </w:p>
        <w:p w14:paraId="7E0F7E91" w14:textId="438DF24F" w:rsidR="000B675E" w:rsidRDefault="000B675E">
          <w:pPr>
            <w:pStyle w:val="TOC3"/>
            <w:rPr>
              <w:rFonts w:asciiTheme="minorHAnsi" w:eastAsiaTheme="minorEastAsia" w:hAnsiTheme="minorHAnsi" w:cstheme="minorBidi"/>
              <w:kern w:val="2"/>
              <w:sz w:val="24"/>
              <w:szCs w:val="24"/>
              <w14:ligatures w14:val="standardContextual"/>
            </w:rPr>
          </w:pPr>
          <w:hyperlink w:anchor="_Toc195640388" w:history="1">
            <w:r w:rsidRPr="004A6EE3">
              <w:rPr>
                <w:rStyle w:val="Hyperlink"/>
              </w:rPr>
              <w:t>1.2.5 Phương pháp nghiên cứu</w:t>
            </w:r>
            <w:r>
              <w:rPr>
                <w:webHidden/>
              </w:rPr>
              <w:tab/>
            </w:r>
            <w:r>
              <w:rPr>
                <w:webHidden/>
              </w:rPr>
              <w:fldChar w:fldCharType="begin"/>
            </w:r>
            <w:r>
              <w:rPr>
                <w:webHidden/>
              </w:rPr>
              <w:instrText xml:space="preserve"> PAGEREF _Toc195640388 \h </w:instrText>
            </w:r>
            <w:r>
              <w:rPr>
                <w:webHidden/>
              </w:rPr>
            </w:r>
            <w:r>
              <w:rPr>
                <w:webHidden/>
              </w:rPr>
              <w:fldChar w:fldCharType="separate"/>
            </w:r>
            <w:r>
              <w:rPr>
                <w:webHidden/>
              </w:rPr>
              <w:t>3</w:t>
            </w:r>
            <w:r>
              <w:rPr>
                <w:webHidden/>
              </w:rPr>
              <w:fldChar w:fldCharType="end"/>
            </w:r>
          </w:hyperlink>
        </w:p>
        <w:p w14:paraId="33777471" w14:textId="21878F0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9" w:history="1">
            <w:r w:rsidRPr="004A6EE3">
              <w:rPr>
                <w:rStyle w:val="Hyperlink"/>
                <w:noProof/>
              </w:rPr>
              <w:t>1.</w:t>
            </w:r>
            <w:r w:rsidRPr="004A6EE3">
              <w:rPr>
                <w:rStyle w:val="Hyperlink"/>
                <w:noProof/>
                <w:lang w:val="en-US"/>
              </w:rPr>
              <w:t>3</w:t>
            </w:r>
            <w:r w:rsidRPr="004A6EE3">
              <w:rPr>
                <w:rStyle w:val="Hyperlink"/>
                <w:noProof/>
              </w:rPr>
              <w:t>. LÝ DO CHỌN ĐỀ TÀI</w:t>
            </w:r>
            <w:r>
              <w:rPr>
                <w:noProof/>
                <w:webHidden/>
              </w:rPr>
              <w:tab/>
            </w:r>
            <w:r>
              <w:rPr>
                <w:noProof/>
                <w:webHidden/>
              </w:rPr>
              <w:fldChar w:fldCharType="begin"/>
            </w:r>
            <w:r>
              <w:rPr>
                <w:noProof/>
                <w:webHidden/>
              </w:rPr>
              <w:instrText xml:space="preserve"> PAGEREF _Toc195640389 \h </w:instrText>
            </w:r>
            <w:r>
              <w:rPr>
                <w:noProof/>
                <w:webHidden/>
              </w:rPr>
            </w:r>
            <w:r>
              <w:rPr>
                <w:noProof/>
                <w:webHidden/>
              </w:rPr>
              <w:fldChar w:fldCharType="separate"/>
            </w:r>
            <w:r>
              <w:rPr>
                <w:noProof/>
                <w:webHidden/>
              </w:rPr>
              <w:t>3</w:t>
            </w:r>
            <w:r>
              <w:rPr>
                <w:noProof/>
                <w:webHidden/>
              </w:rPr>
              <w:fldChar w:fldCharType="end"/>
            </w:r>
          </w:hyperlink>
        </w:p>
        <w:p w14:paraId="08BADEF5" w14:textId="37B9E81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0" w:history="1">
            <w:r w:rsidRPr="004A6EE3">
              <w:rPr>
                <w:rStyle w:val="Hyperlink"/>
                <w:noProof/>
              </w:rPr>
              <w:t>1.</w:t>
            </w:r>
            <w:r w:rsidRPr="004A6EE3">
              <w:rPr>
                <w:rStyle w:val="Hyperlink"/>
                <w:noProof/>
                <w:lang w:val="en-US"/>
              </w:rPr>
              <w:t>4</w:t>
            </w:r>
            <w:r w:rsidRPr="004A6EE3">
              <w:rPr>
                <w:rStyle w:val="Hyperlink"/>
                <w:noProof/>
              </w:rPr>
              <w:t>. MỤC TIÊU NGHIÊN CỨU</w:t>
            </w:r>
            <w:r>
              <w:rPr>
                <w:noProof/>
                <w:webHidden/>
              </w:rPr>
              <w:tab/>
            </w:r>
            <w:r>
              <w:rPr>
                <w:noProof/>
                <w:webHidden/>
              </w:rPr>
              <w:fldChar w:fldCharType="begin"/>
            </w:r>
            <w:r>
              <w:rPr>
                <w:noProof/>
                <w:webHidden/>
              </w:rPr>
              <w:instrText xml:space="preserve"> PAGEREF _Toc195640390 \h </w:instrText>
            </w:r>
            <w:r>
              <w:rPr>
                <w:noProof/>
                <w:webHidden/>
              </w:rPr>
            </w:r>
            <w:r>
              <w:rPr>
                <w:noProof/>
                <w:webHidden/>
              </w:rPr>
              <w:fldChar w:fldCharType="separate"/>
            </w:r>
            <w:r>
              <w:rPr>
                <w:noProof/>
                <w:webHidden/>
              </w:rPr>
              <w:t>4</w:t>
            </w:r>
            <w:r>
              <w:rPr>
                <w:noProof/>
                <w:webHidden/>
              </w:rPr>
              <w:fldChar w:fldCharType="end"/>
            </w:r>
          </w:hyperlink>
        </w:p>
        <w:p w14:paraId="0408108F" w14:textId="701DED1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1" w:history="1">
            <w:r w:rsidRPr="004A6EE3">
              <w:rPr>
                <w:rStyle w:val="Hyperlink"/>
                <w:noProof/>
              </w:rPr>
              <w:t>1.5. PHẠM VI ĐỀ TÀI</w:t>
            </w:r>
            <w:r>
              <w:rPr>
                <w:noProof/>
                <w:webHidden/>
              </w:rPr>
              <w:tab/>
            </w:r>
            <w:r>
              <w:rPr>
                <w:noProof/>
                <w:webHidden/>
              </w:rPr>
              <w:fldChar w:fldCharType="begin"/>
            </w:r>
            <w:r>
              <w:rPr>
                <w:noProof/>
                <w:webHidden/>
              </w:rPr>
              <w:instrText xml:space="preserve"> PAGEREF _Toc195640391 \h </w:instrText>
            </w:r>
            <w:r>
              <w:rPr>
                <w:noProof/>
                <w:webHidden/>
              </w:rPr>
            </w:r>
            <w:r>
              <w:rPr>
                <w:noProof/>
                <w:webHidden/>
              </w:rPr>
              <w:fldChar w:fldCharType="separate"/>
            </w:r>
            <w:r>
              <w:rPr>
                <w:noProof/>
                <w:webHidden/>
              </w:rPr>
              <w:t>4</w:t>
            </w:r>
            <w:r>
              <w:rPr>
                <w:noProof/>
                <w:webHidden/>
              </w:rPr>
              <w:fldChar w:fldCharType="end"/>
            </w:r>
          </w:hyperlink>
        </w:p>
        <w:p w14:paraId="446FF03A" w14:textId="6C11A614"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2" w:history="1">
            <w:r w:rsidRPr="004A6EE3">
              <w:rPr>
                <w:rStyle w:val="Hyperlink"/>
                <w:noProof/>
              </w:rPr>
              <w:t>CHƯƠNG 2</w:t>
            </w:r>
            <w:r>
              <w:rPr>
                <w:noProof/>
                <w:webHidden/>
              </w:rPr>
              <w:tab/>
            </w:r>
            <w:r>
              <w:rPr>
                <w:noProof/>
                <w:webHidden/>
              </w:rPr>
              <w:fldChar w:fldCharType="begin"/>
            </w:r>
            <w:r>
              <w:rPr>
                <w:noProof/>
                <w:webHidden/>
              </w:rPr>
              <w:instrText xml:space="preserve"> PAGEREF _Toc195640392 \h </w:instrText>
            </w:r>
            <w:r>
              <w:rPr>
                <w:noProof/>
                <w:webHidden/>
              </w:rPr>
            </w:r>
            <w:r>
              <w:rPr>
                <w:noProof/>
                <w:webHidden/>
              </w:rPr>
              <w:fldChar w:fldCharType="separate"/>
            </w:r>
            <w:r>
              <w:rPr>
                <w:noProof/>
                <w:webHidden/>
              </w:rPr>
              <w:t>5</w:t>
            </w:r>
            <w:r>
              <w:rPr>
                <w:noProof/>
                <w:webHidden/>
              </w:rPr>
              <w:fldChar w:fldCharType="end"/>
            </w:r>
          </w:hyperlink>
        </w:p>
        <w:p w14:paraId="155FB657" w14:textId="0E66A29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3" w:history="1">
            <w:r w:rsidRPr="004A6EE3">
              <w:rPr>
                <w:rStyle w:val="Hyperlink"/>
                <w:noProof/>
              </w:rPr>
              <w:t>CƠ SỞ LÝ THUYẾT</w:t>
            </w:r>
            <w:r>
              <w:rPr>
                <w:noProof/>
                <w:webHidden/>
              </w:rPr>
              <w:tab/>
            </w:r>
            <w:r>
              <w:rPr>
                <w:noProof/>
                <w:webHidden/>
              </w:rPr>
              <w:fldChar w:fldCharType="begin"/>
            </w:r>
            <w:r>
              <w:rPr>
                <w:noProof/>
                <w:webHidden/>
              </w:rPr>
              <w:instrText xml:space="preserve"> PAGEREF _Toc195640393 \h </w:instrText>
            </w:r>
            <w:r>
              <w:rPr>
                <w:noProof/>
                <w:webHidden/>
              </w:rPr>
            </w:r>
            <w:r>
              <w:rPr>
                <w:noProof/>
                <w:webHidden/>
              </w:rPr>
              <w:fldChar w:fldCharType="separate"/>
            </w:r>
            <w:r>
              <w:rPr>
                <w:noProof/>
                <w:webHidden/>
              </w:rPr>
              <w:t>5</w:t>
            </w:r>
            <w:r>
              <w:rPr>
                <w:noProof/>
                <w:webHidden/>
              </w:rPr>
              <w:fldChar w:fldCharType="end"/>
            </w:r>
          </w:hyperlink>
        </w:p>
        <w:p w14:paraId="13E2F635" w14:textId="78B29E8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4" w:history="1">
            <w:r w:rsidRPr="004A6EE3">
              <w:rPr>
                <w:rStyle w:val="Hyperlink"/>
                <w:noProof/>
              </w:rPr>
              <w:t>2.1. PHÁT HIỆN ĐỐI TƯỢNG</w:t>
            </w:r>
            <w:r>
              <w:rPr>
                <w:noProof/>
                <w:webHidden/>
              </w:rPr>
              <w:tab/>
            </w:r>
            <w:r>
              <w:rPr>
                <w:noProof/>
                <w:webHidden/>
              </w:rPr>
              <w:fldChar w:fldCharType="begin"/>
            </w:r>
            <w:r>
              <w:rPr>
                <w:noProof/>
                <w:webHidden/>
              </w:rPr>
              <w:instrText xml:space="preserve"> PAGEREF _Toc195640394 \h </w:instrText>
            </w:r>
            <w:r>
              <w:rPr>
                <w:noProof/>
                <w:webHidden/>
              </w:rPr>
            </w:r>
            <w:r>
              <w:rPr>
                <w:noProof/>
                <w:webHidden/>
              </w:rPr>
              <w:fldChar w:fldCharType="separate"/>
            </w:r>
            <w:r>
              <w:rPr>
                <w:noProof/>
                <w:webHidden/>
              </w:rPr>
              <w:t>5</w:t>
            </w:r>
            <w:r>
              <w:rPr>
                <w:noProof/>
                <w:webHidden/>
              </w:rPr>
              <w:fldChar w:fldCharType="end"/>
            </w:r>
          </w:hyperlink>
        </w:p>
        <w:p w14:paraId="050C177D" w14:textId="681EA40A"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5" w:history="1">
            <w:r w:rsidRPr="004A6EE3">
              <w:rPr>
                <w:rStyle w:val="Hyperlink"/>
                <w:noProof/>
              </w:rPr>
              <w:t>2.2. GIỚI THIỆU VỀ YOLO (YOU ONLY LOOK ONCE)</w:t>
            </w:r>
            <w:r>
              <w:rPr>
                <w:noProof/>
                <w:webHidden/>
              </w:rPr>
              <w:tab/>
            </w:r>
            <w:r>
              <w:rPr>
                <w:noProof/>
                <w:webHidden/>
              </w:rPr>
              <w:fldChar w:fldCharType="begin"/>
            </w:r>
            <w:r>
              <w:rPr>
                <w:noProof/>
                <w:webHidden/>
              </w:rPr>
              <w:instrText xml:space="preserve"> PAGEREF _Toc195640395 \h </w:instrText>
            </w:r>
            <w:r>
              <w:rPr>
                <w:noProof/>
                <w:webHidden/>
              </w:rPr>
            </w:r>
            <w:r>
              <w:rPr>
                <w:noProof/>
                <w:webHidden/>
              </w:rPr>
              <w:fldChar w:fldCharType="separate"/>
            </w:r>
            <w:r>
              <w:rPr>
                <w:noProof/>
                <w:webHidden/>
              </w:rPr>
              <w:t>6</w:t>
            </w:r>
            <w:r>
              <w:rPr>
                <w:noProof/>
                <w:webHidden/>
              </w:rPr>
              <w:fldChar w:fldCharType="end"/>
            </w:r>
          </w:hyperlink>
        </w:p>
        <w:p w14:paraId="3BEDCDC8" w14:textId="4157E9AB" w:rsidR="000B675E" w:rsidRDefault="000B675E">
          <w:pPr>
            <w:pStyle w:val="TOC3"/>
            <w:rPr>
              <w:rFonts w:asciiTheme="minorHAnsi" w:eastAsiaTheme="minorEastAsia" w:hAnsiTheme="minorHAnsi" w:cstheme="minorBidi"/>
              <w:kern w:val="2"/>
              <w:sz w:val="24"/>
              <w:szCs w:val="24"/>
              <w14:ligatures w14:val="standardContextual"/>
            </w:rPr>
          </w:pPr>
          <w:hyperlink w:anchor="_Toc195640396" w:history="1">
            <w:r w:rsidRPr="004A6EE3">
              <w:rPr>
                <w:rStyle w:val="Hyperlink"/>
              </w:rPr>
              <w:t>2.2.1 Mạng YOLO là gì?</w:t>
            </w:r>
            <w:r>
              <w:rPr>
                <w:webHidden/>
              </w:rPr>
              <w:tab/>
            </w:r>
            <w:r>
              <w:rPr>
                <w:webHidden/>
              </w:rPr>
              <w:fldChar w:fldCharType="begin"/>
            </w:r>
            <w:r>
              <w:rPr>
                <w:webHidden/>
              </w:rPr>
              <w:instrText xml:space="preserve"> PAGEREF _Toc195640396 \h </w:instrText>
            </w:r>
            <w:r>
              <w:rPr>
                <w:webHidden/>
              </w:rPr>
            </w:r>
            <w:r>
              <w:rPr>
                <w:webHidden/>
              </w:rPr>
              <w:fldChar w:fldCharType="separate"/>
            </w:r>
            <w:r>
              <w:rPr>
                <w:webHidden/>
              </w:rPr>
              <w:t>6</w:t>
            </w:r>
            <w:r>
              <w:rPr>
                <w:webHidden/>
              </w:rPr>
              <w:fldChar w:fldCharType="end"/>
            </w:r>
          </w:hyperlink>
        </w:p>
        <w:p w14:paraId="2CFC546A" w14:textId="1AC85F50" w:rsidR="000B675E" w:rsidRDefault="000B675E">
          <w:pPr>
            <w:pStyle w:val="TOC3"/>
            <w:rPr>
              <w:rFonts w:asciiTheme="minorHAnsi" w:eastAsiaTheme="minorEastAsia" w:hAnsiTheme="minorHAnsi" w:cstheme="minorBidi"/>
              <w:kern w:val="2"/>
              <w:sz w:val="24"/>
              <w:szCs w:val="24"/>
              <w14:ligatures w14:val="standardContextual"/>
            </w:rPr>
          </w:pPr>
          <w:hyperlink w:anchor="_Toc195640397" w:history="1">
            <w:r w:rsidRPr="004A6EE3">
              <w:rPr>
                <w:rStyle w:val="Hyperlink"/>
              </w:rPr>
              <w:t>2.2.2 Kiến trúc của YOLO</w:t>
            </w:r>
            <w:r>
              <w:rPr>
                <w:webHidden/>
              </w:rPr>
              <w:tab/>
            </w:r>
            <w:r>
              <w:rPr>
                <w:webHidden/>
              </w:rPr>
              <w:fldChar w:fldCharType="begin"/>
            </w:r>
            <w:r>
              <w:rPr>
                <w:webHidden/>
              </w:rPr>
              <w:instrText xml:space="preserve"> PAGEREF _Toc195640397 \h </w:instrText>
            </w:r>
            <w:r>
              <w:rPr>
                <w:webHidden/>
              </w:rPr>
            </w:r>
            <w:r>
              <w:rPr>
                <w:webHidden/>
              </w:rPr>
              <w:fldChar w:fldCharType="separate"/>
            </w:r>
            <w:r>
              <w:rPr>
                <w:webHidden/>
              </w:rPr>
              <w:t>6</w:t>
            </w:r>
            <w:r>
              <w:rPr>
                <w:webHidden/>
              </w:rPr>
              <w:fldChar w:fldCharType="end"/>
            </w:r>
          </w:hyperlink>
        </w:p>
        <w:p w14:paraId="673F296B" w14:textId="3B8F9BAD" w:rsidR="000B675E" w:rsidRDefault="000B675E">
          <w:pPr>
            <w:pStyle w:val="TOC3"/>
            <w:rPr>
              <w:rFonts w:asciiTheme="minorHAnsi" w:eastAsiaTheme="minorEastAsia" w:hAnsiTheme="minorHAnsi" w:cstheme="minorBidi"/>
              <w:kern w:val="2"/>
              <w:sz w:val="24"/>
              <w:szCs w:val="24"/>
              <w14:ligatures w14:val="standardContextual"/>
            </w:rPr>
          </w:pPr>
          <w:hyperlink w:anchor="_Toc195640398" w:history="1">
            <w:r w:rsidRPr="004A6EE3">
              <w:rPr>
                <w:rStyle w:val="Hyperlink"/>
              </w:rPr>
              <w:t>2.2.3 Sự phát triển của các phiên bản từ khi ra mắt cũng như mới nhất và dễ tiếp cận nhất của YOLO</w:t>
            </w:r>
            <w:r>
              <w:rPr>
                <w:webHidden/>
              </w:rPr>
              <w:tab/>
            </w:r>
            <w:r>
              <w:rPr>
                <w:webHidden/>
              </w:rPr>
              <w:fldChar w:fldCharType="begin"/>
            </w:r>
            <w:r>
              <w:rPr>
                <w:webHidden/>
              </w:rPr>
              <w:instrText xml:space="preserve"> PAGEREF _Toc195640398 \h </w:instrText>
            </w:r>
            <w:r>
              <w:rPr>
                <w:webHidden/>
              </w:rPr>
            </w:r>
            <w:r>
              <w:rPr>
                <w:webHidden/>
              </w:rPr>
              <w:fldChar w:fldCharType="separate"/>
            </w:r>
            <w:r>
              <w:rPr>
                <w:webHidden/>
              </w:rPr>
              <w:t>7</w:t>
            </w:r>
            <w:r>
              <w:rPr>
                <w:webHidden/>
              </w:rPr>
              <w:fldChar w:fldCharType="end"/>
            </w:r>
          </w:hyperlink>
        </w:p>
        <w:p w14:paraId="7D24CF93" w14:textId="2EEB0417"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9" w:history="1">
            <w:r w:rsidRPr="004A6EE3">
              <w:rPr>
                <w:rStyle w:val="Hyperlink"/>
                <w:noProof/>
                <w:highlight w:val="white"/>
              </w:rPr>
              <w:t>2.3 PHƯƠNG PHÁP TRANSFER LEARNING</w:t>
            </w:r>
            <w:r>
              <w:rPr>
                <w:noProof/>
                <w:webHidden/>
              </w:rPr>
              <w:tab/>
            </w:r>
            <w:r>
              <w:rPr>
                <w:noProof/>
                <w:webHidden/>
              </w:rPr>
              <w:fldChar w:fldCharType="begin"/>
            </w:r>
            <w:r>
              <w:rPr>
                <w:noProof/>
                <w:webHidden/>
              </w:rPr>
              <w:instrText xml:space="preserve"> PAGEREF _Toc195640399 \h </w:instrText>
            </w:r>
            <w:r>
              <w:rPr>
                <w:noProof/>
                <w:webHidden/>
              </w:rPr>
            </w:r>
            <w:r>
              <w:rPr>
                <w:noProof/>
                <w:webHidden/>
              </w:rPr>
              <w:fldChar w:fldCharType="separate"/>
            </w:r>
            <w:r>
              <w:rPr>
                <w:noProof/>
                <w:webHidden/>
              </w:rPr>
              <w:t>14</w:t>
            </w:r>
            <w:r>
              <w:rPr>
                <w:noProof/>
                <w:webHidden/>
              </w:rPr>
              <w:fldChar w:fldCharType="end"/>
            </w:r>
          </w:hyperlink>
        </w:p>
        <w:p w14:paraId="083C3537" w14:textId="1FD0893C" w:rsidR="000B675E" w:rsidRDefault="000B675E">
          <w:pPr>
            <w:pStyle w:val="TOC3"/>
            <w:rPr>
              <w:rFonts w:asciiTheme="minorHAnsi" w:eastAsiaTheme="minorEastAsia" w:hAnsiTheme="minorHAnsi" w:cstheme="minorBidi"/>
              <w:kern w:val="2"/>
              <w:sz w:val="24"/>
              <w:szCs w:val="24"/>
              <w14:ligatures w14:val="standardContextual"/>
            </w:rPr>
          </w:pPr>
          <w:hyperlink w:anchor="_Toc195640400" w:history="1">
            <w:r w:rsidRPr="004A6EE3">
              <w:rPr>
                <w:rStyle w:val="Hyperlink"/>
                <w:highlight w:val="white"/>
              </w:rPr>
              <w:t>2.3.1 Giới thiệu về Transfer Learning</w:t>
            </w:r>
            <w:r>
              <w:rPr>
                <w:webHidden/>
              </w:rPr>
              <w:tab/>
            </w:r>
            <w:r>
              <w:rPr>
                <w:webHidden/>
              </w:rPr>
              <w:fldChar w:fldCharType="begin"/>
            </w:r>
            <w:r>
              <w:rPr>
                <w:webHidden/>
              </w:rPr>
              <w:instrText xml:space="preserve"> PAGEREF _Toc195640400 \h </w:instrText>
            </w:r>
            <w:r>
              <w:rPr>
                <w:webHidden/>
              </w:rPr>
            </w:r>
            <w:r>
              <w:rPr>
                <w:webHidden/>
              </w:rPr>
              <w:fldChar w:fldCharType="separate"/>
            </w:r>
            <w:r>
              <w:rPr>
                <w:webHidden/>
              </w:rPr>
              <w:t>14</w:t>
            </w:r>
            <w:r>
              <w:rPr>
                <w:webHidden/>
              </w:rPr>
              <w:fldChar w:fldCharType="end"/>
            </w:r>
          </w:hyperlink>
        </w:p>
        <w:p w14:paraId="08D2275F" w14:textId="667E2A59" w:rsidR="000B675E" w:rsidRDefault="000B675E">
          <w:pPr>
            <w:pStyle w:val="TOC3"/>
            <w:rPr>
              <w:rFonts w:asciiTheme="minorHAnsi" w:eastAsiaTheme="minorEastAsia" w:hAnsiTheme="minorHAnsi" w:cstheme="minorBidi"/>
              <w:kern w:val="2"/>
              <w:sz w:val="24"/>
              <w:szCs w:val="24"/>
              <w14:ligatures w14:val="standardContextual"/>
            </w:rPr>
          </w:pPr>
          <w:hyperlink w:anchor="_Toc195640401" w:history="1">
            <w:r w:rsidRPr="004A6EE3">
              <w:rPr>
                <w:rStyle w:val="Hyperlink"/>
                <w:highlight w:val="white"/>
              </w:rPr>
              <w:t>2.3.2 Transfer Learning</w:t>
            </w:r>
            <w:r>
              <w:rPr>
                <w:webHidden/>
              </w:rPr>
              <w:tab/>
            </w:r>
            <w:r>
              <w:rPr>
                <w:webHidden/>
              </w:rPr>
              <w:fldChar w:fldCharType="begin"/>
            </w:r>
            <w:r>
              <w:rPr>
                <w:webHidden/>
              </w:rPr>
              <w:instrText xml:space="preserve"> PAGEREF _Toc195640401 \h </w:instrText>
            </w:r>
            <w:r>
              <w:rPr>
                <w:webHidden/>
              </w:rPr>
            </w:r>
            <w:r>
              <w:rPr>
                <w:webHidden/>
              </w:rPr>
              <w:fldChar w:fldCharType="separate"/>
            </w:r>
            <w:r>
              <w:rPr>
                <w:webHidden/>
              </w:rPr>
              <w:t>16</w:t>
            </w:r>
            <w:r>
              <w:rPr>
                <w:webHidden/>
              </w:rPr>
              <w:fldChar w:fldCharType="end"/>
            </w:r>
          </w:hyperlink>
        </w:p>
        <w:p w14:paraId="013D1752" w14:textId="000E94E5" w:rsidR="000B675E" w:rsidRDefault="000B675E">
          <w:pPr>
            <w:pStyle w:val="TOC3"/>
            <w:rPr>
              <w:rFonts w:asciiTheme="minorHAnsi" w:eastAsiaTheme="minorEastAsia" w:hAnsiTheme="minorHAnsi" w:cstheme="minorBidi"/>
              <w:kern w:val="2"/>
              <w:sz w:val="24"/>
              <w:szCs w:val="24"/>
              <w14:ligatures w14:val="standardContextual"/>
            </w:rPr>
          </w:pPr>
          <w:hyperlink w:anchor="_Toc195640402" w:history="1">
            <w:r w:rsidRPr="004A6EE3">
              <w:rPr>
                <w:rStyle w:val="Hyperlink"/>
                <w:highlight w:val="white"/>
              </w:rPr>
              <w:t>2.3.3 Những điều cần lưu ý khi áp dụng transfer learning</w:t>
            </w:r>
            <w:r>
              <w:rPr>
                <w:webHidden/>
              </w:rPr>
              <w:tab/>
            </w:r>
            <w:r>
              <w:rPr>
                <w:webHidden/>
              </w:rPr>
              <w:fldChar w:fldCharType="begin"/>
            </w:r>
            <w:r>
              <w:rPr>
                <w:webHidden/>
              </w:rPr>
              <w:instrText xml:space="preserve"> PAGEREF _Toc195640402 \h </w:instrText>
            </w:r>
            <w:r>
              <w:rPr>
                <w:webHidden/>
              </w:rPr>
            </w:r>
            <w:r>
              <w:rPr>
                <w:webHidden/>
              </w:rPr>
              <w:fldChar w:fldCharType="separate"/>
            </w:r>
            <w:r>
              <w:rPr>
                <w:webHidden/>
              </w:rPr>
              <w:t>18</w:t>
            </w:r>
            <w:r>
              <w:rPr>
                <w:webHidden/>
              </w:rPr>
              <w:fldChar w:fldCharType="end"/>
            </w:r>
          </w:hyperlink>
        </w:p>
        <w:p w14:paraId="1FB453EC" w14:textId="73B8AFFB" w:rsidR="000B675E" w:rsidRDefault="000B675E">
          <w:pPr>
            <w:pStyle w:val="TOC3"/>
            <w:rPr>
              <w:rFonts w:asciiTheme="minorHAnsi" w:eastAsiaTheme="minorEastAsia" w:hAnsiTheme="minorHAnsi" w:cstheme="minorBidi"/>
              <w:kern w:val="2"/>
              <w:sz w:val="24"/>
              <w:szCs w:val="24"/>
              <w14:ligatures w14:val="standardContextual"/>
            </w:rPr>
          </w:pPr>
          <w:hyperlink w:anchor="_Toc195640403" w:history="1">
            <w:r w:rsidRPr="004A6EE3">
              <w:rPr>
                <w:rStyle w:val="Hyperlink"/>
                <w:highlight w:val="white"/>
              </w:rPr>
              <w:t>2.3.4 Cách train YOLO</w:t>
            </w:r>
            <w:r>
              <w:rPr>
                <w:webHidden/>
              </w:rPr>
              <w:tab/>
            </w:r>
            <w:r>
              <w:rPr>
                <w:webHidden/>
              </w:rPr>
              <w:fldChar w:fldCharType="begin"/>
            </w:r>
            <w:r>
              <w:rPr>
                <w:webHidden/>
              </w:rPr>
              <w:instrText xml:space="preserve"> PAGEREF _Toc195640403 \h </w:instrText>
            </w:r>
            <w:r>
              <w:rPr>
                <w:webHidden/>
              </w:rPr>
            </w:r>
            <w:r>
              <w:rPr>
                <w:webHidden/>
              </w:rPr>
              <w:fldChar w:fldCharType="separate"/>
            </w:r>
            <w:r>
              <w:rPr>
                <w:webHidden/>
              </w:rPr>
              <w:t>19</w:t>
            </w:r>
            <w:r>
              <w:rPr>
                <w:webHidden/>
              </w:rPr>
              <w:fldChar w:fldCharType="end"/>
            </w:r>
          </w:hyperlink>
        </w:p>
        <w:p w14:paraId="640441E0" w14:textId="4568E65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04" w:history="1">
            <w:r w:rsidRPr="004A6EE3">
              <w:rPr>
                <w:rStyle w:val="Hyperlink"/>
                <w:noProof/>
              </w:rPr>
              <w:t>2.4 SƠ LƯỢC VỀ ANDROID</w:t>
            </w:r>
            <w:r>
              <w:rPr>
                <w:noProof/>
                <w:webHidden/>
              </w:rPr>
              <w:tab/>
            </w:r>
            <w:r>
              <w:rPr>
                <w:noProof/>
                <w:webHidden/>
              </w:rPr>
              <w:fldChar w:fldCharType="begin"/>
            </w:r>
            <w:r>
              <w:rPr>
                <w:noProof/>
                <w:webHidden/>
              </w:rPr>
              <w:instrText xml:space="preserve"> PAGEREF _Toc195640404 \h </w:instrText>
            </w:r>
            <w:r>
              <w:rPr>
                <w:noProof/>
                <w:webHidden/>
              </w:rPr>
            </w:r>
            <w:r>
              <w:rPr>
                <w:noProof/>
                <w:webHidden/>
              </w:rPr>
              <w:fldChar w:fldCharType="separate"/>
            </w:r>
            <w:r>
              <w:rPr>
                <w:noProof/>
                <w:webHidden/>
              </w:rPr>
              <w:t>20</w:t>
            </w:r>
            <w:r>
              <w:rPr>
                <w:noProof/>
                <w:webHidden/>
              </w:rPr>
              <w:fldChar w:fldCharType="end"/>
            </w:r>
          </w:hyperlink>
        </w:p>
        <w:p w14:paraId="12601C1C" w14:textId="051F443E" w:rsidR="000B675E" w:rsidRDefault="000B675E">
          <w:pPr>
            <w:pStyle w:val="TOC3"/>
            <w:rPr>
              <w:rFonts w:asciiTheme="minorHAnsi" w:eastAsiaTheme="minorEastAsia" w:hAnsiTheme="minorHAnsi" w:cstheme="minorBidi"/>
              <w:kern w:val="2"/>
              <w:sz w:val="24"/>
              <w:szCs w:val="24"/>
              <w14:ligatures w14:val="standardContextual"/>
            </w:rPr>
          </w:pPr>
          <w:hyperlink w:anchor="_Toc195640405" w:history="1">
            <w:r w:rsidRPr="004A6EE3">
              <w:rPr>
                <w:rStyle w:val="Hyperlink"/>
              </w:rPr>
              <w:t>2.4.1 Giới thiệu</w:t>
            </w:r>
            <w:r>
              <w:rPr>
                <w:webHidden/>
              </w:rPr>
              <w:tab/>
            </w:r>
            <w:r>
              <w:rPr>
                <w:webHidden/>
              </w:rPr>
              <w:fldChar w:fldCharType="begin"/>
            </w:r>
            <w:r>
              <w:rPr>
                <w:webHidden/>
              </w:rPr>
              <w:instrText xml:space="preserve"> PAGEREF _Toc195640405 \h </w:instrText>
            </w:r>
            <w:r>
              <w:rPr>
                <w:webHidden/>
              </w:rPr>
            </w:r>
            <w:r>
              <w:rPr>
                <w:webHidden/>
              </w:rPr>
              <w:fldChar w:fldCharType="separate"/>
            </w:r>
            <w:r>
              <w:rPr>
                <w:webHidden/>
              </w:rPr>
              <w:t>20</w:t>
            </w:r>
            <w:r>
              <w:rPr>
                <w:webHidden/>
              </w:rPr>
              <w:fldChar w:fldCharType="end"/>
            </w:r>
          </w:hyperlink>
        </w:p>
        <w:p w14:paraId="0C23255B" w14:textId="188F29A1" w:rsidR="000B675E" w:rsidRDefault="000B675E">
          <w:pPr>
            <w:pStyle w:val="TOC3"/>
            <w:rPr>
              <w:rFonts w:asciiTheme="minorHAnsi" w:eastAsiaTheme="minorEastAsia" w:hAnsiTheme="minorHAnsi" w:cstheme="minorBidi"/>
              <w:kern w:val="2"/>
              <w:sz w:val="24"/>
              <w:szCs w:val="24"/>
              <w14:ligatures w14:val="standardContextual"/>
            </w:rPr>
          </w:pPr>
          <w:hyperlink w:anchor="_Toc195640406" w:history="1">
            <w:r w:rsidRPr="004A6EE3">
              <w:rPr>
                <w:rStyle w:val="Hyperlink"/>
              </w:rPr>
              <w:t>2.4.2 Kiến trúc của ứng dụng Android</w:t>
            </w:r>
            <w:r>
              <w:rPr>
                <w:webHidden/>
              </w:rPr>
              <w:tab/>
            </w:r>
            <w:r>
              <w:rPr>
                <w:webHidden/>
              </w:rPr>
              <w:fldChar w:fldCharType="begin"/>
            </w:r>
            <w:r>
              <w:rPr>
                <w:webHidden/>
              </w:rPr>
              <w:instrText xml:space="preserve"> PAGEREF _Toc195640406 \h </w:instrText>
            </w:r>
            <w:r>
              <w:rPr>
                <w:webHidden/>
              </w:rPr>
            </w:r>
            <w:r>
              <w:rPr>
                <w:webHidden/>
              </w:rPr>
              <w:fldChar w:fldCharType="separate"/>
            </w:r>
            <w:r>
              <w:rPr>
                <w:webHidden/>
              </w:rPr>
              <w:t>22</w:t>
            </w:r>
            <w:r>
              <w:rPr>
                <w:webHidden/>
              </w:rPr>
              <w:fldChar w:fldCharType="end"/>
            </w:r>
          </w:hyperlink>
        </w:p>
        <w:p w14:paraId="3B5CDCF7" w14:textId="09BA4A84" w:rsidR="000B675E" w:rsidRDefault="000B675E">
          <w:pPr>
            <w:pStyle w:val="TOC3"/>
            <w:rPr>
              <w:rFonts w:asciiTheme="minorHAnsi" w:eastAsiaTheme="minorEastAsia" w:hAnsiTheme="minorHAnsi" w:cstheme="minorBidi"/>
              <w:kern w:val="2"/>
              <w:sz w:val="24"/>
              <w:szCs w:val="24"/>
              <w14:ligatures w14:val="standardContextual"/>
            </w:rPr>
          </w:pPr>
          <w:hyperlink w:anchor="_Toc195640407" w:history="1">
            <w:r w:rsidRPr="004A6EE3">
              <w:rPr>
                <w:rStyle w:val="Hyperlink"/>
              </w:rPr>
              <w:t>2.4.3 Môi trường phát triển của ứng dụng</w:t>
            </w:r>
            <w:r>
              <w:rPr>
                <w:webHidden/>
              </w:rPr>
              <w:tab/>
            </w:r>
            <w:r>
              <w:rPr>
                <w:webHidden/>
              </w:rPr>
              <w:fldChar w:fldCharType="begin"/>
            </w:r>
            <w:r>
              <w:rPr>
                <w:webHidden/>
              </w:rPr>
              <w:instrText xml:space="preserve"> PAGEREF _Toc195640407 \h </w:instrText>
            </w:r>
            <w:r>
              <w:rPr>
                <w:webHidden/>
              </w:rPr>
            </w:r>
            <w:r>
              <w:rPr>
                <w:webHidden/>
              </w:rPr>
              <w:fldChar w:fldCharType="separate"/>
            </w:r>
            <w:r>
              <w:rPr>
                <w:webHidden/>
              </w:rPr>
              <w:t>24</w:t>
            </w:r>
            <w:r>
              <w:rPr>
                <w:webHidden/>
              </w:rPr>
              <w:fldChar w:fldCharType="end"/>
            </w:r>
          </w:hyperlink>
        </w:p>
        <w:p w14:paraId="7495BF74" w14:textId="62F808D4" w:rsidR="000B675E" w:rsidRDefault="000B675E">
          <w:pPr>
            <w:pStyle w:val="TOC3"/>
            <w:rPr>
              <w:rFonts w:asciiTheme="minorHAnsi" w:eastAsiaTheme="minorEastAsia" w:hAnsiTheme="minorHAnsi" w:cstheme="minorBidi"/>
              <w:kern w:val="2"/>
              <w:sz w:val="24"/>
              <w:szCs w:val="24"/>
              <w14:ligatures w14:val="standardContextual"/>
            </w:rPr>
          </w:pPr>
          <w:hyperlink w:anchor="_Toc195640408" w:history="1">
            <w:r w:rsidRPr="004A6EE3">
              <w:rPr>
                <w:rStyle w:val="Hyperlink"/>
              </w:rPr>
              <w:t xml:space="preserve">2.4.4 Ngôn ngữ lập trình </w:t>
            </w:r>
            <w:r w:rsidRPr="004A6EE3">
              <w:rPr>
                <w:rStyle w:val="Hyperlink"/>
                <w:bCs/>
              </w:rPr>
              <w:t>Kotlin</w:t>
            </w:r>
            <w:r>
              <w:rPr>
                <w:webHidden/>
              </w:rPr>
              <w:tab/>
            </w:r>
            <w:r>
              <w:rPr>
                <w:webHidden/>
              </w:rPr>
              <w:fldChar w:fldCharType="begin"/>
            </w:r>
            <w:r>
              <w:rPr>
                <w:webHidden/>
              </w:rPr>
              <w:instrText xml:space="preserve"> PAGEREF _Toc195640408 \h </w:instrText>
            </w:r>
            <w:r>
              <w:rPr>
                <w:webHidden/>
              </w:rPr>
            </w:r>
            <w:r>
              <w:rPr>
                <w:webHidden/>
              </w:rPr>
              <w:fldChar w:fldCharType="separate"/>
            </w:r>
            <w:r>
              <w:rPr>
                <w:webHidden/>
              </w:rPr>
              <w:t>25</w:t>
            </w:r>
            <w:r>
              <w:rPr>
                <w:webHidden/>
              </w:rPr>
              <w:fldChar w:fldCharType="end"/>
            </w:r>
          </w:hyperlink>
        </w:p>
        <w:p w14:paraId="2FDEA92C" w14:textId="7CCDC79E" w:rsidR="000B675E" w:rsidRDefault="000B675E">
          <w:pPr>
            <w:pStyle w:val="TOC3"/>
            <w:rPr>
              <w:rFonts w:asciiTheme="minorHAnsi" w:eastAsiaTheme="minorEastAsia" w:hAnsiTheme="minorHAnsi" w:cstheme="minorBidi"/>
              <w:kern w:val="2"/>
              <w:sz w:val="24"/>
              <w:szCs w:val="24"/>
              <w14:ligatures w14:val="standardContextual"/>
            </w:rPr>
          </w:pPr>
          <w:hyperlink w:anchor="_Toc195640409" w:history="1">
            <w:r w:rsidRPr="004A6EE3">
              <w:rPr>
                <w:rStyle w:val="Hyperlink"/>
              </w:rPr>
              <w:t xml:space="preserve">2.4.5 </w:t>
            </w:r>
            <w:r w:rsidRPr="004A6EE3">
              <w:rPr>
                <w:rStyle w:val="Hyperlink"/>
                <w:bCs/>
              </w:rPr>
              <w:t>Giới thiệu Supabase</w:t>
            </w:r>
            <w:r>
              <w:rPr>
                <w:webHidden/>
              </w:rPr>
              <w:tab/>
            </w:r>
            <w:r>
              <w:rPr>
                <w:webHidden/>
              </w:rPr>
              <w:fldChar w:fldCharType="begin"/>
            </w:r>
            <w:r>
              <w:rPr>
                <w:webHidden/>
              </w:rPr>
              <w:instrText xml:space="preserve"> PAGEREF _Toc195640409 \h </w:instrText>
            </w:r>
            <w:r>
              <w:rPr>
                <w:webHidden/>
              </w:rPr>
            </w:r>
            <w:r>
              <w:rPr>
                <w:webHidden/>
              </w:rPr>
              <w:fldChar w:fldCharType="separate"/>
            </w:r>
            <w:r>
              <w:rPr>
                <w:webHidden/>
              </w:rPr>
              <w:t>26</w:t>
            </w:r>
            <w:r>
              <w:rPr>
                <w:webHidden/>
              </w:rPr>
              <w:fldChar w:fldCharType="end"/>
            </w:r>
          </w:hyperlink>
        </w:p>
        <w:p w14:paraId="0C0CC358" w14:textId="702CCDE5" w:rsidR="000B675E" w:rsidRDefault="000B675E">
          <w:pPr>
            <w:pStyle w:val="TOC3"/>
            <w:rPr>
              <w:rFonts w:asciiTheme="minorHAnsi" w:eastAsiaTheme="minorEastAsia" w:hAnsiTheme="minorHAnsi" w:cstheme="minorBidi"/>
              <w:kern w:val="2"/>
              <w:sz w:val="24"/>
              <w:szCs w:val="24"/>
              <w14:ligatures w14:val="standardContextual"/>
            </w:rPr>
          </w:pPr>
          <w:hyperlink w:anchor="_Toc195640410" w:history="1">
            <w:r w:rsidRPr="004A6EE3">
              <w:rPr>
                <w:rStyle w:val="Hyperlink"/>
              </w:rPr>
              <w:t xml:space="preserve">2.4.6 </w:t>
            </w:r>
            <w:r w:rsidRPr="004A6EE3">
              <w:rPr>
                <w:rStyle w:val="Hyperlink"/>
                <w:bCs/>
              </w:rPr>
              <w:t>Cơ sở dữ</w:t>
            </w:r>
            <w:r w:rsidR="00BC67E0">
              <w:rPr>
                <w:rStyle w:val="Hyperlink"/>
                <w:bCs/>
              </w:rPr>
              <w:t xml:space="preserve"> </w:t>
            </w:r>
            <w:r w:rsidRPr="004A6EE3">
              <w:rPr>
                <w:rStyle w:val="Hyperlink"/>
                <w:bCs/>
              </w:rPr>
              <w:t>liệu PosgreSQL</w:t>
            </w:r>
            <w:r>
              <w:rPr>
                <w:webHidden/>
              </w:rPr>
              <w:tab/>
            </w:r>
            <w:r>
              <w:rPr>
                <w:webHidden/>
              </w:rPr>
              <w:fldChar w:fldCharType="begin"/>
            </w:r>
            <w:r>
              <w:rPr>
                <w:webHidden/>
              </w:rPr>
              <w:instrText xml:space="preserve"> PAGEREF _Toc195640410 \h </w:instrText>
            </w:r>
            <w:r>
              <w:rPr>
                <w:webHidden/>
              </w:rPr>
            </w:r>
            <w:r>
              <w:rPr>
                <w:webHidden/>
              </w:rPr>
              <w:fldChar w:fldCharType="separate"/>
            </w:r>
            <w:r>
              <w:rPr>
                <w:webHidden/>
              </w:rPr>
              <w:t>27</w:t>
            </w:r>
            <w:r>
              <w:rPr>
                <w:webHidden/>
              </w:rPr>
              <w:fldChar w:fldCharType="end"/>
            </w:r>
          </w:hyperlink>
        </w:p>
        <w:p w14:paraId="60AECFF2" w14:textId="26C2D90F"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1" w:history="1">
            <w:r w:rsidRPr="004A6EE3">
              <w:rPr>
                <w:rStyle w:val="Hyperlink"/>
                <w:noProof/>
                <w:highlight w:val="white"/>
              </w:rPr>
              <w:t>2.5 TÌM HIỂU VỀ CÔN TRÙNG</w:t>
            </w:r>
            <w:r>
              <w:rPr>
                <w:noProof/>
                <w:webHidden/>
              </w:rPr>
              <w:tab/>
            </w:r>
            <w:r>
              <w:rPr>
                <w:noProof/>
                <w:webHidden/>
              </w:rPr>
              <w:fldChar w:fldCharType="begin"/>
            </w:r>
            <w:r>
              <w:rPr>
                <w:noProof/>
                <w:webHidden/>
              </w:rPr>
              <w:instrText xml:space="preserve"> PAGEREF _Toc195640411 \h </w:instrText>
            </w:r>
            <w:r>
              <w:rPr>
                <w:noProof/>
                <w:webHidden/>
              </w:rPr>
            </w:r>
            <w:r>
              <w:rPr>
                <w:noProof/>
                <w:webHidden/>
              </w:rPr>
              <w:fldChar w:fldCharType="separate"/>
            </w:r>
            <w:r>
              <w:rPr>
                <w:noProof/>
                <w:webHidden/>
              </w:rPr>
              <w:t>30</w:t>
            </w:r>
            <w:r>
              <w:rPr>
                <w:noProof/>
                <w:webHidden/>
              </w:rPr>
              <w:fldChar w:fldCharType="end"/>
            </w:r>
          </w:hyperlink>
        </w:p>
        <w:p w14:paraId="2D6C73F9" w14:textId="74E51877" w:rsidR="000B675E" w:rsidRDefault="000B675E">
          <w:pPr>
            <w:pStyle w:val="TOC3"/>
            <w:rPr>
              <w:rFonts w:asciiTheme="minorHAnsi" w:eastAsiaTheme="minorEastAsia" w:hAnsiTheme="minorHAnsi" w:cstheme="minorBidi"/>
              <w:kern w:val="2"/>
              <w:sz w:val="24"/>
              <w:szCs w:val="24"/>
              <w14:ligatures w14:val="standardContextual"/>
            </w:rPr>
          </w:pPr>
          <w:hyperlink w:anchor="_Toc195640412" w:history="1">
            <w:r w:rsidRPr="004A6EE3">
              <w:rPr>
                <w:rStyle w:val="Hyperlink"/>
                <w:highlight w:val="white"/>
              </w:rPr>
              <w:t>2.5.1 Giới thiệu về côn trùng</w:t>
            </w:r>
            <w:r>
              <w:rPr>
                <w:webHidden/>
              </w:rPr>
              <w:tab/>
            </w:r>
            <w:r>
              <w:rPr>
                <w:webHidden/>
              </w:rPr>
              <w:fldChar w:fldCharType="begin"/>
            </w:r>
            <w:r>
              <w:rPr>
                <w:webHidden/>
              </w:rPr>
              <w:instrText xml:space="preserve"> PAGEREF _Toc195640412 \h </w:instrText>
            </w:r>
            <w:r>
              <w:rPr>
                <w:webHidden/>
              </w:rPr>
            </w:r>
            <w:r>
              <w:rPr>
                <w:webHidden/>
              </w:rPr>
              <w:fldChar w:fldCharType="separate"/>
            </w:r>
            <w:r>
              <w:rPr>
                <w:webHidden/>
              </w:rPr>
              <w:t>30</w:t>
            </w:r>
            <w:r>
              <w:rPr>
                <w:webHidden/>
              </w:rPr>
              <w:fldChar w:fldCharType="end"/>
            </w:r>
          </w:hyperlink>
        </w:p>
        <w:p w14:paraId="34A9D101" w14:textId="11A2167C" w:rsidR="000B675E" w:rsidRDefault="000B675E">
          <w:pPr>
            <w:pStyle w:val="TOC3"/>
            <w:rPr>
              <w:rFonts w:asciiTheme="minorHAnsi" w:eastAsiaTheme="minorEastAsia" w:hAnsiTheme="minorHAnsi" w:cstheme="minorBidi"/>
              <w:kern w:val="2"/>
              <w:sz w:val="24"/>
              <w:szCs w:val="24"/>
              <w14:ligatures w14:val="standardContextual"/>
            </w:rPr>
          </w:pPr>
          <w:hyperlink w:anchor="_Toc195640413" w:history="1">
            <w:r w:rsidRPr="004A6EE3">
              <w:rPr>
                <w:rStyle w:val="Hyperlink"/>
              </w:rPr>
              <w:t>2.5.2 Hình thái phát triển</w:t>
            </w:r>
            <w:r>
              <w:rPr>
                <w:webHidden/>
              </w:rPr>
              <w:tab/>
            </w:r>
            <w:r>
              <w:rPr>
                <w:webHidden/>
              </w:rPr>
              <w:fldChar w:fldCharType="begin"/>
            </w:r>
            <w:r>
              <w:rPr>
                <w:webHidden/>
              </w:rPr>
              <w:instrText xml:space="preserve"> PAGEREF _Toc195640413 \h </w:instrText>
            </w:r>
            <w:r>
              <w:rPr>
                <w:webHidden/>
              </w:rPr>
            </w:r>
            <w:r>
              <w:rPr>
                <w:webHidden/>
              </w:rPr>
              <w:fldChar w:fldCharType="separate"/>
            </w:r>
            <w:r>
              <w:rPr>
                <w:webHidden/>
              </w:rPr>
              <w:t>30</w:t>
            </w:r>
            <w:r>
              <w:rPr>
                <w:webHidden/>
              </w:rPr>
              <w:fldChar w:fldCharType="end"/>
            </w:r>
          </w:hyperlink>
        </w:p>
        <w:p w14:paraId="71C3DA05" w14:textId="6786714F" w:rsidR="000B675E" w:rsidRDefault="000B675E">
          <w:pPr>
            <w:pStyle w:val="TOC3"/>
            <w:rPr>
              <w:rFonts w:asciiTheme="minorHAnsi" w:eastAsiaTheme="minorEastAsia" w:hAnsiTheme="minorHAnsi" w:cstheme="minorBidi"/>
              <w:kern w:val="2"/>
              <w:sz w:val="24"/>
              <w:szCs w:val="24"/>
              <w14:ligatures w14:val="standardContextual"/>
            </w:rPr>
          </w:pPr>
          <w:hyperlink w:anchor="_Toc195640414" w:history="1">
            <w:r w:rsidRPr="004A6EE3">
              <w:rPr>
                <w:rStyle w:val="Hyperlink"/>
                <w:highlight w:val="white"/>
              </w:rPr>
              <w:t>2.5.3 Vòng đời của côn trùng</w:t>
            </w:r>
            <w:r>
              <w:rPr>
                <w:webHidden/>
              </w:rPr>
              <w:tab/>
            </w:r>
            <w:r>
              <w:rPr>
                <w:webHidden/>
              </w:rPr>
              <w:fldChar w:fldCharType="begin"/>
            </w:r>
            <w:r>
              <w:rPr>
                <w:webHidden/>
              </w:rPr>
              <w:instrText xml:space="preserve"> PAGEREF _Toc195640414 \h </w:instrText>
            </w:r>
            <w:r>
              <w:rPr>
                <w:webHidden/>
              </w:rPr>
            </w:r>
            <w:r>
              <w:rPr>
                <w:webHidden/>
              </w:rPr>
              <w:fldChar w:fldCharType="separate"/>
            </w:r>
            <w:r>
              <w:rPr>
                <w:webHidden/>
              </w:rPr>
              <w:t>32</w:t>
            </w:r>
            <w:r>
              <w:rPr>
                <w:webHidden/>
              </w:rPr>
              <w:fldChar w:fldCharType="end"/>
            </w:r>
          </w:hyperlink>
        </w:p>
        <w:p w14:paraId="018FD6AD" w14:textId="58424F48" w:rsidR="000B675E" w:rsidRDefault="000B675E">
          <w:pPr>
            <w:pStyle w:val="TOC3"/>
            <w:rPr>
              <w:rFonts w:asciiTheme="minorHAnsi" w:eastAsiaTheme="minorEastAsia" w:hAnsiTheme="minorHAnsi" w:cstheme="minorBidi"/>
              <w:kern w:val="2"/>
              <w:sz w:val="24"/>
              <w:szCs w:val="24"/>
              <w14:ligatures w14:val="standardContextual"/>
            </w:rPr>
          </w:pPr>
          <w:hyperlink w:anchor="_Toc195640415" w:history="1">
            <w:r w:rsidRPr="004A6EE3">
              <w:rPr>
                <w:rStyle w:val="Hyperlink"/>
              </w:rPr>
              <w:t>2.5.4 Tập tính của côn trùng</w:t>
            </w:r>
            <w:r>
              <w:rPr>
                <w:webHidden/>
              </w:rPr>
              <w:tab/>
            </w:r>
            <w:r>
              <w:rPr>
                <w:webHidden/>
              </w:rPr>
              <w:fldChar w:fldCharType="begin"/>
            </w:r>
            <w:r>
              <w:rPr>
                <w:webHidden/>
              </w:rPr>
              <w:instrText xml:space="preserve"> PAGEREF _Toc195640415 \h </w:instrText>
            </w:r>
            <w:r>
              <w:rPr>
                <w:webHidden/>
              </w:rPr>
            </w:r>
            <w:r>
              <w:rPr>
                <w:webHidden/>
              </w:rPr>
              <w:fldChar w:fldCharType="separate"/>
            </w:r>
            <w:r>
              <w:rPr>
                <w:webHidden/>
              </w:rPr>
              <w:t>33</w:t>
            </w:r>
            <w:r>
              <w:rPr>
                <w:webHidden/>
              </w:rPr>
              <w:fldChar w:fldCharType="end"/>
            </w:r>
          </w:hyperlink>
        </w:p>
        <w:p w14:paraId="062B4AD9" w14:textId="32A5BC4A" w:rsidR="000B675E" w:rsidRDefault="000B675E">
          <w:pPr>
            <w:pStyle w:val="TOC3"/>
            <w:rPr>
              <w:rFonts w:asciiTheme="minorHAnsi" w:eastAsiaTheme="minorEastAsia" w:hAnsiTheme="minorHAnsi" w:cstheme="minorBidi"/>
              <w:kern w:val="2"/>
              <w:sz w:val="24"/>
              <w:szCs w:val="24"/>
              <w14:ligatures w14:val="standardContextual"/>
            </w:rPr>
          </w:pPr>
          <w:hyperlink w:anchor="_Toc195640416" w:history="1">
            <w:r w:rsidRPr="004A6EE3">
              <w:rPr>
                <w:rStyle w:val="Hyperlink"/>
              </w:rPr>
              <w:t>2.5.5 Giác quan của côn trùng</w:t>
            </w:r>
            <w:r>
              <w:rPr>
                <w:webHidden/>
              </w:rPr>
              <w:tab/>
            </w:r>
            <w:r>
              <w:rPr>
                <w:webHidden/>
              </w:rPr>
              <w:fldChar w:fldCharType="begin"/>
            </w:r>
            <w:r>
              <w:rPr>
                <w:webHidden/>
              </w:rPr>
              <w:instrText xml:space="preserve"> PAGEREF _Toc195640416 \h </w:instrText>
            </w:r>
            <w:r>
              <w:rPr>
                <w:webHidden/>
              </w:rPr>
            </w:r>
            <w:r>
              <w:rPr>
                <w:webHidden/>
              </w:rPr>
              <w:fldChar w:fldCharType="separate"/>
            </w:r>
            <w:r>
              <w:rPr>
                <w:webHidden/>
              </w:rPr>
              <w:t>34</w:t>
            </w:r>
            <w:r>
              <w:rPr>
                <w:webHidden/>
              </w:rPr>
              <w:fldChar w:fldCharType="end"/>
            </w:r>
          </w:hyperlink>
        </w:p>
        <w:p w14:paraId="45E30973" w14:textId="0B606D70" w:rsidR="000B675E" w:rsidRDefault="000B675E">
          <w:pPr>
            <w:pStyle w:val="TOC3"/>
            <w:rPr>
              <w:rFonts w:asciiTheme="minorHAnsi" w:eastAsiaTheme="minorEastAsia" w:hAnsiTheme="minorHAnsi" w:cstheme="minorBidi"/>
              <w:kern w:val="2"/>
              <w:sz w:val="24"/>
              <w:szCs w:val="24"/>
              <w14:ligatures w14:val="standardContextual"/>
            </w:rPr>
          </w:pPr>
          <w:hyperlink w:anchor="_Toc195640417" w:history="1">
            <w:r w:rsidRPr="004A6EE3">
              <w:rPr>
                <w:rStyle w:val="Hyperlink"/>
              </w:rPr>
              <w:t>2.5.6 Phân loại côn trùng</w:t>
            </w:r>
            <w:r>
              <w:rPr>
                <w:webHidden/>
              </w:rPr>
              <w:tab/>
            </w:r>
            <w:r>
              <w:rPr>
                <w:webHidden/>
              </w:rPr>
              <w:fldChar w:fldCharType="begin"/>
            </w:r>
            <w:r>
              <w:rPr>
                <w:webHidden/>
              </w:rPr>
              <w:instrText xml:space="preserve"> PAGEREF _Toc195640417 \h </w:instrText>
            </w:r>
            <w:r>
              <w:rPr>
                <w:webHidden/>
              </w:rPr>
            </w:r>
            <w:r>
              <w:rPr>
                <w:webHidden/>
              </w:rPr>
              <w:fldChar w:fldCharType="separate"/>
            </w:r>
            <w:r>
              <w:rPr>
                <w:webHidden/>
              </w:rPr>
              <w:t>35</w:t>
            </w:r>
            <w:r>
              <w:rPr>
                <w:webHidden/>
              </w:rPr>
              <w:fldChar w:fldCharType="end"/>
            </w:r>
          </w:hyperlink>
        </w:p>
        <w:p w14:paraId="31EE62F8" w14:textId="337DB75D" w:rsidR="000B675E" w:rsidRDefault="000B675E">
          <w:pPr>
            <w:pStyle w:val="TOC3"/>
            <w:rPr>
              <w:rFonts w:asciiTheme="minorHAnsi" w:eastAsiaTheme="minorEastAsia" w:hAnsiTheme="minorHAnsi" w:cstheme="minorBidi"/>
              <w:kern w:val="2"/>
              <w:sz w:val="24"/>
              <w:szCs w:val="24"/>
              <w14:ligatures w14:val="standardContextual"/>
            </w:rPr>
          </w:pPr>
          <w:hyperlink w:anchor="_Toc195640418" w:history="1">
            <w:r w:rsidRPr="004A6EE3">
              <w:rPr>
                <w:rStyle w:val="Hyperlink"/>
              </w:rPr>
              <w:t>2.5.7 Côn trùng có lợi và côn trùng gây hại</w:t>
            </w:r>
            <w:r>
              <w:rPr>
                <w:webHidden/>
              </w:rPr>
              <w:tab/>
            </w:r>
            <w:r>
              <w:rPr>
                <w:webHidden/>
              </w:rPr>
              <w:fldChar w:fldCharType="begin"/>
            </w:r>
            <w:r>
              <w:rPr>
                <w:webHidden/>
              </w:rPr>
              <w:instrText xml:space="preserve"> PAGEREF _Toc195640418 \h </w:instrText>
            </w:r>
            <w:r>
              <w:rPr>
                <w:webHidden/>
              </w:rPr>
            </w:r>
            <w:r>
              <w:rPr>
                <w:webHidden/>
              </w:rPr>
              <w:fldChar w:fldCharType="separate"/>
            </w:r>
            <w:r>
              <w:rPr>
                <w:webHidden/>
              </w:rPr>
              <w:t>36</w:t>
            </w:r>
            <w:r>
              <w:rPr>
                <w:webHidden/>
              </w:rPr>
              <w:fldChar w:fldCharType="end"/>
            </w:r>
          </w:hyperlink>
        </w:p>
        <w:p w14:paraId="215784AF" w14:textId="0F0BEE0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9" w:history="1">
            <w:r w:rsidRPr="004A6EE3">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640419 \h </w:instrText>
            </w:r>
            <w:r>
              <w:rPr>
                <w:noProof/>
                <w:webHidden/>
              </w:rPr>
            </w:r>
            <w:r>
              <w:rPr>
                <w:noProof/>
                <w:webHidden/>
              </w:rPr>
              <w:fldChar w:fldCharType="separate"/>
            </w:r>
            <w:r>
              <w:rPr>
                <w:noProof/>
                <w:webHidden/>
              </w:rPr>
              <w:t>38</w:t>
            </w:r>
            <w:r>
              <w:rPr>
                <w:noProof/>
                <w:webHidden/>
              </w:rPr>
              <w:fldChar w:fldCharType="end"/>
            </w:r>
          </w:hyperlink>
        </w:p>
        <w:p w14:paraId="3589F714" w14:textId="7BF4F85D" w:rsidR="000B675E" w:rsidRDefault="000B675E">
          <w:pPr>
            <w:pStyle w:val="TOC3"/>
            <w:rPr>
              <w:rFonts w:asciiTheme="minorHAnsi" w:eastAsiaTheme="minorEastAsia" w:hAnsiTheme="minorHAnsi" w:cstheme="minorBidi"/>
              <w:kern w:val="2"/>
              <w:sz w:val="24"/>
              <w:szCs w:val="24"/>
              <w14:ligatures w14:val="standardContextual"/>
            </w:rPr>
          </w:pPr>
          <w:hyperlink w:anchor="_Toc195640420" w:history="1">
            <w:r w:rsidRPr="004A6EE3">
              <w:rPr>
                <w:rStyle w:val="Hyperlink"/>
              </w:rPr>
              <w:t>2.5.1 Trong nước</w:t>
            </w:r>
            <w:r>
              <w:rPr>
                <w:webHidden/>
              </w:rPr>
              <w:tab/>
            </w:r>
            <w:r>
              <w:rPr>
                <w:webHidden/>
              </w:rPr>
              <w:fldChar w:fldCharType="begin"/>
            </w:r>
            <w:r>
              <w:rPr>
                <w:webHidden/>
              </w:rPr>
              <w:instrText xml:space="preserve"> PAGEREF _Toc195640420 \h </w:instrText>
            </w:r>
            <w:r>
              <w:rPr>
                <w:webHidden/>
              </w:rPr>
            </w:r>
            <w:r>
              <w:rPr>
                <w:webHidden/>
              </w:rPr>
              <w:fldChar w:fldCharType="separate"/>
            </w:r>
            <w:r>
              <w:rPr>
                <w:webHidden/>
              </w:rPr>
              <w:t>38</w:t>
            </w:r>
            <w:r>
              <w:rPr>
                <w:webHidden/>
              </w:rPr>
              <w:fldChar w:fldCharType="end"/>
            </w:r>
          </w:hyperlink>
        </w:p>
        <w:p w14:paraId="08D89B60" w14:textId="12428976" w:rsidR="000B675E" w:rsidRDefault="000B675E">
          <w:pPr>
            <w:pStyle w:val="TOC3"/>
            <w:rPr>
              <w:rFonts w:asciiTheme="minorHAnsi" w:eastAsiaTheme="minorEastAsia" w:hAnsiTheme="minorHAnsi" w:cstheme="minorBidi"/>
              <w:kern w:val="2"/>
              <w:sz w:val="24"/>
              <w:szCs w:val="24"/>
              <w14:ligatures w14:val="standardContextual"/>
            </w:rPr>
          </w:pPr>
          <w:hyperlink w:anchor="_Toc195640421" w:history="1">
            <w:r w:rsidRPr="004A6EE3">
              <w:rPr>
                <w:rStyle w:val="Hyperlink"/>
              </w:rPr>
              <w:t>2.5.2 Ngoài nước</w:t>
            </w:r>
            <w:r>
              <w:rPr>
                <w:webHidden/>
              </w:rPr>
              <w:tab/>
            </w:r>
            <w:r>
              <w:rPr>
                <w:webHidden/>
              </w:rPr>
              <w:fldChar w:fldCharType="begin"/>
            </w:r>
            <w:r>
              <w:rPr>
                <w:webHidden/>
              </w:rPr>
              <w:instrText xml:space="preserve"> PAGEREF _Toc195640421 \h </w:instrText>
            </w:r>
            <w:r>
              <w:rPr>
                <w:webHidden/>
              </w:rPr>
            </w:r>
            <w:r>
              <w:rPr>
                <w:webHidden/>
              </w:rPr>
              <w:fldChar w:fldCharType="separate"/>
            </w:r>
            <w:r>
              <w:rPr>
                <w:webHidden/>
              </w:rPr>
              <w:t>39</w:t>
            </w:r>
            <w:r>
              <w:rPr>
                <w:webHidden/>
              </w:rPr>
              <w:fldChar w:fldCharType="end"/>
            </w:r>
          </w:hyperlink>
        </w:p>
        <w:p w14:paraId="78CD74EF" w14:textId="6BB7D9C6"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2" w:history="1">
            <w:r w:rsidRPr="004A6EE3">
              <w:rPr>
                <w:rStyle w:val="Hyperlink"/>
                <w:noProof/>
              </w:rPr>
              <w:t>CHƯƠNG 3</w:t>
            </w:r>
            <w:r>
              <w:rPr>
                <w:noProof/>
                <w:webHidden/>
              </w:rPr>
              <w:tab/>
            </w:r>
            <w:r>
              <w:rPr>
                <w:noProof/>
                <w:webHidden/>
              </w:rPr>
              <w:fldChar w:fldCharType="begin"/>
            </w:r>
            <w:r>
              <w:rPr>
                <w:noProof/>
                <w:webHidden/>
              </w:rPr>
              <w:instrText xml:space="preserve"> PAGEREF _Toc195640422 \h </w:instrText>
            </w:r>
            <w:r>
              <w:rPr>
                <w:noProof/>
                <w:webHidden/>
              </w:rPr>
            </w:r>
            <w:r>
              <w:rPr>
                <w:noProof/>
                <w:webHidden/>
              </w:rPr>
              <w:fldChar w:fldCharType="separate"/>
            </w:r>
            <w:r>
              <w:rPr>
                <w:noProof/>
                <w:webHidden/>
              </w:rPr>
              <w:t>43</w:t>
            </w:r>
            <w:r>
              <w:rPr>
                <w:noProof/>
                <w:webHidden/>
              </w:rPr>
              <w:fldChar w:fldCharType="end"/>
            </w:r>
          </w:hyperlink>
        </w:p>
        <w:p w14:paraId="7D0BE477" w14:textId="7FFFA95C"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3" w:history="1">
            <w:r w:rsidRPr="004A6EE3">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640423 \h </w:instrText>
            </w:r>
            <w:r>
              <w:rPr>
                <w:noProof/>
                <w:webHidden/>
              </w:rPr>
            </w:r>
            <w:r>
              <w:rPr>
                <w:noProof/>
                <w:webHidden/>
              </w:rPr>
              <w:fldChar w:fldCharType="separate"/>
            </w:r>
            <w:r>
              <w:rPr>
                <w:noProof/>
                <w:webHidden/>
              </w:rPr>
              <w:t>43</w:t>
            </w:r>
            <w:r>
              <w:rPr>
                <w:noProof/>
                <w:webHidden/>
              </w:rPr>
              <w:fldChar w:fldCharType="end"/>
            </w:r>
          </w:hyperlink>
        </w:p>
        <w:p w14:paraId="4C489BF2" w14:textId="77CFD21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4" w:history="1">
            <w:r w:rsidRPr="004A6EE3">
              <w:rPr>
                <w:rStyle w:val="Hyperlink"/>
                <w:noProof/>
                <w:highlight w:val="white"/>
              </w:rPr>
              <w:t>3.1 TỔNG QUAN HỆ THỐNG</w:t>
            </w:r>
            <w:r>
              <w:rPr>
                <w:noProof/>
                <w:webHidden/>
              </w:rPr>
              <w:tab/>
            </w:r>
            <w:r>
              <w:rPr>
                <w:noProof/>
                <w:webHidden/>
              </w:rPr>
              <w:fldChar w:fldCharType="begin"/>
            </w:r>
            <w:r>
              <w:rPr>
                <w:noProof/>
                <w:webHidden/>
              </w:rPr>
              <w:instrText xml:space="preserve"> PAGEREF _Toc195640424 \h </w:instrText>
            </w:r>
            <w:r>
              <w:rPr>
                <w:noProof/>
                <w:webHidden/>
              </w:rPr>
            </w:r>
            <w:r>
              <w:rPr>
                <w:noProof/>
                <w:webHidden/>
              </w:rPr>
              <w:fldChar w:fldCharType="separate"/>
            </w:r>
            <w:r>
              <w:rPr>
                <w:noProof/>
                <w:webHidden/>
              </w:rPr>
              <w:t>43</w:t>
            </w:r>
            <w:r>
              <w:rPr>
                <w:noProof/>
                <w:webHidden/>
              </w:rPr>
              <w:fldChar w:fldCharType="end"/>
            </w:r>
          </w:hyperlink>
        </w:p>
        <w:p w14:paraId="1893705A" w14:textId="3CD20DD8"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5" w:history="1">
            <w:r w:rsidRPr="004A6EE3">
              <w:rPr>
                <w:rStyle w:val="Hyperlink"/>
                <w:noProof/>
              </w:rPr>
              <w:t>3.2 MÔ TẢ HỆ THỐNG</w:t>
            </w:r>
            <w:r>
              <w:rPr>
                <w:noProof/>
                <w:webHidden/>
              </w:rPr>
              <w:tab/>
            </w:r>
            <w:r>
              <w:rPr>
                <w:noProof/>
                <w:webHidden/>
              </w:rPr>
              <w:fldChar w:fldCharType="begin"/>
            </w:r>
            <w:r>
              <w:rPr>
                <w:noProof/>
                <w:webHidden/>
              </w:rPr>
              <w:instrText xml:space="preserve"> PAGEREF _Toc195640425 \h </w:instrText>
            </w:r>
            <w:r>
              <w:rPr>
                <w:noProof/>
                <w:webHidden/>
              </w:rPr>
            </w:r>
            <w:r>
              <w:rPr>
                <w:noProof/>
                <w:webHidden/>
              </w:rPr>
              <w:fldChar w:fldCharType="separate"/>
            </w:r>
            <w:r>
              <w:rPr>
                <w:noProof/>
                <w:webHidden/>
              </w:rPr>
              <w:t>45</w:t>
            </w:r>
            <w:r>
              <w:rPr>
                <w:noProof/>
                <w:webHidden/>
              </w:rPr>
              <w:fldChar w:fldCharType="end"/>
            </w:r>
          </w:hyperlink>
        </w:p>
        <w:p w14:paraId="6B49F393" w14:textId="5D4701FA" w:rsidR="000B675E" w:rsidRDefault="000B675E">
          <w:pPr>
            <w:pStyle w:val="TOC3"/>
            <w:rPr>
              <w:rFonts w:asciiTheme="minorHAnsi" w:eastAsiaTheme="minorEastAsia" w:hAnsiTheme="minorHAnsi" w:cstheme="minorBidi"/>
              <w:kern w:val="2"/>
              <w:sz w:val="24"/>
              <w:szCs w:val="24"/>
              <w14:ligatures w14:val="standardContextual"/>
            </w:rPr>
          </w:pPr>
          <w:hyperlink w:anchor="_Toc195640426" w:history="1">
            <w:r w:rsidRPr="004A6EE3">
              <w:rPr>
                <w:rStyle w:val="Hyperlink"/>
              </w:rPr>
              <w:t>3.2.1 Danh sách Actor</w:t>
            </w:r>
            <w:r>
              <w:rPr>
                <w:webHidden/>
              </w:rPr>
              <w:tab/>
            </w:r>
            <w:r>
              <w:rPr>
                <w:webHidden/>
              </w:rPr>
              <w:fldChar w:fldCharType="begin"/>
            </w:r>
            <w:r>
              <w:rPr>
                <w:webHidden/>
              </w:rPr>
              <w:instrText xml:space="preserve"> PAGEREF _Toc195640426 \h </w:instrText>
            </w:r>
            <w:r>
              <w:rPr>
                <w:webHidden/>
              </w:rPr>
            </w:r>
            <w:r>
              <w:rPr>
                <w:webHidden/>
              </w:rPr>
              <w:fldChar w:fldCharType="separate"/>
            </w:r>
            <w:r>
              <w:rPr>
                <w:webHidden/>
              </w:rPr>
              <w:t>45</w:t>
            </w:r>
            <w:r>
              <w:rPr>
                <w:webHidden/>
              </w:rPr>
              <w:fldChar w:fldCharType="end"/>
            </w:r>
          </w:hyperlink>
        </w:p>
        <w:p w14:paraId="0F12482A" w14:textId="7330ADE7" w:rsidR="000B675E" w:rsidRDefault="000B675E">
          <w:pPr>
            <w:pStyle w:val="TOC3"/>
            <w:rPr>
              <w:rFonts w:asciiTheme="minorHAnsi" w:eastAsiaTheme="minorEastAsia" w:hAnsiTheme="minorHAnsi" w:cstheme="minorBidi"/>
              <w:kern w:val="2"/>
              <w:sz w:val="24"/>
              <w:szCs w:val="24"/>
              <w14:ligatures w14:val="standardContextual"/>
            </w:rPr>
          </w:pPr>
          <w:hyperlink w:anchor="_Toc195640427" w:history="1">
            <w:r w:rsidRPr="004A6EE3">
              <w:rPr>
                <w:rStyle w:val="Hyperlink"/>
              </w:rPr>
              <w:t>3.2.2 Danh sách User case</w:t>
            </w:r>
            <w:r>
              <w:rPr>
                <w:webHidden/>
              </w:rPr>
              <w:tab/>
            </w:r>
            <w:r>
              <w:rPr>
                <w:webHidden/>
              </w:rPr>
              <w:fldChar w:fldCharType="begin"/>
            </w:r>
            <w:r>
              <w:rPr>
                <w:webHidden/>
              </w:rPr>
              <w:instrText xml:space="preserve"> PAGEREF _Toc195640427 \h </w:instrText>
            </w:r>
            <w:r>
              <w:rPr>
                <w:webHidden/>
              </w:rPr>
            </w:r>
            <w:r>
              <w:rPr>
                <w:webHidden/>
              </w:rPr>
              <w:fldChar w:fldCharType="separate"/>
            </w:r>
            <w:r>
              <w:rPr>
                <w:webHidden/>
              </w:rPr>
              <w:t>45</w:t>
            </w:r>
            <w:r>
              <w:rPr>
                <w:webHidden/>
              </w:rPr>
              <w:fldChar w:fldCharType="end"/>
            </w:r>
          </w:hyperlink>
        </w:p>
        <w:p w14:paraId="4B672D2D" w14:textId="24A46DA2" w:rsidR="000B675E" w:rsidRDefault="000B675E">
          <w:pPr>
            <w:pStyle w:val="TOC3"/>
            <w:rPr>
              <w:rFonts w:asciiTheme="minorHAnsi" w:eastAsiaTheme="minorEastAsia" w:hAnsiTheme="minorHAnsi" w:cstheme="minorBidi"/>
              <w:kern w:val="2"/>
              <w:sz w:val="24"/>
              <w:szCs w:val="24"/>
              <w14:ligatures w14:val="standardContextual"/>
            </w:rPr>
          </w:pPr>
          <w:hyperlink w:anchor="_Toc195640428" w:history="1">
            <w:r w:rsidRPr="004A6EE3">
              <w:rPr>
                <w:rStyle w:val="Hyperlink"/>
              </w:rPr>
              <w:t>3.2.3 Sơ đồ use case</w:t>
            </w:r>
            <w:r>
              <w:rPr>
                <w:webHidden/>
              </w:rPr>
              <w:tab/>
            </w:r>
            <w:r>
              <w:rPr>
                <w:webHidden/>
              </w:rPr>
              <w:fldChar w:fldCharType="begin"/>
            </w:r>
            <w:r>
              <w:rPr>
                <w:webHidden/>
              </w:rPr>
              <w:instrText xml:space="preserve"> PAGEREF _Toc195640428 \h </w:instrText>
            </w:r>
            <w:r>
              <w:rPr>
                <w:webHidden/>
              </w:rPr>
            </w:r>
            <w:r>
              <w:rPr>
                <w:webHidden/>
              </w:rPr>
              <w:fldChar w:fldCharType="separate"/>
            </w:r>
            <w:r>
              <w:rPr>
                <w:webHidden/>
              </w:rPr>
              <w:t>46</w:t>
            </w:r>
            <w:r>
              <w:rPr>
                <w:webHidden/>
              </w:rPr>
              <w:fldChar w:fldCharType="end"/>
            </w:r>
          </w:hyperlink>
        </w:p>
        <w:p w14:paraId="503D00D9" w14:textId="07B16E4A" w:rsidR="000B675E" w:rsidRDefault="000B675E">
          <w:pPr>
            <w:pStyle w:val="TOC3"/>
            <w:rPr>
              <w:rFonts w:asciiTheme="minorHAnsi" w:eastAsiaTheme="minorEastAsia" w:hAnsiTheme="minorHAnsi" w:cstheme="minorBidi"/>
              <w:kern w:val="2"/>
              <w:sz w:val="24"/>
              <w:szCs w:val="24"/>
              <w14:ligatures w14:val="standardContextual"/>
            </w:rPr>
          </w:pPr>
          <w:hyperlink w:anchor="_Toc195640429" w:history="1">
            <w:r w:rsidRPr="004A6EE3">
              <w:rPr>
                <w:rStyle w:val="Hyperlink"/>
              </w:rPr>
              <w:t>3.2.4 Đặc tả chi tiết use case</w:t>
            </w:r>
            <w:r>
              <w:rPr>
                <w:webHidden/>
              </w:rPr>
              <w:tab/>
            </w:r>
            <w:r>
              <w:rPr>
                <w:webHidden/>
              </w:rPr>
              <w:fldChar w:fldCharType="begin"/>
            </w:r>
            <w:r>
              <w:rPr>
                <w:webHidden/>
              </w:rPr>
              <w:instrText xml:space="preserve"> PAGEREF _Toc195640429 \h </w:instrText>
            </w:r>
            <w:r>
              <w:rPr>
                <w:webHidden/>
              </w:rPr>
            </w:r>
            <w:r>
              <w:rPr>
                <w:webHidden/>
              </w:rPr>
              <w:fldChar w:fldCharType="separate"/>
            </w:r>
            <w:r>
              <w:rPr>
                <w:webHidden/>
              </w:rPr>
              <w:t>47</w:t>
            </w:r>
            <w:r>
              <w:rPr>
                <w:webHidden/>
              </w:rPr>
              <w:fldChar w:fldCharType="end"/>
            </w:r>
          </w:hyperlink>
        </w:p>
        <w:p w14:paraId="4F565514" w14:textId="4D72240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0" w:history="1">
            <w:r w:rsidRPr="004A6EE3">
              <w:rPr>
                <w:rStyle w:val="Hyperlink"/>
                <w:noProof/>
              </w:rPr>
              <w:t>3.3 THIẾT KẾ CƠ SỞ DỮ LIỆU</w:t>
            </w:r>
            <w:r>
              <w:rPr>
                <w:noProof/>
                <w:webHidden/>
              </w:rPr>
              <w:tab/>
            </w:r>
            <w:r>
              <w:rPr>
                <w:noProof/>
                <w:webHidden/>
              </w:rPr>
              <w:fldChar w:fldCharType="begin"/>
            </w:r>
            <w:r>
              <w:rPr>
                <w:noProof/>
                <w:webHidden/>
              </w:rPr>
              <w:instrText xml:space="preserve"> PAGEREF _Toc195640430 \h </w:instrText>
            </w:r>
            <w:r>
              <w:rPr>
                <w:noProof/>
                <w:webHidden/>
              </w:rPr>
            </w:r>
            <w:r>
              <w:rPr>
                <w:noProof/>
                <w:webHidden/>
              </w:rPr>
              <w:fldChar w:fldCharType="separate"/>
            </w:r>
            <w:r>
              <w:rPr>
                <w:noProof/>
                <w:webHidden/>
              </w:rPr>
              <w:t>52</w:t>
            </w:r>
            <w:r>
              <w:rPr>
                <w:noProof/>
                <w:webHidden/>
              </w:rPr>
              <w:fldChar w:fldCharType="end"/>
            </w:r>
          </w:hyperlink>
        </w:p>
        <w:p w14:paraId="3E0ACEB6" w14:textId="19477789" w:rsidR="000B675E" w:rsidRDefault="000B675E">
          <w:pPr>
            <w:pStyle w:val="TOC3"/>
            <w:rPr>
              <w:rFonts w:asciiTheme="minorHAnsi" w:eastAsiaTheme="minorEastAsia" w:hAnsiTheme="minorHAnsi" w:cstheme="minorBidi"/>
              <w:kern w:val="2"/>
              <w:sz w:val="24"/>
              <w:szCs w:val="24"/>
              <w14:ligatures w14:val="standardContextual"/>
            </w:rPr>
          </w:pPr>
          <w:hyperlink w:anchor="_Toc195640431" w:history="1">
            <w:r w:rsidRPr="004A6EE3">
              <w:rPr>
                <w:rStyle w:val="Hyperlink"/>
              </w:rPr>
              <w:t>3.3.1 Thiết kế chi tiết các bảng dữ liệu</w:t>
            </w:r>
            <w:r>
              <w:rPr>
                <w:webHidden/>
              </w:rPr>
              <w:tab/>
            </w:r>
            <w:r>
              <w:rPr>
                <w:webHidden/>
              </w:rPr>
              <w:fldChar w:fldCharType="begin"/>
            </w:r>
            <w:r>
              <w:rPr>
                <w:webHidden/>
              </w:rPr>
              <w:instrText xml:space="preserve"> PAGEREF _Toc195640431 \h </w:instrText>
            </w:r>
            <w:r>
              <w:rPr>
                <w:webHidden/>
              </w:rPr>
            </w:r>
            <w:r>
              <w:rPr>
                <w:webHidden/>
              </w:rPr>
              <w:fldChar w:fldCharType="separate"/>
            </w:r>
            <w:r>
              <w:rPr>
                <w:webHidden/>
              </w:rPr>
              <w:t>52</w:t>
            </w:r>
            <w:r>
              <w:rPr>
                <w:webHidden/>
              </w:rPr>
              <w:fldChar w:fldCharType="end"/>
            </w:r>
          </w:hyperlink>
        </w:p>
        <w:p w14:paraId="3FA8EBEB" w14:textId="59639A80" w:rsidR="000B675E" w:rsidRDefault="000B675E">
          <w:pPr>
            <w:pStyle w:val="TOC3"/>
            <w:rPr>
              <w:rFonts w:asciiTheme="minorHAnsi" w:eastAsiaTheme="minorEastAsia" w:hAnsiTheme="minorHAnsi" w:cstheme="minorBidi"/>
              <w:kern w:val="2"/>
              <w:sz w:val="24"/>
              <w:szCs w:val="24"/>
              <w14:ligatures w14:val="standardContextual"/>
            </w:rPr>
          </w:pPr>
          <w:hyperlink w:anchor="_Toc195640432" w:history="1">
            <w:r w:rsidRPr="004A6EE3">
              <w:rPr>
                <w:rStyle w:val="Hyperlink"/>
              </w:rPr>
              <w:t>3.3.2 Các lớp đối tượng</w:t>
            </w:r>
            <w:r>
              <w:rPr>
                <w:webHidden/>
              </w:rPr>
              <w:tab/>
            </w:r>
            <w:r>
              <w:rPr>
                <w:webHidden/>
              </w:rPr>
              <w:fldChar w:fldCharType="begin"/>
            </w:r>
            <w:r>
              <w:rPr>
                <w:webHidden/>
              </w:rPr>
              <w:instrText xml:space="preserve"> PAGEREF _Toc195640432 \h </w:instrText>
            </w:r>
            <w:r>
              <w:rPr>
                <w:webHidden/>
              </w:rPr>
            </w:r>
            <w:r>
              <w:rPr>
                <w:webHidden/>
              </w:rPr>
              <w:fldChar w:fldCharType="separate"/>
            </w:r>
            <w:r>
              <w:rPr>
                <w:webHidden/>
              </w:rPr>
              <w:t>54</w:t>
            </w:r>
            <w:r>
              <w:rPr>
                <w:webHidden/>
              </w:rPr>
              <w:fldChar w:fldCharType="end"/>
            </w:r>
          </w:hyperlink>
        </w:p>
        <w:p w14:paraId="4E6F5B01" w14:textId="0FA2F0ED"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3" w:history="1">
            <w:r w:rsidRPr="004A6EE3">
              <w:rPr>
                <w:rStyle w:val="Hyperlink"/>
                <w:noProof/>
              </w:rPr>
              <w:t>3.4 THỰC NGHIỆM VÀ BÀN LUẬN</w:t>
            </w:r>
            <w:r>
              <w:rPr>
                <w:noProof/>
                <w:webHidden/>
              </w:rPr>
              <w:tab/>
            </w:r>
            <w:r>
              <w:rPr>
                <w:noProof/>
                <w:webHidden/>
              </w:rPr>
              <w:fldChar w:fldCharType="begin"/>
            </w:r>
            <w:r>
              <w:rPr>
                <w:noProof/>
                <w:webHidden/>
              </w:rPr>
              <w:instrText xml:space="preserve"> PAGEREF _Toc195640433 \h </w:instrText>
            </w:r>
            <w:r>
              <w:rPr>
                <w:noProof/>
                <w:webHidden/>
              </w:rPr>
            </w:r>
            <w:r>
              <w:rPr>
                <w:noProof/>
                <w:webHidden/>
              </w:rPr>
              <w:fldChar w:fldCharType="separate"/>
            </w:r>
            <w:r>
              <w:rPr>
                <w:noProof/>
                <w:webHidden/>
              </w:rPr>
              <w:t>55</w:t>
            </w:r>
            <w:r>
              <w:rPr>
                <w:noProof/>
                <w:webHidden/>
              </w:rPr>
              <w:fldChar w:fldCharType="end"/>
            </w:r>
          </w:hyperlink>
        </w:p>
        <w:p w14:paraId="21031DE4" w14:textId="0D448710" w:rsidR="000B675E" w:rsidRDefault="000B675E">
          <w:pPr>
            <w:pStyle w:val="TOC3"/>
            <w:rPr>
              <w:rFonts w:asciiTheme="minorHAnsi" w:eastAsiaTheme="minorEastAsia" w:hAnsiTheme="minorHAnsi" w:cstheme="minorBidi"/>
              <w:kern w:val="2"/>
              <w:sz w:val="24"/>
              <w:szCs w:val="24"/>
              <w14:ligatures w14:val="standardContextual"/>
            </w:rPr>
          </w:pPr>
          <w:hyperlink w:anchor="_Toc195640434" w:history="1">
            <w:r w:rsidRPr="004A6EE3">
              <w:rPr>
                <w:rStyle w:val="Hyperlink"/>
                <w:highlight w:val="white"/>
              </w:rPr>
              <w:t>3.4.1 Mô tả tập dữ liệu của 10 lớp</w:t>
            </w:r>
            <w:r>
              <w:rPr>
                <w:webHidden/>
              </w:rPr>
              <w:tab/>
            </w:r>
            <w:r>
              <w:rPr>
                <w:webHidden/>
              </w:rPr>
              <w:fldChar w:fldCharType="begin"/>
            </w:r>
            <w:r>
              <w:rPr>
                <w:webHidden/>
              </w:rPr>
              <w:instrText xml:space="preserve"> PAGEREF _Toc195640434 \h </w:instrText>
            </w:r>
            <w:r>
              <w:rPr>
                <w:webHidden/>
              </w:rPr>
            </w:r>
            <w:r>
              <w:rPr>
                <w:webHidden/>
              </w:rPr>
              <w:fldChar w:fldCharType="separate"/>
            </w:r>
            <w:r>
              <w:rPr>
                <w:webHidden/>
              </w:rPr>
              <w:t>55</w:t>
            </w:r>
            <w:r>
              <w:rPr>
                <w:webHidden/>
              </w:rPr>
              <w:fldChar w:fldCharType="end"/>
            </w:r>
          </w:hyperlink>
        </w:p>
        <w:p w14:paraId="0F9E7638" w14:textId="2E83B2B9" w:rsidR="000B675E" w:rsidRDefault="000B675E">
          <w:pPr>
            <w:pStyle w:val="TOC3"/>
            <w:rPr>
              <w:rFonts w:asciiTheme="minorHAnsi" w:eastAsiaTheme="minorEastAsia" w:hAnsiTheme="minorHAnsi" w:cstheme="minorBidi"/>
              <w:kern w:val="2"/>
              <w:sz w:val="24"/>
              <w:szCs w:val="24"/>
              <w14:ligatures w14:val="standardContextual"/>
            </w:rPr>
          </w:pPr>
          <w:hyperlink w:anchor="_Toc195640435" w:history="1">
            <w:r w:rsidRPr="004A6EE3">
              <w:rPr>
                <w:rStyle w:val="Hyperlink"/>
              </w:rPr>
              <w:t>3.4.2 Độ chính xác khi nhận diện</w:t>
            </w:r>
            <w:r>
              <w:rPr>
                <w:webHidden/>
              </w:rPr>
              <w:tab/>
            </w:r>
            <w:r>
              <w:rPr>
                <w:webHidden/>
              </w:rPr>
              <w:fldChar w:fldCharType="begin"/>
            </w:r>
            <w:r>
              <w:rPr>
                <w:webHidden/>
              </w:rPr>
              <w:instrText xml:space="preserve"> PAGEREF _Toc195640435 \h </w:instrText>
            </w:r>
            <w:r>
              <w:rPr>
                <w:webHidden/>
              </w:rPr>
            </w:r>
            <w:r>
              <w:rPr>
                <w:webHidden/>
              </w:rPr>
              <w:fldChar w:fldCharType="separate"/>
            </w:r>
            <w:r>
              <w:rPr>
                <w:webHidden/>
              </w:rPr>
              <w:t>57</w:t>
            </w:r>
            <w:r>
              <w:rPr>
                <w:webHidden/>
              </w:rPr>
              <w:fldChar w:fldCharType="end"/>
            </w:r>
          </w:hyperlink>
        </w:p>
        <w:p w14:paraId="4D29F345" w14:textId="056CFEEB" w:rsidR="000B675E" w:rsidRDefault="000B675E">
          <w:pPr>
            <w:pStyle w:val="TOC3"/>
            <w:rPr>
              <w:rFonts w:asciiTheme="minorHAnsi" w:eastAsiaTheme="minorEastAsia" w:hAnsiTheme="minorHAnsi" w:cstheme="minorBidi"/>
              <w:kern w:val="2"/>
              <w:sz w:val="24"/>
              <w:szCs w:val="24"/>
              <w14:ligatures w14:val="standardContextual"/>
            </w:rPr>
          </w:pPr>
          <w:hyperlink w:anchor="_Toc195640436" w:history="1">
            <w:r w:rsidRPr="004A6EE3">
              <w:rPr>
                <w:rStyle w:val="Hyperlink"/>
              </w:rPr>
              <w:t>3.4.3 Chế độ hoạt động của ứng dụng</w:t>
            </w:r>
            <w:r>
              <w:rPr>
                <w:webHidden/>
              </w:rPr>
              <w:tab/>
            </w:r>
            <w:r>
              <w:rPr>
                <w:webHidden/>
              </w:rPr>
              <w:fldChar w:fldCharType="begin"/>
            </w:r>
            <w:r>
              <w:rPr>
                <w:webHidden/>
              </w:rPr>
              <w:instrText xml:space="preserve"> PAGEREF _Toc195640436 \h </w:instrText>
            </w:r>
            <w:r>
              <w:rPr>
                <w:webHidden/>
              </w:rPr>
            </w:r>
            <w:r>
              <w:rPr>
                <w:webHidden/>
              </w:rPr>
              <w:fldChar w:fldCharType="separate"/>
            </w:r>
            <w:r>
              <w:rPr>
                <w:webHidden/>
              </w:rPr>
              <w:t>59</w:t>
            </w:r>
            <w:r>
              <w:rPr>
                <w:webHidden/>
              </w:rPr>
              <w:fldChar w:fldCharType="end"/>
            </w:r>
          </w:hyperlink>
        </w:p>
        <w:p w14:paraId="5D668F5B" w14:textId="3B44D553" w:rsidR="000B675E" w:rsidRDefault="000B675E">
          <w:pPr>
            <w:pStyle w:val="TOC3"/>
            <w:rPr>
              <w:rFonts w:asciiTheme="minorHAnsi" w:eastAsiaTheme="minorEastAsia" w:hAnsiTheme="minorHAnsi" w:cstheme="minorBidi"/>
              <w:kern w:val="2"/>
              <w:sz w:val="24"/>
              <w:szCs w:val="24"/>
              <w14:ligatures w14:val="standardContextual"/>
            </w:rPr>
          </w:pPr>
          <w:hyperlink w:anchor="_Toc195640437" w:history="1">
            <w:r w:rsidRPr="004A6EE3">
              <w:rPr>
                <w:rStyle w:val="Hyperlink"/>
              </w:rPr>
              <w:t>3.4.4 Độ chính xác khi xác định côn trùng trên tập dữ liệu hình ảnh</w:t>
            </w:r>
            <w:r>
              <w:rPr>
                <w:webHidden/>
              </w:rPr>
              <w:tab/>
            </w:r>
            <w:r>
              <w:rPr>
                <w:webHidden/>
              </w:rPr>
              <w:fldChar w:fldCharType="begin"/>
            </w:r>
            <w:r>
              <w:rPr>
                <w:webHidden/>
              </w:rPr>
              <w:instrText xml:space="preserve"> PAGEREF _Toc195640437 \h </w:instrText>
            </w:r>
            <w:r>
              <w:rPr>
                <w:webHidden/>
              </w:rPr>
            </w:r>
            <w:r>
              <w:rPr>
                <w:webHidden/>
              </w:rPr>
              <w:fldChar w:fldCharType="separate"/>
            </w:r>
            <w:r>
              <w:rPr>
                <w:webHidden/>
              </w:rPr>
              <w:t>60</w:t>
            </w:r>
            <w:r>
              <w:rPr>
                <w:webHidden/>
              </w:rPr>
              <w:fldChar w:fldCharType="end"/>
            </w:r>
          </w:hyperlink>
        </w:p>
        <w:p w14:paraId="42968879" w14:textId="516964A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8" w:history="1">
            <w:r w:rsidRPr="004A6EE3">
              <w:rPr>
                <w:rStyle w:val="Hyperlink"/>
                <w:noProof/>
              </w:rPr>
              <w:t>3.5 GIAO DIỆN CHƯƠNG TRÌNH</w:t>
            </w:r>
            <w:r>
              <w:rPr>
                <w:noProof/>
                <w:webHidden/>
              </w:rPr>
              <w:tab/>
            </w:r>
            <w:r>
              <w:rPr>
                <w:noProof/>
                <w:webHidden/>
              </w:rPr>
              <w:fldChar w:fldCharType="begin"/>
            </w:r>
            <w:r>
              <w:rPr>
                <w:noProof/>
                <w:webHidden/>
              </w:rPr>
              <w:instrText xml:space="preserve"> PAGEREF _Toc195640438 \h </w:instrText>
            </w:r>
            <w:r>
              <w:rPr>
                <w:noProof/>
                <w:webHidden/>
              </w:rPr>
            </w:r>
            <w:r>
              <w:rPr>
                <w:noProof/>
                <w:webHidden/>
              </w:rPr>
              <w:fldChar w:fldCharType="separate"/>
            </w:r>
            <w:r>
              <w:rPr>
                <w:noProof/>
                <w:webHidden/>
              </w:rPr>
              <w:t>62</w:t>
            </w:r>
            <w:r>
              <w:rPr>
                <w:noProof/>
                <w:webHidden/>
              </w:rPr>
              <w:fldChar w:fldCharType="end"/>
            </w:r>
          </w:hyperlink>
        </w:p>
        <w:p w14:paraId="23FE71CF" w14:textId="02829773" w:rsidR="000B675E" w:rsidRDefault="000B675E">
          <w:pPr>
            <w:pStyle w:val="TOC3"/>
            <w:rPr>
              <w:rFonts w:asciiTheme="minorHAnsi" w:eastAsiaTheme="minorEastAsia" w:hAnsiTheme="minorHAnsi" w:cstheme="minorBidi"/>
              <w:kern w:val="2"/>
              <w:sz w:val="24"/>
              <w:szCs w:val="24"/>
              <w14:ligatures w14:val="standardContextual"/>
            </w:rPr>
          </w:pPr>
          <w:hyperlink w:anchor="_Toc195640439" w:history="1">
            <w:r w:rsidRPr="004A6EE3">
              <w:rPr>
                <w:rStyle w:val="Hyperlink"/>
              </w:rPr>
              <w:t>3.5.1 Giao diện màn hình đăng nhập</w:t>
            </w:r>
            <w:r>
              <w:rPr>
                <w:webHidden/>
              </w:rPr>
              <w:tab/>
            </w:r>
            <w:r>
              <w:rPr>
                <w:webHidden/>
              </w:rPr>
              <w:fldChar w:fldCharType="begin"/>
            </w:r>
            <w:r>
              <w:rPr>
                <w:webHidden/>
              </w:rPr>
              <w:instrText xml:space="preserve"> PAGEREF _Toc195640439 \h </w:instrText>
            </w:r>
            <w:r>
              <w:rPr>
                <w:webHidden/>
              </w:rPr>
            </w:r>
            <w:r>
              <w:rPr>
                <w:webHidden/>
              </w:rPr>
              <w:fldChar w:fldCharType="separate"/>
            </w:r>
            <w:r>
              <w:rPr>
                <w:webHidden/>
              </w:rPr>
              <w:t>62</w:t>
            </w:r>
            <w:r>
              <w:rPr>
                <w:webHidden/>
              </w:rPr>
              <w:fldChar w:fldCharType="end"/>
            </w:r>
          </w:hyperlink>
        </w:p>
        <w:p w14:paraId="7360E298" w14:textId="15AA01AF" w:rsidR="000B675E" w:rsidRDefault="000B675E">
          <w:pPr>
            <w:pStyle w:val="TOC3"/>
            <w:rPr>
              <w:rFonts w:asciiTheme="minorHAnsi" w:eastAsiaTheme="minorEastAsia" w:hAnsiTheme="minorHAnsi" w:cstheme="minorBidi"/>
              <w:kern w:val="2"/>
              <w:sz w:val="24"/>
              <w:szCs w:val="24"/>
              <w14:ligatures w14:val="standardContextual"/>
            </w:rPr>
          </w:pPr>
          <w:hyperlink w:anchor="_Toc195640440" w:history="1">
            <w:r w:rsidRPr="004A6EE3">
              <w:rPr>
                <w:rStyle w:val="Hyperlink"/>
              </w:rPr>
              <w:t>3.5.2 Giao diện màn hình đăng ký</w:t>
            </w:r>
            <w:r>
              <w:rPr>
                <w:webHidden/>
              </w:rPr>
              <w:tab/>
            </w:r>
            <w:r>
              <w:rPr>
                <w:webHidden/>
              </w:rPr>
              <w:fldChar w:fldCharType="begin"/>
            </w:r>
            <w:r>
              <w:rPr>
                <w:webHidden/>
              </w:rPr>
              <w:instrText xml:space="preserve"> PAGEREF _Toc195640440 \h </w:instrText>
            </w:r>
            <w:r>
              <w:rPr>
                <w:webHidden/>
              </w:rPr>
            </w:r>
            <w:r>
              <w:rPr>
                <w:webHidden/>
              </w:rPr>
              <w:fldChar w:fldCharType="separate"/>
            </w:r>
            <w:r>
              <w:rPr>
                <w:webHidden/>
              </w:rPr>
              <w:t>63</w:t>
            </w:r>
            <w:r>
              <w:rPr>
                <w:webHidden/>
              </w:rPr>
              <w:fldChar w:fldCharType="end"/>
            </w:r>
          </w:hyperlink>
        </w:p>
        <w:p w14:paraId="66E1DD99" w14:textId="60F46CFC" w:rsidR="000B675E" w:rsidRDefault="000B675E">
          <w:pPr>
            <w:pStyle w:val="TOC3"/>
            <w:rPr>
              <w:rFonts w:asciiTheme="minorHAnsi" w:eastAsiaTheme="minorEastAsia" w:hAnsiTheme="minorHAnsi" w:cstheme="minorBidi"/>
              <w:kern w:val="2"/>
              <w:sz w:val="24"/>
              <w:szCs w:val="24"/>
              <w14:ligatures w14:val="standardContextual"/>
            </w:rPr>
          </w:pPr>
          <w:hyperlink w:anchor="_Toc195640441" w:history="1">
            <w:r w:rsidRPr="004A6EE3">
              <w:rPr>
                <w:rStyle w:val="Hyperlink"/>
              </w:rPr>
              <w:t>3.5.3 Giao diện home</w:t>
            </w:r>
            <w:r>
              <w:rPr>
                <w:webHidden/>
              </w:rPr>
              <w:tab/>
            </w:r>
            <w:r>
              <w:rPr>
                <w:webHidden/>
              </w:rPr>
              <w:fldChar w:fldCharType="begin"/>
            </w:r>
            <w:r>
              <w:rPr>
                <w:webHidden/>
              </w:rPr>
              <w:instrText xml:space="preserve"> PAGEREF _Toc195640441 \h </w:instrText>
            </w:r>
            <w:r>
              <w:rPr>
                <w:webHidden/>
              </w:rPr>
            </w:r>
            <w:r>
              <w:rPr>
                <w:webHidden/>
              </w:rPr>
              <w:fldChar w:fldCharType="separate"/>
            </w:r>
            <w:r>
              <w:rPr>
                <w:webHidden/>
              </w:rPr>
              <w:t>64</w:t>
            </w:r>
            <w:r>
              <w:rPr>
                <w:webHidden/>
              </w:rPr>
              <w:fldChar w:fldCharType="end"/>
            </w:r>
          </w:hyperlink>
        </w:p>
        <w:p w14:paraId="01FF2482" w14:textId="19B9AC1B" w:rsidR="000B675E" w:rsidRDefault="000B675E">
          <w:pPr>
            <w:pStyle w:val="TOC3"/>
            <w:rPr>
              <w:rFonts w:asciiTheme="minorHAnsi" w:eastAsiaTheme="minorEastAsia" w:hAnsiTheme="minorHAnsi" w:cstheme="minorBidi"/>
              <w:kern w:val="2"/>
              <w:sz w:val="24"/>
              <w:szCs w:val="24"/>
              <w14:ligatures w14:val="standardContextual"/>
            </w:rPr>
          </w:pPr>
          <w:hyperlink w:anchor="_Toc195640442" w:history="1">
            <w:r w:rsidRPr="004A6EE3">
              <w:rPr>
                <w:rStyle w:val="Hyperlink"/>
              </w:rPr>
              <w:t>3.5.4 Giao diện chatbot</w:t>
            </w:r>
            <w:r>
              <w:rPr>
                <w:webHidden/>
              </w:rPr>
              <w:tab/>
            </w:r>
            <w:r>
              <w:rPr>
                <w:webHidden/>
              </w:rPr>
              <w:fldChar w:fldCharType="begin"/>
            </w:r>
            <w:r>
              <w:rPr>
                <w:webHidden/>
              </w:rPr>
              <w:instrText xml:space="preserve"> PAGEREF _Toc195640442 \h </w:instrText>
            </w:r>
            <w:r>
              <w:rPr>
                <w:webHidden/>
              </w:rPr>
            </w:r>
            <w:r>
              <w:rPr>
                <w:webHidden/>
              </w:rPr>
              <w:fldChar w:fldCharType="separate"/>
            </w:r>
            <w:r>
              <w:rPr>
                <w:webHidden/>
              </w:rPr>
              <w:t>65</w:t>
            </w:r>
            <w:r>
              <w:rPr>
                <w:webHidden/>
              </w:rPr>
              <w:fldChar w:fldCharType="end"/>
            </w:r>
          </w:hyperlink>
        </w:p>
        <w:p w14:paraId="34282E3F" w14:textId="19494895" w:rsidR="000B675E" w:rsidRDefault="000B675E">
          <w:pPr>
            <w:pStyle w:val="TOC3"/>
            <w:rPr>
              <w:rFonts w:asciiTheme="minorHAnsi" w:eastAsiaTheme="minorEastAsia" w:hAnsiTheme="minorHAnsi" w:cstheme="minorBidi"/>
              <w:kern w:val="2"/>
              <w:sz w:val="24"/>
              <w:szCs w:val="24"/>
              <w14:ligatures w14:val="standardContextual"/>
            </w:rPr>
          </w:pPr>
          <w:hyperlink w:anchor="_Toc195640443" w:history="1">
            <w:r w:rsidRPr="004A6EE3">
              <w:rPr>
                <w:rStyle w:val="Hyperlink"/>
              </w:rPr>
              <w:t>3.5.5 Giao diện detect côn trùng từ camera</w:t>
            </w:r>
            <w:r>
              <w:rPr>
                <w:webHidden/>
              </w:rPr>
              <w:tab/>
            </w:r>
            <w:r>
              <w:rPr>
                <w:webHidden/>
              </w:rPr>
              <w:fldChar w:fldCharType="begin"/>
            </w:r>
            <w:r>
              <w:rPr>
                <w:webHidden/>
              </w:rPr>
              <w:instrText xml:space="preserve"> PAGEREF _Toc195640443 \h </w:instrText>
            </w:r>
            <w:r>
              <w:rPr>
                <w:webHidden/>
              </w:rPr>
            </w:r>
            <w:r>
              <w:rPr>
                <w:webHidden/>
              </w:rPr>
              <w:fldChar w:fldCharType="separate"/>
            </w:r>
            <w:r>
              <w:rPr>
                <w:webHidden/>
              </w:rPr>
              <w:t>66</w:t>
            </w:r>
            <w:r>
              <w:rPr>
                <w:webHidden/>
              </w:rPr>
              <w:fldChar w:fldCharType="end"/>
            </w:r>
          </w:hyperlink>
        </w:p>
        <w:p w14:paraId="04830860" w14:textId="79E8E695" w:rsidR="000B675E" w:rsidRDefault="000B675E">
          <w:pPr>
            <w:pStyle w:val="TOC3"/>
            <w:rPr>
              <w:rFonts w:asciiTheme="minorHAnsi" w:eastAsiaTheme="minorEastAsia" w:hAnsiTheme="minorHAnsi" w:cstheme="minorBidi"/>
              <w:kern w:val="2"/>
              <w:sz w:val="24"/>
              <w:szCs w:val="24"/>
              <w14:ligatures w14:val="standardContextual"/>
            </w:rPr>
          </w:pPr>
          <w:hyperlink w:anchor="_Toc195640444" w:history="1">
            <w:r w:rsidRPr="004A6EE3">
              <w:rPr>
                <w:rStyle w:val="Hyperlink"/>
              </w:rPr>
              <w:t>3.5.6 Giao diện detect côn trùng từ ảnh trong thư viện</w:t>
            </w:r>
            <w:r>
              <w:rPr>
                <w:webHidden/>
              </w:rPr>
              <w:tab/>
            </w:r>
            <w:r>
              <w:rPr>
                <w:webHidden/>
              </w:rPr>
              <w:fldChar w:fldCharType="begin"/>
            </w:r>
            <w:r>
              <w:rPr>
                <w:webHidden/>
              </w:rPr>
              <w:instrText xml:space="preserve"> PAGEREF _Toc195640444 \h </w:instrText>
            </w:r>
            <w:r>
              <w:rPr>
                <w:webHidden/>
              </w:rPr>
            </w:r>
            <w:r>
              <w:rPr>
                <w:webHidden/>
              </w:rPr>
              <w:fldChar w:fldCharType="separate"/>
            </w:r>
            <w:r>
              <w:rPr>
                <w:webHidden/>
              </w:rPr>
              <w:t>67</w:t>
            </w:r>
            <w:r>
              <w:rPr>
                <w:webHidden/>
              </w:rPr>
              <w:fldChar w:fldCharType="end"/>
            </w:r>
          </w:hyperlink>
        </w:p>
        <w:p w14:paraId="31E4FB0E" w14:textId="2E3DC9C1" w:rsidR="000B675E" w:rsidRDefault="000B675E">
          <w:pPr>
            <w:pStyle w:val="TOC3"/>
            <w:rPr>
              <w:rFonts w:asciiTheme="minorHAnsi" w:eastAsiaTheme="minorEastAsia" w:hAnsiTheme="minorHAnsi" w:cstheme="minorBidi"/>
              <w:kern w:val="2"/>
              <w:sz w:val="24"/>
              <w:szCs w:val="24"/>
              <w14:ligatures w14:val="standardContextual"/>
            </w:rPr>
          </w:pPr>
          <w:hyperlink w:anchor="_Toc195640445" w:history="1">
            <w:r w:rsidRPr="004A6EE3">
              <w:rPr>
                <w:rStyle w:val="Hyperlink"/>
              </w:rPr>
              <w:t>3.5.7 Giao diện xem thông tin chi tiết côn trùng</w:t>
            </w:r>
            <w:r>
              <w:rPr>
                <w:webHidden/>
              </w:rPr>
              <w:tab/>
            </w:r>
            <w:r>
              <w:rPr>
                <w:webHidden/>
              </w:rPr>
              <w:fldChar w:fldCharType="begin"/>
            </w:r>
            <w:r>
              <w:rPr>
                <w:webHidden/>
              </w:rPr>
              <w:instrText xml:space="preserve"> PAGEREF _Toc195640445 \h </w:instrText>
            </w:r>
            <w:r>
              <w:rPr>
                <w:webHidden/>
              </w:rPr>
            </w:r>
            <w:r>
              <w:rPr>
                <w:webHidden/>
              </w:rPr>
              <w:fldChar w:fldCharType="separate"/>
            </w:r>
            <w:r>
              <w:rPr>
                <w:webHidden/>
              </w:rPr>
              <w:t>68</w:t>
            </w:r>
            <w:r>
              <w:rPr>
                <w:webHidden/>
              </w:rPr>
              <w:fldChar w:fldCharType="end"/>
            </w:r>
          </w:hyperlink>
        </w:p>
        <w:p w14:paraId="38801A0F" w14:textId="088C0A83" w:rsidR="000B675E" w:rsidRDefault="000B675E">
          <w:pPr>
            <w:pStyle w:val="TOC3"/>
            <w:rPr>
              <w:rFonts w:asciiTheme="minorHAnsi" w:eastAsiaTheme="minorEastAsia" w:hAnsiTheme="minorHAnsi" w:cstheme="minorBidi"/>
              <w:kern w:val="2"/>
              <w:sz w:val="24"/>
              <w:szCs w:val="24"/>
              <w14:ligatures w14:val="standardContextual"/>
            </w:rPr>
          </w:pPr>
          <w:hyperlink w:anchor="_Toc195640446" w:history="1">
            <w:r w:rsidRPr="004A6EE3">
              <w:rPr>
                <w:rStyle w:val="Hyperlink"/>
              </w:rPr>
              <w:t>3.5.8 Giao diện Admin đăng bài viết</w:t>
            </w:r>
            <w:r>
              <w:rPr>
                <w:webHidden/>
              </w:rPr>
              <w:tab/>
            </w:r>
            <w:r>
              <w:rPr>
                <w:webHidden/>
              </w:rPr>
              <w:fldChar w:fldCharType="begin"/>
            </w:r>
            <w:r>
              <w:rPr>
                <w:webHidden/>
              </w:rPr>
              <w:instrText xml:space="preserve"> PAGEREF _Toc195640446 \h </w:instrText>
            </w:r>
            <w:r>
              <w:rPr>
                <w:webHidden/>
              </w:rPr>
            </w:r>
            <w:r>
              <w:rPr>
                <w:webHidden/>
              </w:rPr>
              <w:fldChar w:fldCharType="separate"/>
            </w:r>
            <w:r>
              <w:rPr>
                <w:webHidden/>
              </w:rPr>
              <w:t>69</w:t>
            </w:r>
            <w:r>
              <w:rPr>
                <w:webHidden/>
              </w:rPr>
              <w:fldChar w:fldCharType="end"/>
            </w:r>
          </w:hyperlink>
        </w:p>
        <w:p w14:paraId="2574805A" w14:textId="1CB6898E"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47" w:history="1">
            <w:r w:rsidRPr="004A6EE3">
              <w:rPr>
                <w:rStyle w:val="Hyperlink"/>
                <w:noProof/>
              </w:rPr>
              <w:t>3.6 KẾT LUẬN VÀ HƯỚNG PHÁT TRIỂN</w:t>
            </w:r>
            <w:r>
              <w:rPr>
                <w:noProof/>
                <w:webHidden/>
              </w:rPr>
              <w:tab/>
            </w:r>
            <w:r>
              <w:rPr>
                <w:noProof/>
                <w:webHidden/>
              </w:rPr>
              <w:fldChar w:fldCharType="begin"/>
            </w:r>
            <w:r>
              <w:rPr>
                <w:noProof/>
                <w:webHidden/>
              </w:rPr>
              <w:instrText xml:space="preserve"> PAGEREF _Toc195640447 \h </w:instrText>
            </w:r>
            <w:r>
              <w:rPr>
                <w:noProof/>
                <w:webHidden/>
              </w:rPr>
            </w:r>
            <w:r>
              <w:rPr>
                <w:noProof/>
                <w:webHidden/>
              </w:rPr>
              <w:fldChar w:fldCharType="separate"/>
            </w:r>
            <w:r>
              <w:rPr>
                <w:noProof/>
                <w:webHidden/>
              </w:rPr>
              <w:t>69</w:t>
            </w:r>
            <w:r>
              <w:rPr>
                <w:noProof/>
                <w:webHidden/>
              </w:rPr>
              <w:fldChar w:fldCharType="end"/>
            </w:r>
          </w:hyperlink>
        </w:p>
        <w:p w14:paraId="016CBA71" w14:textId="5A241C8E" w:rsidR="000B675E" w:rsidRDefault="000B675E">
          <w:pPr>
            <w:pStyle w:val="TOC3"/>
            <w:rPr>
              <w:rFonts w:asciiTheme="minorHAnsi" w:eastAsiaTheme="minorEastAsia" w:hAnsiTheme="minorHAnsi" w:cstheme="minorBidi"/>
              <w:kern w:val="2"/>
              <w:sz w:val="24"/>
              <w:szCs w:val="24"/>
              <w14:ligatures w14:val="standardContextual"/>
            </w:rPr>
          </w:pPr>
          <w:hyperlink w:anchor="_Toc195640448" w:history="1">
            <w:r w:rsidRPr="004A6EE3">
              <w:rPr>
                <w:rStyle w:val="Hyperlink"/>
              </w:rPr>
              <w:t>3.6.1 Kết luận</w:t>
            </w:r>
            <w:r>
              <w:rPr>
                <w:webHidden/>
              </w:rPr>
              <w:tab/>
            </w:r>
            <w:r>
              <w:rPr>
                <w:webHidden/>
              </w:rPr>
              <w:fldChar w:fldCharType="begin"/>
            </w:r>
            <w:r>
              <w:rPr>
                <w:webHidden/>
              </w:rPr>
              <w:instrText xml:space="preserve"> PAGEREF _Toc195640448 \h </w:instrText>
            </w:r>
            <w:r>
              <w:rPr>
                <w:webHidden/>
              </w:rPr>
            </w:r>
            <w:r>
              <w:rPr>
                <w:webHidden/>
              </w:rPr>
              <w:fldChar w:fldCharType="separate"/>
            </w:r>
            <w:r>
              <w:rPr>
                <w:webHidden/>
              </w:rPr>
              <w:t>69</w:t>
            </w:r>
            <w:r>
              <w:rPr>
                <w:webHidden/>
              </w:rPr>
              <w:fldChar w:fldCharType="end"/>
            </w:r>
          </w:hyperlink>
        </w:p>
        <w:p w14:paraId="433927F0" w14:textId="26A1E2F9" w:rsidR="000B675E" w:rsidRDefault="000B675E">
          <w:pPr>
            <w:pStyle w:val="TOC3"/>
            <w:rPr>
              <w:rFonts w:asciiTheme="minorHAnsi" w:eastAsiaTheme="minorEastAsia" w:hAnsiTheme="minorHAnsi" w:cstheme="minorBidi"/>
              <w:kern w:val="2"/>
              <w:sz w:val="24"/>
              <w:szCs w:val="24"/>
              <w14:ligatures w14:val="standardContextual"/>
            </w:rPr>
          </w:pPr>
          <w:hyperlink w:anchor="_Toc195640449" w:history="1">
            <w:r w:rsidRPr="004A6EE3">
              <w:rPr>
                <w:rStyle w:val="Hyperlink"/>
              </w:rPr>
              <w:t>3.6.2 Hướng phát triển</w:t>
            </w:r>
            <w:r>
              <w:rPr>
                <w:webHidden/>
              </w:rPr>
              <w:tab/>
            </w:r>
            <w:r>
              <w:rPr>
                <w:webHidden/>
              </w:rPr>
              <w:fldChar w:fldCharType="begin"/>
            </w:r>
            <w:r>
              <w:rPr>
                <w:webHidden/>
              </w:rPr>
              <w:instrText xml:space="preserve"> PAGEREF _Toc195640449 \h </w:instrText>
            </w:r>
            <w:r>
              <w:rPr>
                <w:webHidden/>
              </w:rPr>
            </w:r>
            <w:r>
              <w:rPr>
                <w:webHidden/>
              </w:rPr>
              <w:fldChar w:fldCharType="separate"/>
            </w:r>
            <w:r>
              <w:rPr>
                <w:webHidden/>
              </w:rPr>
              <w:t>70</w:t>
            </w:r>
            <w:r>
              <w:rPr>
                <w:webHidden/>
              </w:rPr>
              <w:fldChar w:fldCharType="end"/>
            </w:r>
          </w:hyperlink>
        </w:p>
        <w:p w14:paraId="02BE0672" w14:textId="480A67F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0" w:history="1">
            <w:r w:rsidRPr="004A6EE3">
              <w:rPr>
                <w:rStyle w:val="Hyperlink"/>
                <w:noProof/>
              </w:rPr>
              <w:t>HƯỚNG DẪN SỬ DỤNG ỨNG DỤNG</w:t>
            </w:r>
            <w:r>
              <w:rPr>
                <w:noProof/>
                <w:webHidden/>
              </w:rPr>
              <w:tab/>
            </w:r>
            <w:r>
              <w:rPr>
                <w:noProof/>
                <w:webHidden/>
              </w:rPr>
              <w:fldChar w:fldCharType="begin"/>
            </w:r>
            <w:r>
              <w:rPr>
                <w:noProof/>
                <w:webHidden/>
              </w:rPr>
              <w:instrText xml:space="preserve"> PAGEREF _Toc195640450 \h </w:instrText>
            </w:r>
            <w:r>
              <w:rPr>
                <w:noProof/>
                <w:webHidden/>
              </w:rPr>
            </w:r>
            <w:r>
              <w:rPr>
                <w:noProof/>
                <w:webHidden/>
              </w:rPr>
              <w:fldChar w:fldCharType="separate"/>
            </w:r>
            <w:r>
              <w:rPr>
                <w:noProof/>
                <w:webHidden/>
              </w:rPr>
              <w:t>72</w:t>
            </w:r>
            <w:r>
              <w:rPr>
                <w:noProof/>
                <w:webHidden/>
              </w:rPr>
              <w:fldChar w:fldCharType="end"/>
            </w:r>
          </w:hyperlink>
        </w:p>
        <w:p w14:paraId="4F0A03B4" w14:textId="5BD1D9DF"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1" w:history="1">
            <w:r w:rsidRPr="004A6EE3">
              <w:rPr>
                <w:rStyle w:val="Hyperlink"/>
                <w:noProof/>
              </w:rPr>
              <w:t>TÀI LIỆU THAM KHẢO</w:t>
            </w:r>
            <w:r>
              <w:rPr>
                <w:noProof/>
                <w:webHidden/>
              </w:rPr>
              <w:tab/>
            </w:r>
            <w:r>
              <w:rPr>
                <w:noProof/>
                <w:webHidden/>
              </w:rPr>
              <w:fldChar w:fldCharType="begin"/>
            </w:r>
            <w:r>
              <w:rPr>
                <w:noProof/>
                <w:webHidden/>
              </w:rPr>
              <w:instrText xml:space="preserve"> PAGEREF _Toc195640451 \h </w:instrText>
            </w:r>
            <w:r>
              <w:rPr>
                <w:noProof/>
                <w:webHidden/>
              </w:rPr>
            </w:r>
            <w:r>
              <w:rPr>
                <w:noProof/>
                <w:webHidden/>
              </w:rPr>
              <w:fldChar w:fldCharType="separate"/>
            </w:r>
            <w:r>
              <w:rPr>
                <w:noProof/>
                <w:webHidden/>
              </w:rPr>
              <w:t>73</w:t>
            </w:r>
            <w:r>
              <w:rPr>
                <w:noProof/>
                <w:webHidden/>
              </w:rPr>
              <w:fldChar w:fldCharType="end"/>
            </w:r>
          </w:hyperlink>
        </w:p>
        <w:p w14:paraId="3F4A09C0" w14:textId="4E3CE463" w:rsidR="00C37AC8" w:rsidRDefault="00F82CAE">
          <w:r>
            <w:rPr>
              <w:rFonts w:cstheme="minorHAnsi"/>
              <w:b/>
              <w:bCs/>
              <w:iCs/>
              <w:szCs w:val="24"/>
            </w:rPr>
            <w:fldChar w:fldCharType="end"/>
          </w:r>
        </w:p>
      </w:sdtContent>
    </w:sdt>
    <w:p w14:paraId="18803B31" w14:textId="77777777" w:rsidR="00194954" w:rsidRPr="002E2C37" w:rsidRDefault="00194954" w:rsidP="0024331B">
      <w:pPr>
        <w:pStyle w:val="Style1"/>
      </w:pPr>
    </w:p>
    <w:p w14:paraId="172E478C" w14:textId="34C584B1" w:rsidR="0029204D" w:rsidRPr="002E2C37" w:rsidRDefault="00000000" w:rsidP="002D454E">
      <w:pPr>
        <w:pStyle w:val="Heading1"/>
      </w:pPr>
      <w:r w:rsidRPr="002E2C37">
        <w:t>DANH SÁCH HÌNH VẼ</w:t>
      </w:r>
      <w:bookmarkEnd w:id="0"/>
    </w:p>
    <w:p w14:paraId="04A16DE7" w14:textId="47521528" w:rsidR="007B498C" w:rsidRDefault="000A6D53">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Hình" </w:instrText>
      </w:r>
      <w:r>
        <w:rPr>
          <w:b/>
          <w:sz w:val="28"/>
          <w:szCs w:val="28"/>
        </w:rPr>
        <w:fldChar w:fldCharType="separate"/>
      </w:r>
      <w:hyperlink w:anchor="_Toc195696851" w:history="1">
        <w:r w:rsidR="007B498C" w:rsidRPr="00563F30">
          <w:rPr>
            <w:rStyle w:val="Hyperlink"/>
            <w:noProof/>
          </w:rPr>
          <w:t>Hình 1: Kiến trúc của YOLO</w:t>
        </w:r>
        <w:r w:rsidR="007B498C">
          <w:rPr>
            <w:noProof/>
            <w:webHidden/>
          </w:rPr>
          <w:tab/>
        </w:r>
        <w:r w:rsidR="007B498C">
          <w:rPr>
            <w:noProof/>
            <w:webHidden/>
          </w:rPr>
          <w:fldChar w:fldCharType="begin"/>
        </w:r>
        <w:r w:rsidR="007B498C">
          <w:rPr>
            <w:noProof/>
            <w:webHidden/>
          </w:rPr>
          <w:instrText xml:space="preserve"> PAGEREF _Toc195696851 \h </w:instrText>
        </w:r>
        <w:r w:rsidR="007B498C">
          <w:rPr>
            <w:noProof/>
            <w:webHidden/>
          </w:rPr>
        </w:r>
        <w:r w:rsidR="007B498C">
          <w:rPr>
            <w:noProof/>
            <w:webHidden/>
          </w:rPr>
          <w:fldChar w:fldCharType="separate"/>
        </w:r>
        <w:r w:rsidR="007B498C">
          <w:rPr>
            <w:noProof/>
            <w:webHidden/>
          </w:rPr>
          <w:t>7</w:t>
        </w:r>
        <w:r w:rsidR="007B498C">
          <w:rPr>
            <w:noProof/>
            <w:webHidden/>
          </w:rPr>
          <w:fldChar w:fldCharType="end"/>
        </w:r>
      </w:hyperlink>
    </w:p>
    <w:p w14:paraId="4001E5F9" w14:textId="4EF84BD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2" w:history="1">
        <w:r w:rsidRPr="00563F30">
          <w:rPr>
            <w:rStyle w:val="Hyperlink"/>
            <w:noProof/>
          </w:rPr>
          <w:t xml:space="preserve">Hình 2: </w:t>
        </w:r>
        <w:r w:rsidRPr="00563F30">
          <w:rPr>
            <w:rStyle w:val="Hyperlink"/>
            <w:noProof/>
            <w:lang w:val="en-US"/>
          </w:rPr>
          <w:t>YOLOv1 chia bức ảnh thành SxS ô lưới</w:t>
        </w:r>
        <w:r>
          <w:rPr>
            <w:noProof/>
            <w:webHidden/>
          </w:rPr>
          <w:tab/>
        </w:r>
        <w:r>
          <w:rPr>
            <w:noProof/>
            <w:webHidden/>
          </w:rPr>
          <w:fldChar w:fldCharType="begin"/>
        </w:r>
        <w:r>
          <w:rPr>
            <w:noProof/>
            <w:webHidden/>
          </w:rPr>
          <w:instrText xml:space="preserve"> PAGEREF _Toc195696852 \h </w:instrText>
        </w:r>
        <w:r>
          <w:rPr>
            <w:noProof/>
            <w:webHidden/>
          </w:rPr>
        </w:r>
        <w:r>
          <w:rPr>
            <w:noProof/>
            <w:webHidden/>
          </w:rPr>
          <w:fldChar w:fldCharType="separate"/>
        </w:r>
        <w:r>
          <w:rPr>
            <w:noProof/>
            <w:webHidden/>
          </w:rPr>
          <w:t>8</w:t>
        </w:r>
        <w:r>
          <w:rPr>
            <w:noProof/>
            <w:webHidden/>
          </w:rPr>
          <w:fldChar w:fldCharType="end"/>
        </w:r>
      </w:hyperlink>
    </w:p>
    <w:p w14:paraId="23E05DFF" w14:textId="5D15198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3" w:history="1">
        <w:r w:rsidRPr="00563F30">
          <w:rPr>
            <w:rStyle w:val="Hyperlink"/>
            <w:noProof/>
          </w:rPr>
          <w:t>Hình 3: Kiến trúc của YOLOv2 (</w:t>
        </w:r>
        <w:r w:rsidRPr="00563F30">
          <w:rPr>
            <w:rStyle w:val="Hyperlink"/>
            <w:i/>
            <w:iCs/>
            <w:noProof/>
          </w:rPr>
          <w:t>Figure 6. The Architecture of YOLOv2.</w:t>
        </w:r>
        <w:r w:rsidRPr="00563F30">
          <w:rPr>
            <w:rStyle w:val="Hyperlink"/>
            <w:noProof/>
          </w:rPr>
          <w:t>, n.d.)</w:t>
        </w:r>
        <w:r>
          <w:rPr>
            <w:noProof/>
            <w:webHidden/>
          </w:rPr>
          <w:tab/>
        </w:r>
        <w:r>
          <w:rPr>
            <w:noProof/>
            <w:webHidden/>
          </w:rPr>
          <w:fldChar w:fldCharType="begin"/>
        </w:r>
        <w:r>
          <w:rPr>
            <w:noProof/>
            <w:webHidden/>
          </w:rPr>
          <w:instrText xml:space="preserve"> PAGEREF _Toc195696853 \h </w:instrText>
        </w:r>
        <w:r>
          <w:rPr>
            <w:noProof/>
            <w:webHidden/>
          </w:rPr>
        </w:r>
        <w:r>
          <w:rPr>
            <w:noProof/>
            <w:webHidden/>
          </w:rPr>
          <w:fldChar w:fldCharType="separate"/>
        </w:r>
        <w:r>
          <w:rPr>
            <w:noProof/>
            <w:webHidden/>
          </w:rPr>
          <w:t>9</w:t>
        </w:r>
        <w:r>
          <w:rPr>
            <w:noProof/>
            <w:webHidden/>
          </w:rPr>
          <w:fldChar w:fldCharType="end"/>
        </w:r>
      </w:hyperlink>
    </w:p>
    <w:p w14:paraId="7182BF9F" w14:textId="5C93EB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4" w:history="1">
        <w:r w:rsidRPr="00563F30">
          <w:rPr>
            <w:rStyle w:val="Hyperlink"/>
            <w:noProof/>
          </w:rPr>
          <w:t>Hình 4: Sơ đồ mạng Darknet 53</w:t>
        </w:r>
        <w:r>
          <w:rPr>
            <w:noProof/>
            <w:webHidden/>
          </w:rPr>
          <w:tab/>
        </w:r>
        <w:r>
          <w:rPr>
            <w:noProof/>
            <w:webHidden/>
          </w:rPr>
          <w:fldChar w:fldCharType="begin"/>
        </w:r>
        <w:r>
          <w:rPr>
            <w:noProof/>
            <w:webHidden/>
          </w:rPr>
          <w:instrText xml:space="preserve"> PAGEREF _Toc195696854 \h </w:instrText>
        </w:r>
        <w:r>
          <w:rPr>
            <w:noProof/>
            <w:webHidden/>
          </w:rPr>
        </w:r>
        <w:r>
          <w:rPr>
            <w:noProof/>
            <w:webHidden/>
          </w:rPr>
          <w:fldChar w:fldCharType="separate"/>
        </w:r>
        <w:r>
          <w:rPr>
            <w:noProof/>
            <w:webHidden/>
          </w:rPr>
          <w:t>10</w:t>
        </w:r>
        <w:r>
          <w:rPr>
            <w:noProof/>
            <w:webHidden/>
          </w:rPr>
          <w:fldChar w:fldCharType="end"/>
        </w:r>
      </w:hyperlink>
    </w:p>
    <w:p w14:paraId="3FFE3B9C" w14:textId="37BAAD9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5" w:history="1">
        <w:r w:rsidRPr="00563F30">
          <w:rPr>
            <w:rStyle w:val="Hyperlink"/>
            <w:noProof/>
          </w:rPr>
          <w:t>Hình 5: Biểu đồ hiệu suất của Yolov9</w:t>
        </w:r>
        <w:r>
          <w:rPr>
            <w:noProof/>
            <w:webHidden/>
          </w:rPr>
          <w:tab/>
        </w:r>
        <w:r>
          <w:rPr>
            <w:noProof/>
            <w:webHidden/>
          </w:rPr>
          <w:fldChar w:fldCharType="begin"/>
        </w:r>
        <w:r>
          <w:rPr>
            <w:noProof/>
            <w:webHidden/>
          </w:rPr>
          <w:instrText xml:space="preserve"> PAGEREF _Toc195696855 \h </w:instrText>
        </w:r>
        <w:r>
          <w:rPr>
            <w:noProof/>
            <w:webHidden/>
          </w:rPr>
        </w:r>
        <w:r>
          <w:rPr>
            <w:noProof/>
            <w:webHidden/>
          </w:rPr>
          <w:fldChar w:fldCharType="separate"/>
        </w:r>
        <w:r>
          <w:rPr>
            <w:noProof/>
            <w:webHidden/>
          </w:rPr>
          <w:t>13</w:t>
        </w:r>
        <w:r>
          <w:rPr>
            <w:noProof/>
            <w:webHidden/>
          </w:rPr>
          <w:fldChar w:fldCharType="end"/>
        </w:r>
      </w:hyperlink>
    </w:p>
    <w:p w14:paraId="1741AB76" w14:textId="05E8D3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6" w:history="1">
        <w:r w:rsidRPr="00563F30">
          <w:rPr>
            <w:rStyle w:val="Hyperlink"/>
            <w:noProof/>
          </w:rPr>
          <w:t xml:space="preserve">Hình 6: </w:t>
        </w:r>
        <w:r w:rsidRPr="00563F30">
          <w:rPr>
            <w:rStyle w:val="Hyperlink"/>
            <w:noProof/>
            <w:lang w:val="en-US"/>
          </w:rPr>
          <w:t xml:space="preserve">Sơ đồ so sánh hiệu suất của mô hình trước và sau khi áp dụng Transfer Learning </w:t>
        </w:r>
        <w:r w:rsidRPr="00563F30">
          <w:rPr>
            <w:rStyle w:val="Hyperlink"/>
            <w:noProof/>
          </w:rPr>
          <w:t>(Khánh, n.d.)</w:t>
        </w:r>
        <w:r>
          <w:rPr>
            <w:noProof/>
            <w:webHidden/>
          </w:rPr>
          <w:tab/>
        </w:r>
        <w:r>
          <w:rPr>
            <w:noProof/>
            <w:webHidden/>
          </w:rPr>
          <w:fldChar w:fldCharType="begin"/>
        </w:r>
        <w:r>
          <w:rPr>
            <w:noProof/>
            <w:webHidden/>
          </w:rPr>
          <w:instrText xml:space="preserve"> PAGEREF _Toc195696856 \h </w:instrText>
        </w:r>
        <w:r>
          <w:rPr>
            <w:noProof/>
            <w:webHidden/>
          </w:rPr>
        </w:r>
        <w:r>
          <w:rPr>
            <w:noProof/>
            <w:webHidden/>
          </w:rPr>
          <w:fldChar w:fldCharType="separate"/>
        </w:r>
        <w:r>
          <w:rPr>
            <w:noProof/>
            <w:webHidden/>
          </w:rPr>
          <w:t>15</w:t>
        </w:r>
        <w:r>
          <w:rPr>
            <w:noProof/>
            <w:webHidden/>
          </w:rPr>
          <w:fldChar w:fldCharType="end"/>
        </w:r>
      </w:hyperlink>
    </w:p>
    <w:p w14:paraId="4D5B94E6" w14:textId="482EFE8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7" w:history="1">
        <w:r w:rsidRPr="00563F30">
          <w:rPr>
            <w:rStyle w:val="Hyperlink"/>
            <w:noProof/>
          </w:rPr>
          <w:t>Hình 7: Các đặc trưng học được từ mạng CNN</w:t>
        </w:r>
        <w:r>
          <w:rPr>
            <w:noProof/>
            <w:webHidden/>
          </w:rPr>
          <w:tab/>
        </w:r>
        <w:r>
          <w:rPr>
            <w:noProof/>
            <w:webHidden/>
          </w:rPr>
          <w:fldChar w:fldCharType="begin"/>
        </w:r>
        <w:r>
          <w:rPr>
            <w:noProof/>
            <w:webHidden/>
          </w:rPr>
          <w:instrText xml:space="preserve"> PAGEREF _Toc195696857 \h </w:instrText>
        </w:r>
        <w:r>
          <w:rPr>
            <w:noProof/>
            <w:webHidden/>
          </w:rPr>
        </w:r>
        <w:r>
          <w:rPr>
            <w:noProof/>
            <w:webHidden/>
          </w:rPr>
          <w:fldChar w:fldCharType="separate"/>
        </w:r>
        <w:r>
          <w:rPr>
            <w:noProof/>
            <w:webHidden/>
          </w:rPr>
          <w:t>16</w:t>
        </w:r>
        <w:r>
          <w:rPr>
            <w:noProof/>
            <w:webHidden/>
          </w:rPr>
          <w:fldChar w:fldCharType="end"/>
        </w:r>
      </w:hyperlink>
    </w:p>
    <w:p w14:paraId="4D6C1CE3" w14:textId="69B328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8" w:history="1">
        <w:r w:rsidRPr="00563F30">
          <w:rPr>
            <w:rStyle w:val="Hyperlink"/>
            <w:noProof/>
          </w:rPr>
          <w:t xml:space="preserve">Hình 8: </w:t>
        </w:r>
        <w:r w:rsidRPr="00563F30">
          <w:rPr>
            <w:rStyle w:val="Hyperlink"/>
            <w:noProof/>
            <w:highlight w:val="white"/>
          </w:rPr>
          <w:t>Kiến trúc của mạng VGG16 được sử dụng làm base network trong transfer learning.</w:t>
        </w:r>
        <w:r>
          <w:rPr>
            <w:noProof/>
            <w:webHidden/>
          </w:rPr>
          <w:tab/>
        </w:r>
        <w:r>
          <w:rPr>
            <w:noProof/>
            <w:webHidden/>
          </w:rPr>
          <w:fldChar w:fldCharType="begin"/>
        </w:r>
        <w:r>
          <w:rPr>
            <w:noProof/>
            <w:webHidden/>
          </w:rPr>
          <w:instrText xml:space="preserve"> PAGEREF _Toc195696858 \h </w:instrText>
        </w:r>
        <w:r>
          <w:rPr>
            <w:noProof/>
            <w:webHidden/>
          </w:rPr>
        </w:r>
        <w:r>
          <w:rPr>
            <w:noProof/>
            <w:webHidden/>
          </w:rPr>
          <w:fldChar w:fldCharType="separate"/>
        </w:r>
        <w:r>
          <w:rPr>
            <w:noProof/>
            <w:webHidden/>
          </w:rPr>
          <w:t>17</w:t>
        </w:r>
        <w:r>
          <w:rPr>
            <w:noProof/>
            <w:webHidden/>
          </w:rPr>
          <w:fldChar w:fldCharType="end"/>
        </w:r>
      </w:hyperlink>
    </w:p>
    <w:p w14:paraId="479D086E" w14:textId="5B6B2D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9" w:history="1">
        <w:r w:rsidRPr="00563F30">
          <w:rPr>
            <w:rStyle w:val="Hyperlink"/>
            <w:noProof/>
          </w:rPr>
          <w:t xml:space="preserve">Hình 9: </w:t>
        </w:r>
        <w:r w:rsidRPr="00563F30">
          <w:rPr>
            <w:rStyle w:val="Hyperlink"/>
            <w:noProof/>
            <w:highlight w:val="white"/>
          </w:rPr>
          <w:t>Kiến trúc based network kết hợp với fully connected layers</w:t>
        </w:r>
        <w:r>
          <w:rPr>
            <w:noProof/>
            <w:webHidden/>
          </w:rPr>
          <w:tab/>
        </w:r>
        <w:r>
          <w:rPr>
            <w:noProof/>
            <w:webHidden/>
          </w:rPr>
          <w:fldChar w:fldCharType="begin"/>
        </w:r>
        <w:r>
          <w:rPr>
            <w:noProof/>
            <w:webHidden/>
          </w:rPr>
          <w:instrText xml:space="preserve"> PAGEREF _Toc195696859 \h </w:instrText>
        </w:r>
        <w:r>
          <w:rPr>
            <w:noProof/>
            <w:webHidden/>
          </w:rPr>
        </w:r>
        <w:r>
          <w:rPr>
            <w:noProof/>
            <w:webHidden/>
          </w:rPr>
          <w:fldChar w:fldCharType="separate"/>
        </w:r>
        <w:r>
          <w:rPr>
            <w:noProof/>
            <w:webHidden/>
          </w:rPr>
          <w:t>17</w:t>
        </w:r>
        <w:r>
          <w:rPr>
            <w:noProof/>
            <w:webHidden/>
          </w:rPr>
          <w:fldChar w:fldCharType="end"/>
        </w:r>
      </w:hyperlink>
    </w:p>
    <w:p w14:paraId="6E59473D" w14:textId="2CBE661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0" w:history="1">
        <w:r w:rsidRPr="00563F30">
          <w:rPr>
            <w:rStyle w:val="Hyperlink"/>
            <w:noProof/>
          </w:rPr>
          <w:t>Hình 10: Chiến lược áp dụng transfer learning.</w:t>
        </w:r>
        <w:r>
          <w:rPr>
            <w:noProof/>
            <w:webHidden/>
          </w:rPr>
          <w:tab/>
        </w:r>
        <w:r>
          <w:rPr>
            <w:noProof/>
            <w:webHidden/>
          </w:rPr>
          <w:fldChar w:fldCharType="begin"/>
        </w:r>
        <w:r>
          <w:rPr>
            <w:noProof/>
            <w:webHidden/>
          </w:rPr>
          <w:instrText xml:space="preserve"> PAGEREF _Toc195696860 \h </w:instrText>
        </w:r>
        <w:r>
          <w:rPr>
            <w:noProof/>
            <w:webHidden/>
          </w:rPr>
        </w:r>
        <w:r>
          <w:rPr>
            <w:noProof/>
            <w:webHidden/>
          </w:rPr>
          <w:fldChar w:fldCharType="separate"/>
        </w:r>
        <w:r>
          <w:rPr>
            <w:noProof/>
            <w:webHidden/>
          </w:rPr>
          <w:t>18</w:t>
        </w:r>
        <w:r>
          <w:rPr>
            <w:noProof/>
            <w:webHidden/>
          </w:rPr>
          <w:fldChar w:fldCharType="end"/>
        </w:r>
      </w:hyperlink>
    </w:p>
    <w:p w14:paraId="720EE2D9" w14:textId="0E3DCB2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1" w:history="1">
        <w:r w:rsidRPr="00563F30">
          <w:rPr>
            <w:rStyle w:val="Hyperlink"/>
            <w:noProof/>
          </w:rPr>
          <w:t>Hình 11: Chọn runtime</w:t>
        </w:r>
        <w:r>
          <w:rPr>
            <w:noProof/>
            <w:webHidden/>
          </w:rPr>
          <w:tab/>
        </w:r>
        <w:r>
          <w:rPr>
            <w:noProof/>
            <w:webHidden/>
          </w:rPr>
          <w:fldChar w:fldCharType="begin"/>
        </w:r>
        <w:r>
          <w:rPr>
            <w:noProof/>
            <w:webHidden/>
          </w:rPr>
          <w:instrText xml:space="preserve"> PAGEREF _Toc195696861 \h </w:instrText>
        </w:r>
        <w:r>
          <w:rPr>
            <w:noProof/>
            <w:webHidden/>
          </w:rPr>
        </w:r>
        <w:r>
          <w:rPr>
            <w:noProof/>
            <w:webHidden/>
          </w:rPr>
          <w:fldChar w:fldCharType="separate"/>
        </w:r>
        <w:r>
          <w:rPr>
            <w:noProof/>
            <w:webHidden/>
          </w:rPr>
          <w:t>19</w:t>
        </w:r>
        <w:r>
          <w:rPr>
            <w:noProof/>
            <w:webHidden/>
          </w:rPr>
          <w:fldChar w:fldCharType="end"/>
        </w:r>
      </w:hyperlink>
    </w:p>
    <w:p w14:paraId="40218A0E" w14:textId="4D2D4C1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2" w:history="1">
        <w:r w:rsidRPr="00563F30">
          <w:rPr>
            <w:rStyle w:val="Hyperlink"/>
            <w:noProof/>
          </w:rPr>
          <w:t>Hình 12: Cấu trúc thư mục</w:t>
        </w:r>
        <w:r>
          <w:rPr>
            <w:noProof/>
            <w:webHidden/>
          </w:rPr>
          <w:tab/>
        </w:r>
        <w:r>
          <w:rPr>
            <w:noProof/>
            <w:webHidden/>
          </w:rPr>
          <w:fldChar w:fldCharType="begin"/>
        </w:r>
        <w:r>
          <w:rPr>
            <w:noProof/>
            <w:webHidden/>
          </w:rPr>
          <w:instrText xml:space="preserve"> PAGEREF _Toc195696862 \h </w:instrText>
        </w:r>
        <w:r>
          <w:rPr>
            <w:noProof/>
            <w:webHidden/>
          </w:rPr>
        </w:r>
        <w:r>
          <w:rPr>
            <w:noProof/>
            <w:webHidden/>
          </w:rPr>
          <w:fldChar w:fldCharType="separate"/>
        </w:r>
        <w:r>
          <w:rPr>
            <w:noProof/>
            <w:webHidden/>
          </w:rPr>
          <w:t>20</w:t>
        </w:r>
        <w:r>
          <w:rPr>
            <w:noProof/>
            <w:webHidden/>
          </w:rPr>
          <w:fldChar w:fldCharType="end"/>
        </w:r>
      </w:hyperlink>
    </w:p>
    <w:p w14:paraId="61BA123A" w14:textId="3D18CFA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3" w:history="1">
        <w:r w:rsidRPr="00563F30">
          <w:rPr>
            <w:rStyle w:val="Hyperlink"/>
            <w:noProof/>
          </w:rPr>
          <w:t xml:space="preserve">Hình 13: </w:t>
        </w:r>
        <w:r w:rsidRPr="00563F30">
          <w:rPr>
            <w:rStyle w:val="Hyperlink"/>
            <w:noProof/>
            <w:lang w:val="en-US"/>
          </w:rPr>
          <w:t>Kiến trúc của Android</w:t>
        </w:r>
        <w:r>
          <w:rPr>
            <w:noProof/>
            <w:webHidden/>
          </w:rPr>
          <w:tab/>
        </w:r>
        <w:r>
          <w:rPr>
            <w:noProof/>
            <w:webHidden/>
          </w:rPr>
          <w:fldChar w:fldCharType="begin"/>
        </w:r>
        <w:r>
          <w:rPr>
            <w:noProof/>
            <w:webHidden/>
          </w:rPr>
          <w:instrText xml:space="preserve"> PAGEREF _Toc195696863 \h </w:instrText>
        </w:r>
        <w:r>
          <w:rPr>
            <w:noProof/>
            <w:webHidden/>
          </w:rPr>
        </w:r>
        <w:r>
          <w:rPr>
            <w:noProof/>
            <w:webHidden/>
          </w:rPr>
          <w:fldChar w:fldCharType="separate"/>
        </w:r>
        <w:r>
          <w:rPr>
            <w:noProof/>
            <w:webHidden/>
          </w:rPr>
          <w:t>23</w:t>
        </w:r>
        <w:r>
          <w:rPr>
            <w:noProof/>
            <w:webHidden/>
          </w:rPr>
          <w:fldChar w:fldCharType="end"/>
        </w:r>
      </w:hyperlink>
    </w:p>
    <w:p w14:paraId="3A5A1E6D" w14:textId="6E3E82D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4" w:history="1">
        <w:r w:rsidRPr="00563F30">
          <w:rPr>
            <w:rStyle w:val="Hyperlink"/>
            <w:noProof/>
          </w:rPr>
          <w:t>Hình 14: Hình ảnh về đa dạng côn trùng</w:t>
        </w:r>
        <w:r>
          <w:rPr>
            <w:noProof/>
            <w:webHidden/>
          </w:rPr>
          <w:tab/>
        </w:r>
        <w:r>
          <w:rPr>
            <w:noProof/>
            <w:webHidden/>
          </w:rPr>
          <w:fldChar w:fldCharType="begin"/>
        </w:r>
        <w:r>
          <w:rPr>
            <w:noProof/>
            <w:webHidden/>
          </w:rPr>
          <w:instrText xml:space="preserve"> PAGEREF _Toc195696864 \h </w:instrText>
        </w:r>
        <w:r>
          <w:rPr>
            <w:noProof/>
            <w:webHidden/>
          </w:rPr>
        </w:r>
        <w:r>
          <w:rPr>
            <w:noProof/>
            <w:webHidden/>
          </w:rPr>
          <w:fldChar w:fldCharType="separate"/>
        </w:r>
        <w:r>
          <w:rPr>
            <w:noProof/>
            <w:webHidden/>
          </w:rPr>
          <w:t>30</w:t>
        </w:r>
        <w:r>
          <w:rPr>
            <w:noProof/>
            <w:webHidden/>
          </w:rPr>
          <w:fldChar w:fldCharType="end"/>
        </w:r>
      </w:hyperlink>
    </w:p>
    <w:p w14:paraId="2E4E0FE5" w14:textId="36D658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5" w:history="1">
        <w:r w:rsidRPr="00563F30">
          <w:rPr>
            <w:rStyle w:val="Hyperlink"/>
            <w:noProof/>
          </w:rPr>
          <w:t>Hình 15: Vòng đời biến thái không hoàn toàn của Châu Chấu</w:t>
        </w:r>
        <w:r>
          <w:rPr>
            <w:noProof/>
            <w:webHidden/>
          </w:rPr>
          <w:tab/>
        </w:r>
        <w:r>
          <w:rPr>
            <w:noProof/>
            <w:webHidden/>
          </w:rPr>
          <w:fldChar w:fldCharType="begin"/>
        </w:r>
        <w:r>
          <w:rPr>
            <w:noProof/>
            <w:webHidden/>
          </w:rPr>
          <w:instrText xml:space="preserve"> PAGEREF _Toc195696865 \h </w:instrText>
        </w:r>
        <w:r>
          <w:rPr>
            <w:noProof/>
            <w:webHidden/>
          </w:rPr>
        </w:r>
        <w:r>
          <w:rPr>
            <w:noProof/>
            <w:webHidden/>
          </w:rPr>
          <w:fldChar w:fldCharType="separate"/>
        </w:r>
        <w:r>
          <w:rPr>
            <w:noProof/>
            <w:webHidden/>
          </w:rPr>
          <w:t>32</w:t>
        </w:r>
        <w:r>
          <w:rPr>
            <w:noProof/>
            <w:webHidden/>
          </w:rPr>
          <w:fldChar w:fldCharType="end"/>
        </w:r>
      </w:hyperlink>
    </w:p>
    <w:p w14:paraId="03C484EF" w14:textId="4B3160A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6" w:history="1">
        <w:r w:rsidRPr="00563F30">
          <w:rPr>
            <w:rStyle w:val="Hyperlink"/>
            <w:noProof/>
          </w:rPr>
          <w:t>Hình 16: Vòng đời biến thái hoàn toàn của Bướm</w:t>
        </w:r>
        <w:r>
          <w:rPr>
            <w:noProof/>
            <w:webHidden/>
          </w:rPr>
          <w:tab/>
        </w:r>
        <w:r>
          <w:rPr>
            <w:noProof/>
            <w:webHidden/>
          </w:rPr>
          <w:fldChar w:fldCharType="begin"/>
        </w:r>
        <w:r>
          <w:rPr>
            <w:noProof/>
            <w:webHidden/>
          </w:rPr>
          <w:instrText xml:space="preserve"> PAGEREF _Toc195696866 \h </w:instrText>
        </w:r>
        <w:r>
          <w:rPr>
            <w:noProof/>
            <w:webHidden/>
          </w:rPr>
        </w:r>
        <w:r>
          <w:rPr>
            <w:noProof/>
            <w:webHidden/>
          </w:rPr>
          <w:fldChar w:fldCharType="separate"/>
        </w:r>
        <w:r>
          <w:rPr>
            <w:noProof/>
            <w:webHidden/>
          </w:rPr>
          <w:t>33</w:t>
        </w:r>
        <w:r>
          <w:rPr>
            <w:noProof/>
            <w:webHidden/>
          </w:rPr>
          <w:fldChar w:fldCharType="end"/>
        </w:r>
      </w:hyperlink>
    </w:p>
    <w:p w14:paraId="252C75E7" w14:textId="0E315D4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7" w:history="1">
        <w:r w:rsidRPr="00563F30">
          <w:rPr>
            <w:rStyle w:val="Hyperlink"/>
            <w:noProof/>
          </w:rPr>
          <w:t>Hình 17: Hệ thống của ứng dụng nhận diện dịch hại của Sri Lanka</w:t>
        </w:r>
        <w:r>
          <w:rPr>
            <w:noProof/>
            <w:webHidden/>
          </w:rPr>
          <w:tab/>
        </w:r>
        <w:r>
          <w:rPr>
            <w:noProof/>
            <w:webHidden/>
          </w:rPr>
          <w:fldChar w:fldCharType="begin"/>
        </w:r>
        <w:r>
          <w:rPr>
            <w:noProof/>
            <w:webHidden/>
          </w:rPr>
          <w:instrText xml:space="preserve"> PAGEREF _Toc195696867 \h </w:instrText>
        </w:r>
        <w:r>
          <w:rPr>
            <w:noProof/>
            <w:webHidden/>
          </w:rPr>
        </w:r>
        <w:r>
          <w:rPr>
            <w:noProof/>
            <w:webHidden/>
          </w:rPr>
          <w:fldChar w:fldCharType="separate"/>
        </w:r>
        <w:r>
          <w:rPr>
            <w:noProof/>
            <w:webHidden/>
          </w:rPr>
          <w:t>39</w:t>
        </w:r>
        <w:r>
          <w:rPr>
            <w:noProof/>
            <w:webHidden/>
          </w:rPr>
          <w:fldChar w:fldCharType="end"/>
        </w:r>
      </w:hyperlink>
    </w:p>
    <w:p w14:paraId="35B3F7C9" w14:textId="2C17884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8" w:history="1">
        <w:r w:rsidRPr="00563F30">
          <w:rPr>
            <w:rStyle w:val="Hyperlink"/>
            <w:noProof/>
          </w:rPr>
          <w:t>Hình 18: Xác định đúng vị trí của đối tượng.</w:t>
        </w:r>
        <w:r>
          <w:rPr>
            <w:noProof/>
            <w:webHidden/>
          </w:rPr>
          <w:tab/>
        </w:r>
        <w:r>
          <w:rPr>
            <w:noProof/>
            <w:webHidden/>
          </w:rPr>
          <w:fldChar w:fldCharType="begin"/>
        </w:r>
        <w:r>
          <w:rPr>
            <w:noProof/>
            <w:webHidden/>
          </w:rPr>
          <w:instrText xml:space="preserve"> PAGEREF _Toc195696868 \h </w:instrText>
        </w:r>
        <w:r>
          <w:rPr>
            <w:noProof/>
            <w:webHidden/>
          </w:rPr>
        </w:r>
        <w:r>
          <w:rPr>
            <w:noProof/>
            <w:webHidden/>
          </w:rPr>
          <w:fldChar w:fldCharType="separate"/>
        </w:r>
        <w:r>
          <w:rPr>
            <w:noProof/>
            <w:webHidden/>
          </w:rPr>
          <w:t>41</w:t>
        </w:r>
        <w:r>
          <w:rPr>
            <w:noProof/>
            <w:webHidden/>
          </w:rPr>
          <w:fldChar w:fldCharType="end"/>
        </w:r>
      </w:hyperlink>
    </w:p>
    <w:p w14:paraId="54359DD4" w14:textId="05082B0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69" w:history="1">
        <w:r w:rsidRPr="00563F30">
          <w:rPr>
            <w:rStyle w:val="Hyperlink"/>
            <w:noProof/>
          </w:rPr>
          <w:t>Hình 19: Quy trình công việc cơ bản của Faster R-CNN để phát hiện và phân loại lớp đối tượng mục tiêu, tức là các loài gây hại cây trồng (trong nghiên cứu của tác giả).</w:t>
        </w:r>
        <w:r>
          <w:rPr>
            <w:noProof/>
            <w:webHidden/>
          </w:rPr>
          <w:tab/>
        </w:r>
        <w:r>
          <w:rPr>
            <w:noProof/>
            <w:webHidden/>
          </w:rPr>
          <w:fldChar w:fldCharType="begin"/>
        </w:r>
        <w:r>
          <w:rPr>
            <w:noProof/>
            <w:webHidden/>
          </w:rPr>
          <w:instrText xml:space="preserve"> PAGEREF _Toc195696869 \h </w:instrText>
        </w:r>
        <w:r>
          <w:rPr>
            <w:noProof/>
            <w:webHidden/>
          </w:rPr>
        </w:r>
        <w:r>
          <w:rPr>
            <w:noProof/>
            <w:webHidden/>
          </w:rPr>
          <w:fldChar w:fldCharType="separate"/>
        </w:r>
        <w:r>
          <w:rPr>
            <w:noProof/>
            <w:webHidden/>
          </w:rPr>
          <w:t>42</w:t>
        </w:r>
        <w:r>
          <w:rPr>
            <w:noProof/>
            <w:webHidden/>
          </w:rPr>
          <w:fldChar w:fldCharType="end"/>
        </w:r>
      </w:hyperlink>
    </w:p>
    <w:p w14:paraId="27F4B69E" w14:textId="1CB1739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0" w:history="1">
        <w:r w:rsidRPr="00563F30">
          <w:rPr>
            <w:rStyle w:val="Hyperlink"/>
            <w:noProof/>
          </w:rPr>
          <w:t>Hình 20: Sơ đồ tổng quát hệ thống</w:t>
        </w:r>
        <w:r>
          <w:rPr>
            <w:noProof/>
            <w:webHidden/>
          </w:rPr>
          <w:tab/>
        </w:r>
        <w:r>
          <w:rPr>
            <w:noProof/>
            <w:webHidden/>
          </w:rPr>
          <w:fldChar w:fldCharType="begin"/>
        </w:r>
        <w:r>
          <w:rPr>
            <w:noProof/>
            <w:webHidden/>
          </w:rPr>
          <w:instrText xml:space="preserve"> PAGEREF _Toc195696870 \h </w:instrText>
        </w:r>
        <w:r>
          <w:rPr>
            <w:noProof/>
            <w:webHidden/>
          </w:rPr>
        </w:r>
        <w:r>
          <w:rPr>
            <w:noProof/>
            <w:webHidden/>
          </w:rPr>
          <w:fldChar w:fldCharType="separate"/>
        </w:r>
        <w:r>
          <w:rPr>
            <w:noProof/>
            <w:webHidden/>
          </w:rPr>
          <w:t>44</w:t>
        </w:r>
        <w:r>
          <w:rPr>
            <w:noProof/>
            <w:webHidden/>
          </w:rPr>
          <w:fldChar w:fldCharType="end"/>
        </w:r>
      </w:hyperlink>
    </w:p>
    <w:p w14:paraId="720E94C0" w14:textId="2B80049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1" w:history="1">
        <w:r w:rsidRPr="00563F30">
          <w:rPr>
            <w:rStyle w:val="Hyperlink"/>
            <w:noProof/>
          </w:rPr>
          <w:t xml:space="preserve">Hình 21: </w:t>
        </w:r>
        <w:r w:rsidRPr="00563F30">
          <w:rPr>
            <w:rStyle w:val="Hyperlink"/>
            <w:noProof/>
            <w:lang w:val="en-US"/>
          </w:rPr>
          <w:t>Sơ đồ tổng quát quá trình huấn luyện mô hình và nơi lưu trữ mô hình</w:t>
        </w:r>
        <w:r>
          <w:rPr>
            <w:noProof/>
            <w:webHidden/>
          </w:rPr>
          <w:tab/>
        </w:r>
        <w:r>
          <w:rPr>
            <w:noProof/>
            <w:webHidden/>
          </w:rPr>
          <w:fldChar w:fldCharType="begin"/>
        </w:r>
        <w:r>
          <w:rPr>
            <w:noProof/>
            <w:webHidden/>
          </w:rPr>
          <w:instrText xml:space="preserve"> PAGEREF _Toc195696871 \h </w:instrText>
        </w:r>
        <w:r>
          <w:rPr>
            <w:noProof/>
            <w:webHidden/>
          </w:rPr>
        </w:r>
        <w:r>
          <w:rPr>
            <w:noProof/>
            <w:webHidden/>
          </w:rPr>
          <w:fldChar w:fldCharType="separate"/>
        </w:r>
        <w:r>
          <w:rPr>
            <w:noProof/>
            <w:webHidden/>
          </w:rPr>
          <w:t>45</w:t>
        </w:r>
        <w:r>
          <w:rPr>
            <w:noProof/>
            <w:webHidden/>
          </w:rPr>
          <w:fldChar w:fldCharType="end"/>
        </w:r>
      </w:hyperlink>
    </w:p>
    <w:p w14:paraId="346D8349" w14:textId="2D81B83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2" w:history="1">
        <w:r w:rsidRPr="00563F30">
          <w:rPr>
            <w:rStyle w:val="Hyperlink"/>
            <w:noProof/>
          </w:rPr>
          <w:t>Hình 22: Sơ đồ usecase</w:t>
        </w:r>
        <w:r>
          <w:rPr>
            <w:noProof/>
            <w:webHidden/>
          </w:rPr>
          <w:tab/>
        </w:r>
        <w:r>
          <w:rPr>
            <w:noProof/>
            <w:webHidden/>
          </w:rPr>
          <w:fldChar w:fldCharType="begin"/>
        </w:r>
        <w:r>
          <w:rPr>
            <w:noProof/>
            <w:webHidden/>
          </w:rPr>
          <w:instrText xml:space="preserve"> PAGEREF _Toc195696872 \h </w:instrText>
        </w:r>
        <w:r>
          <w:rPr>
            <w:noProof/>
            <w:webHidden/>
          </w:rPr>
        </w:r>
        <w:r>
          <w:rPr>
            <w:noProof/>
            <w:webHidden/>
          </w:rPr>
          <w:fldChar w:fldCharType="separate"/>
        </w:r>
        <w:r>
          <w:rPr>
            <w:noProof/>
            <w:webHidden/>
          </w:rPr>
          <w:t>47</w:t>
        </w:r>
        <w:r>
          <w:rPr>
            <w:noProof/>
            <w:webHidden/>
          </w:rPr>
          <w:fldChar w:fldCharType="end"/>
        </w:r>
      </w:hyperlink>
    </w:p>
    <w:p w14:paraId="685252F8" w14:textId="3BBF33F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3" w:history="1">
        <w:r w:rsidRPr="00563F30">
          <w:rPr>
            <w:rStyle w:val="Hyperlink"/>
            <w:noProof/>
          </w:rPr>
          <w:t>Hình 23: Hình ảnh lược đồ quan hệ cơ sở dữ liệu</w:t>
        </w:r>
        <w:r>
          <w:rPr>
            <w:noProof/>
            <w:webHidden/>
          </w:rPr>
          <w:tab/>
        </w:r>
        <w:r>
          <w:rPr>
            <w:noProof/>
            <w:webHidden/>
          </w:rPr>
          <w:fldChar w:fldCharType="begin"/>
        </w:r>
        <w:r>
          <w:rPr>
            <w:noProof/>
            <w:webHidden/>
          </w:rPr>
          <w:instrText xml:space="preserve"> PAGEREF _Toc195696873 \h </w:instrText>
        </w:r>
        <w:r>
          <w:rPr>
            <w:noProof/>
            <w:webHidden/>
          </w:rPr>
        </w:r>
        <w:r>
          <w:rPr>
            <w:noProof/>
            <w:webHidden/>
          </w:rPr>
          <w:fldChar w:fldCharType="separate"/>
        </w:r>
        <w:r>
          <w:rPr>
            <w:noProof/>
            <w:webHidden/>
          </w:rPr>
          <w:t>55</w:t>
        </w:r>
        <w:r>
          <w:rPr>
            <w:noProof/>
            <w:webHidden/>
          </w:rPr>
          <w:fldChar w:fldCharType="end"/>
        </w:r>
      </w:hyperlink>
    </w:p>
    <w:p w14:paraId="3945F0ED" w14:textId="52B69E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4" w:history="1">
        <w:r w:rsidRPr="00563F30">
          <w:rPr>
            <w:rStyle w:val="Hyperlink"/>
            <w:noProof/>
          </w:rPr>
          <w:t>Hình 24: Độ chính xác khi nhận diện</w:t>
        </w:r>
        <w:r>
          <w:rPr>
            <w:noProof/>
            <w:webHidden/>
          </w:rPr>
          <w:tab/>
        </w:r>
        <w:r>
          <w:rPr>
            <w:noProof/>
            <w:webHidden/>
          </w:rPr>
          <w:fldChar w:fldCharType="begin"/>
        </w:r>
        <w:r>
          <w:rPr>
            <w:noProof/>
            <w:webHidden/>
          </w:rPr>
          <w:instrText xml:space="preserve"> PAGEREF _Toc195696874 \h </w:instrText>
        </w:r>
        <w:r>
          <w:rPr>
            <w:noProof/>
            <w:webHidden/>
          </w:rPr>
        </w:r>
        <w:r>
          <w:rPr>
            <w:noProof/>
            <w:webHidden/>
          </w:rPr>
          <w:fldChar w:fldCharType="separate"/>
        </w:r>
        <w:r>
          <w:rPr>
            <w:noProof/>
            <w:webHidden/>
          </w:rPr>
          <w:t>58</w:t>
        </w:r>
        <w:r>
          <w:rPr>
            <w:noProof/>
            <w:webHidden/>
          </w:rPr>
          <w:fldChar w:fldCharType="end"/>
        </w:r>
      </w:hyperlink>
    </w:p>
    <w:p w14:paraId="4B387F1A" w14:textId="0B074F38"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5" w:history="1">
        <w:r w:rsidRPr="00563F30">
          <w:rPr>
            <w:rStyle w:val="Hyperlink"/>
            <w:noProof/>
          </w:rPr>
          <w:t>Hình 25: Miêu tả area of overlap</w:t>
        </w:r>
        <w:r>
          <w:rPr>
            <w:noProof/>
            <w:webHidden/>
          </w:rPr>
          <w:tab/>
        </w:r>
        <w:r>
          <w:rPr>
            <w:noProof/>
            <w:webHidden/>
          </w:rPr>
          <w:fldChar w:fldCharType="begin"/>
        </w:r>
        <w:r>
          <w:rPr>
            <w:noProof/>
            <w:webHidden/>
          </w:rPr>
          <w:instrText xml:space="preserve"> PAGEREF _Toc195696875 \h </w:instrText>
        </w:r>
        <w:r>
          <w:rPr>
            <w:noProof/>
            <w:webHidden/>
          </w:rPr>
        </w:r>
        <w:r>
          <w:rPr>
            <w:noProof/>
            <w:webHidden/>
          </w:rPr>
          <w:fldChar w:fldCharType="separate"/>
        </w:r>
        <w:r>
          <w:rPr>
            <w:noProof/>
            <w:webHidden/>
          </w:rPr>
          <w:t>59</w:t>
        </w:r>
        <w:r>
          <w:rPr>
            <w:noProof/>
            <w:webHidden/>
          </w:rPr>
          <w:fldChar w:fldCharType="end"/>
        </w:r>
      </w:hyperlink>
    </w:p>
    <w:p w14:paraId="5170DB77" w14:textId="664AF9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6" w:history="1">
        <w:r w:rsidRPr="00563F30">
          <w:rPr>
            <w:rStyle w:val="Hyperlink"/>
            <w:noProof/>
          </w:rPr>
          <w:t>Hình 26: Giao diện đăng nhập</w:t>
        </w:r>
        <w:r>
          <w:rPr>
            <w:noProof/>
            <w:webHidden/>
          </w:rPr>
          <w:tab/>
        </w:r>
        <w:r>
          <w:rPr>
            <w:noProof/>
            <w:webHidden/>
          </w:rPr>
          <w:fldChar w:fldCharType="begin"/>
        </w:r>
        <w:r>
          <w:rPr>
            <w:noProof/>
            <w:webHidden/>
          </w:rPr>
          <w:instrText xml:space="preserve"> PAGEREF _Toc195696876 \h </w:instrText>
        </w:r>
        <w:r>
          <w:rPr>
            <w:noProof/>
            <w:webHidden/>
          </w:rPr>
        </w:r>
        <w:r>
          <w:rPr>
            <w:noProof/>
            <w:webHidden/>
          </w:rPr>
          <w:fldChar w:fldCharType="separate"/>
        </w:r>
        <w:r>
          <w:rPr>
            <w:noProof/>
            <w:webHidden/>
          </w:rPr>
          <w:t>63</w:t>
        </w:r>
        <w:r>
          <w:rPr>
            <w:noProof/>
            <w:webHidden/>
          </w:rPr>
          <w:fldChar w:fldCharType="end"/>
        </w:r>
      </w:hyperlink>
    </w:p>
    <w:p w14:paraId="71A047F5" w14:textId="1F6CFA3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7" w:history="1">
        <w:r w:rsidRPr="00563F30">
          <w:rPr>
            <w:rStyle w:val="Hyperlink"/>
            <w:noProof/>
          </w:rPr>
          <w:t>Hình 27: Giao diện đăng ký</w:t>
        </w:r>
        <w:r>
          <w:rPr>
            <w:noProof/>
            <w:webHidden/>
          </w:rPr>
          <w:tab/>
        </w:r>
        <w:r>
          <w:rPr>
            <w:noProof/>
            <w:webHidden/>
          </w:rPr>
          <w:fldChar w:fldCharType="begin"/>
        </w:r>
        <w:r>
          <w:rPr>
            <w:noProof/>
            <w:webHidden/>
          </w:rPr>
          <w:instrText xml:space="preserve"> PAGEREF _Toc195696877 \h </w:instrText>
        </w:r>
        <w:r>
          <w:rPr>
            <w:noProof/>
            <w:webHidden/>
          </w:rPr>
        </w:r>
        <w:r>
          <w:rPr>
            <w:noProof/>
            <w:webHidden/>
          </w:rPr>
          <w:fldChar w:fldCharType="separate"/>
        </w:r>
        <w:r>
          <w:rPr>
            <w:noProof/>
            <w:webHidden/>
          </w:rPr>
          <w:t>64</w:t>
        </w:r>
        <w:r>
          <w:rPr>
            <w:noProof/>
            <w:webHidden/>
          </w:rPr>
          <w:fldChar w:fldCharType="end"/>
        </w:r>
      </w:hyperlink>
    </w:p>
    <w:p w14:paraId="2CF57924" w14:textId="07FE745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8" w:history="1">
        <w:r w:rsidRPr="00563F30">
          <w:rPr>
            <w:rStyle w:val="Hyperlink"/>
            <w:noProof/>
          </w:rPr>
          <w:t>Hình 28: Giao diện home</w:t>
        </w:r>
        <w:r>
          <w:rPr>
            <w:noProof/>
            <w:webHidden/>
          </w:rPr>
          <w:tab/>
        </w:r>
        <w:r>
          <w:rPr>
            <w:noProof/>
            <w:webHidden/>
          </w:rPr>
          <w:fldChar w:fldCharType="begin"/>
        </w:r>
        <w:r>
          <w:rPr>
            <w:noProof/>
            <w:webHidden/>
          </w:rPr>
          <w:instrText xml:space="preserve"> PAGEREF _Toc195696878 \h </w:instrText>
        </w:r>
        <w:r>
          <w:rPr>
            <w:noProof/>
            <w:webHidden/>
          </w:rPr>
        </w:r>
        <w:r>
          <w:rPr>
            <w:noProof/>
            <w:webHidden/>
          </w:rPr>
          <w:fldChar w:fldCharType="separate"/>
        </w:r>
        <w:r>
          <w:rPr>
            <w:noProof/>
            <w:webHidden/>
          </w:rPr>
          <w:t>65</w:t>
        </w:r>
        <w:r>
          <w:rPr>
            <w:noProof/>
            <w:webHidden/>
          </w:rPr>
          <w:fldChar w:fldCharType="end"/>
        </w:r>
      </w:hyperlink>
    </w:p>
    <w:p w14:paraId="60352CB9" w14:textId="7C98D0AC"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79" w:history="1">
        <w:r w:rsidRPr="00563F30">
          <w:rPr>
            <w:rStyle w:val="Hyperlink"/>
            <w:noProof/>
          </w:rPr>
          <w:t>Hình 29: Giao diện chatbot</w:t>
        </w:r>
        <w:r>
          <w:rPr>
            <w:noProof/>
            <w:webHidden/>
          </w:rPr>
          <w:tab/>
        </w:r>
        <w:r>
          <w:rPr>
            <w:noProof/>
            <w:webHidden/>
          </w:rPr>
          <w:fldChar w:fldCharType="begin"/>
        </w:r>
        <w:r>
          <w:rPr>
            <w:noProof/>
            <w:webHidden/>
          </w:rPr>
          <w:instrText xml:space="preserve"> PAGEREF _Toc195696879 \h </w:instrText>
        </w:r>
        <w:r>
          <w:rPr>
            <w:noProof/>
            <w:webHidden/>
          </w:rPr>
        </w:r>
        <w:r>
          <w:rPr>
            <w:noProof/>
            <w:webHidden/>
          </w:rPr>
          <w:fldChar w:fldCharType="separate"/>
        </w:r>
        <w:r>
          <w:rPr>
            <w:noProof/>
            <w:webHidden/>
          </w:rPr>
          <w:t>66</w:t>
        </w:r>
        <w:r>
          <w:rPr>
            <w:noProof/>
            <w:webHidden/>
          </w:rPr>
          <w:fldChar w:fldCharType="end"/>
        </w:r>
      </w:hyperlink>
    </w:p>
    <w:p w14:paraId="73019C75" w14:textId="07E8E85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0" w:history="1">
        <w:r w:rsidRPr="00563F30">
          <w:rPr>
            <w:rStyle w:val="Hyperlink"/>
            <w:noProof/>
          </w:rPr>
          <w:t>Hình 30: Giao diện nhận dạng camera</w:t>
        </w:r>
        <w:r>
          <w:rPr>
            <w:noProof/>
            <w:webHidden/>
          </w:rPr>
          <w:tab/>
        </w:r>
        <w:r>
          <w:rPr>
            <w:noProof/>
            <w:webHidden/>
          </w:rPr>
          <w:fldChar w:fldCharType="begin"/>
        </w:r>
        <w:r>
          <w:rPr>
            <w:noProof/>
            <w:webHidden/>
          </w:rPr>
          <w:instrText xml:space="preserve"> PAGEREF _Toc195696880 \h </w:instrText>
        </w:r>
        <w:r>
          <w:rPr>
            <w:noProof/>
            <w:webHidden/>
          </w:rPr>
        </w:r>
        <w:r>
          <w:rPr>
            <w:noProof/>
            <w:webHidden/>
          </w:rPr>
          <w:fldChar w:fldCharType="separate"/>
        </w:r>
        <w:r>
          <w:rPr>
            <w:noProof/>
            <w:webHidden/>
          </w:rPr>
          <w:t>67</w:t>
        </w:r>
        <w:r>
          <w:rPr>
            <w:noProof/>
            <w:webHidden/>
          </w:rPr>
          <w:fldChar w:fldCharType="end"/>
        </w:r>
      </w:hyperlink>
    </w:p>
    <w:p w14:paraId="1FDC19E2" w14:textId="1ADC5F56"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1" w:history="1">
        <w:r w:rsidRPr="00563F30">
          <w:rPr>
            <w:rStyle w:val="Hyperlink"/>
            <w:noProof/>
          </w:rPr>
          <w:t>Hình 31: Giao diện nhận dạng bằng ảnh</w:t>
        </w:r>
        <w:r>
          <w:rPr>
            <w:noProof/>
            <w:webHidden/>
          </w:rPr>
          <w:tab/>
        </w:r>
        <w:r>
          <w:rPr>
            <w:noProof/>
            <w:webHidden/>
          </w:rPr>
          <w:fldChar w:fldCharType="begin"/>
        </w:r>
        <w:r>
          <w:rPr>
            <w:noProof/>
            <w:webHidden/>
          </w:rPr>
          <w:instrText xml:space="preserve"> PAGEREF _Toc195696881 \h </w:instrText>
        </w:r>
        <w:r>
          <w:rPr>
            <w:noProof/>
            <w:webHidden/>
          </w:rPr>
        </w:r>
        <w:r>
          <w:rPr>
            <w:noProof/>
            <w:webHidden/>
          </w:rPr>
          <w:fldChar w:fldCharType="separate"/>
        </w:r>
        <w:r>
          <w:rPr>
            <w:noProof/>
            <w:webHidden/>
          </w:rPr>
          <w:t>68</w:t>
        </w:r>
        <w:r>
          <w:rPr>
            <w:noProof/>
            <w:webHidden/>
          </w:rPr>
          <w:fldChar w:fldCharType="end"/>
        </w:r>
      </w:hyperlink>
    </w:p>
    <w:p w14:paraId="59D9C3CC" w14:textId="7A0DC730"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2" w:history="1">
        <w:r w:rsidRPr="00563F30">
          <w:rPr>
            <w:rStyle w:val="Hyperlink"/>
            <w:noProof/>
          </w:rPr>
          <w:t>Hình 32: Giao diện xem chi tiết côn trùng</w:t>
        </w:r>
        <w:r>
          <w:rPr>
            <w:noProof/>
            <w:webHidden/>
          </w:rPr>
          <w:tab/>
        </w:r>
        <w:r>
          <w:rPr>
            <w:noProof/>
            <w:webHidden/>
          </w:rPr>
          <w:fldChar w:fldCharType="begin"/>
        </w:r>
        <w:r>
          <w:rPr>
            <w:noProof/>
            <w:webHidden/>
          </w:rPr>
          <w:instrText xml:space="preserve"> PAGEREF _Toc195696882 \h </w:instrText>
        </w:r>
        <w:r>
          <w:rPr>
            <w:noProof/>
            <w:webHidden/>
          </w:rPr>
        </w:r>
        <w:r>
          <w:rPr>
            <w:noProof/>
            <w:webHidden/>
          </w:rPr>
          <w:fldChar w:fldCharType="separate"/>
        </w:r>
        <w:r>
          <w:rPr>
            <w:noProof/>
            <w:webHidden/>
          </w:rPr>
          <w:t>69</w:t>
        </w:r>
        <w:r>
          <w:rPr>
            <w:noProof/>
            <w:webHidden/>
          </w:rPr>
          <w:fldChar w:fldCharType="end"/>
        </w:r>
      </w:hyperlink>
    </w:p>
    <w:p w14:paraId="12395B01" w14:textId="3688D6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3" w:history="1">
        <w:r w:rsidRPr="00563F30">
          <w:rPr>
            <w:rStyle w:val="Hyperlink"/>
            <w:noProof/>
          </w:rPr>
          <w:t>Hình 33: Giao diện tạo bài viết admin</w:t>
        </w:r>
        <w:r>
          <w:rPr>
            <w:noProof/>
            <w:webHidden/>
          </w:rPr>
          <w:tab/>
        </w:r>
        <w:r>
          <w:rPr>
            <w:noProof/>
            <w:webHidden/>
          </w:rPr>
          <w:fldChar w:fldCharType="begin"/>
        </w:r>
        <w:r>
          <w:rPr>
            <w:noProof/>
            <w:webHidden/>
          </w:rPr>
          <w:instrText xml:space="preserve"> PAGEREF _Toc195696883 \h </w:instrText>
        </w:r>
        <w:r>
          <w:rPr>
            <w:noProof/>
            <w:webHidden/>
          </w:rPr>
        </w:r>
        <w:r>
          <w:rPr>
            <w:noProof/>
            <w:webHidden/>
          </w:rPr>
          <w:fldChar w:fldCharType="separate"/>
        </w:r>
        <w:r>
          <w:rPr>
            <w:noProof/>
            <w:webHidden/>
          </w:rPr>
          <w:t>70</w:t>
        </w:r>
        <w:r>
          <w:rPr>
            <w:noProof/>
            <w:webHidden/>
          </w:rPr>
          <w:fldChar w:fldCharType="end"/>
        </w:r>
      </w:hyperlink>
    </w:p>
    <w:p w14:paraId="3D64EC70" w14:textId="109F2B01"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84" w:history="1">
        <w:r w:rsidRPr="00563F30">
          <w:rPr>
            <w:rStyle w:val="Hyperlink"/>
            <w:noProof/>
          </w:rPr>
          <w:t>Hình 34: Giao diện sửa thông tin người dùng</w:t>
        </w:r>
        <w:r>
          <w:rPr>
            <w:noProof/>
            <w:webHidden/>
          </w:rPr>
          <w:tab/>
        </w:r>
        <w:r>
          <w:rPr>
            <w:noProof/>
            <w:webHidden/>
          </w:rPr>
          <w:fldChar w:fldCharType="begin"/>
        </w:r>
        <w:r>
          <w:rPr>
            <w:noProof/>
            <w:webHidden/>
          </w:rPr>
          <w:instrText xml:space="preserve"> PAGEREF _Toc195696884 \h </w:instrText>
        </w:r>
        <w:r>
          <w:rPr>
            <w:noProof/>
            <w:webHidden/>
          </w:rPr>
        </w:r>
        <w:r>
          <w:rPr>
            <w:noProof/>
            <w:webHidden/>
          </w:rPr>
          <w:fldChar w:fldCharType="separate"/>
        </w:r>
        <w:r>
          <w:rPr>
            <w:noProof/>
            <w:webHidden/>
          </w:rPr>
          <w:t>71</w:t>
        </w:r>
        <w:r>
          <w:rPr>
            <w:noProof/>
            <w:webHidden/>
          </w:rPr>
          <w:fldChar w:fldCharType="end"/>
        </w:r>
      </w:hyperlink>
    </w:p>
    <w:p w14:paraId="2021CAAF" w14:textId="63CF4B91" w:rsidR="0029204D" w:rsidRPr="002E2C37" w:rsidRDefault="000A6D53">
      <w:pPr>
        <w:ind w:firstLine="0"/>
        <w:rPr>
          <w:b/>
          <w:sz w:val="28"/>
          <w:szCs w:val="28"/>
        </w:rPr>
      </w:pPr>
      <w:r>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24331B">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2D454E">
      <w:pPr>
        <w:pStyle w:val="Heading1"/>
      </w:pPr>
      <w:bookmarkStart w:id="1" w:name="_Toc20360"/>
      <w:r w:rsidRPr="002E2C37">
        <w:lastRenderedPageBreak/>
        <w:t>DANH SÁCH SÁCH CÁC BẢNG</w:t>
      </w:r>
      <w:bookmarkEnd w:id="1"/>
    </w:p>
    <w:p w14:paraId="34C30CD5" w14:textId="5C0330DB" w:rsidR="007B498C" w:rsidRDefault="00000000">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696831" w:history="1">
        <w:r w:rsidR="007B498C" w:rsidRPr="001F7914">
          <w:rPr>
            <w:rStyle w:val="Hyperlink"/>
            <w:noProof/>
          </w:rPr>
          <w:t>Bảng 1: Các phiên bản Android</w:t>
        </w:r>
        <w:r w:rsidR="007B498C">
          <w:rPr>
            <w:noProof/>
            <w:webHidden/>
          </w:rPr>
          <w:tab/>
        </w:r>
        <w:r w:rsidR="007B498C">
          <w:rPr>
            <w:noProof/>
            <w:webHidden/>
          </w:rPr>
          <w:fldChar w:fldCharType="begin"/>
        </w:r>
        <w:r w:rsidR="007B498C">
          <w:rPr>
            <w:noProof/>
            <w:webHidden/>
          </w:rPr>
          <w:instrText xml:space="preserve"> PAGEREF _Toc195696831 \h </w:instrText>
        </w:r>
        <w:r w:rsidR="007B498C">
          <w:rPr>
            <w:noProof/>
            <w:webHidden/>
          </w:rPr>
        </w:r>
        <w:r w:rsidR="007B498C">
          <w:rPr>
            <w:noProof/>
            <w:webHidden/>
          </w:rPr>
          <w:fldChar w:fldCharType="separate"/>
        </w:r>
        <w:r w:rsidR="007B498C">
          <w:rPr>
            <w:noProof/>
            <w:webHidden/>
          </w:rPr>
          <w:t>21</w:t>
        </w:r>
        <w:r w:rsidR="007B498C">
          <w:rPr>
            <w:noProof/>
            <w:webHidden/>
          </w:rPr>
          <w:fldChar w:fldCharType="end"/>
        </w:r>
      </w:hyperlink>
    </w:p>
    <w:p w14:paraId="39D00C3D" w14:textId="38014B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2" w:history="1">
        <w:r w:rsidRPr="001F7914">
          <w:rPr>
            <w:rStyle w:val="Hyperlink"/>
            <w:noProof/>
          </w:rPr>
          <w:t>Bảng 2: So sánh Kotlin và Java</w:t>
        </w:r>
        <w:r>
          <w:rPr>
            <w:noProof/>
            <w:webHidden/>
          </w:rPr>
          <w:tab/>
        </w:r>
        <w:r>
          <w:rPr>
            <w:noProof/>
            <w:webHidden/>
          </w:rPr>
          <w:fldChar w:fldCharType="begin"/>
        </w:r>
        <w:r>
          <w:rPr>
            <w:noProof/>
            <w:webHidden/>
          </w:rPr>
          <w:instrText xml:space="preserve"> PAGEREF _Toc195696832 \h </w:instrText>
        </w:r>
        <w:r>
          <w:rPr>
            <w:noProof/>
            <w:webHidden/>
          </w:rPr>
        </w:r>
        <w:r>
          <w:rPr>
            <w:noProof/>
            <w:webHidden/>
          </w:rPr>
          <w:fldChar w:fldCharType="separate"/>
        </w:r>
        <w:r>
          <w:rPr>
            <w:noProof/>
            <w:webHidden/>
          </w:rPr>
          <w:t>26</w:t>
        </w:r>
        <w:r>
          <w:rPr>
            <w:noProof/>
            <w:webHidden/>
          </w:rPr>
          <w:fldChar w:fldCharType="end"/>
        </w:r>
      </w:hyperlink>
    </w:p>
    <w:p w14:paraId="7D725739" w14:textId="19D50DE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3" w:history="1">
        <w:r w:rsidRPr="001F7914">
          <w:rPr>
            <w:rStyle w:val="Hyperlink"/>
            <w:noProof/>
          </w:rPr>
          <w:t>Bảng 3: So sánh PostgreSQL, Firebase và SQLite</w:t>
        </w:r>
        <w:r>
          <w:rPr>
            <w:noProof/>
            <w:webHidden/>
          </w:rPr>
          <w:tab/>
        </w:r>
        <w:r>
          <w:rPr>
            <w:noProof/>
            <w:webHidden/>
          </w:rPr>
          <w:fldChar w:fldCharType="begin"/>
        </w:r>
        <w:r>
          <w:rPr>
            <w:noProof/>
            <w:webHidden/>
          </w:rPr>
          <w:instrText xml:space="preserve"> PAGEREF _Toc195696833 \h </w:instrText>
        </w:r>
        <w:r>
          <w:rPr>
            <w:noProof/>
            <w:webHidden/>
          </w:rPr>
        </w:r>
        <w:r>
          <w:rPr>
            <w:noProof/>
            <w:webHidden/>
          </w:rPr>
          <w:fldChar w:fldCharType="separate"/>
        </w:r>
        <w:r>
          <w:rPr>
            <w:noProof/>
            <w:webHidden/>
          </w:rPr>
          <w:t>28</w:t>
        </w:r>
        <w:r>
          <w:rPr>
            <w:noProof/>
            <w:webHidden/>
          </w:rPr>
          <w:fldChar w:fldCharType="end"/>
        </w:r>
      </w:hyperlink>
    </w:p>
    <w:p w14:paraId="26892875" w14:textId="7F71C8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4" w:history="1">
        <w:r w:rsidRPr="001F7914">
          <w:rPr>
            <w:rStyle w:val="Hyperlink"/>
            <w:noProof/>
          </w:rPr>
          <w:t>Bảng 4: Hiệu suất của phương pháp Faster R-CNN với các phương pháp khác trong tài liệu.</w:t>
        </w:r>
        <w:r>
          <w:rPr>
            <w:noProof/>
            <w:webHidden/>
          </w:rPr>
          <w:tab/>
        </w:r>
        <w:r>
          <w:rPr>
            <w:noProof/>
            <w:webHidden/>
          </w:rPr>
          <w:fldChar w:fldCharType="begin"/>
        </w:r>
        <w:r>
          <w:rPr>
            <w:noProof/>
            <w:webHidden/>
          </w:rPr>
          <w:instrText xml:space="preserve"> PAGEREF _Toc195696834 \h </w:instrText>
        </w:r>
        <w:r>
          <w:rPr>
            <w:noProof/>
            <w:webHidden/>
          </w:rPr>
        </w:r>
        <w:r>
          <w:rPr>
            <w:noProof/>
            <w:webHidden/>
          </w:rPr>
          <w:fldChar w:fldCharType="separate"/>
        </w:r>
        <w:r>
          <w:rPr>
            <w:noProof/>
            <w:webHidden/>
          </w:rPr>
          <w:t>42</w:t>
        </w:r>
        <w:r>
          <w:rPr>
            <w:noProof/>
            <w:webHidden/>
          </w:rPr>
          <w:fldChar w:fldCharType="end"/>
        </w:r>
      </w:hyperlink>
    </w:p>
    <w:p w14:paraId="76E1E8FE" w14:textId="02284FE3"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5" w:history="1">
        <w:r w:rsidRPr="001F7914">
          <w:rPr>
            <w:rStyle w:val="Hyperlink"/>
            <w:noProof/>
          </w:rPr>
          <w:t>Bảng 5: Danh sách Actor của hệ thống</w:t>
        </w:r>
        <w:r>
          <w:rPr>
            <w:noProof/>
            <w:webHidden/>
          </w:rPr>
          <w:tab/>
        </w:r>
        <w:r>
          <w:rPr>
            <w:noProof/>
            <w:webHidden/>
          </w:rPr>
          <w:fldChar w:fldCharType="begin"/>
        </w:r>
        <w:r>
          <w:rPr>
            <w:noProof/>
            <w:webHidden/>
          </w:rPr>
          <w:instrText xml:space="preserve"> PAGEREF _Toc195696835 \h </w:instrText>
        </w:r>
        <w:r>
          <w:rPr>
            <w:noProof/>
            <w:webHidden/>
          </w:rPr>
        </w:r>
        <w:r>
          <w:rPr>
            <w:noProof/>
            <w:webHidden/>
          </w:rPr>
          <w:fldChar w:fldCharType="separate"/>
        </w:r>
        <w:r>
          <w:rPr>
            <w:noProof/>
            <w:webHidden/>
          </w:rPr>
          <w:t>46</w:t>
        </w:r>
        <w:r>
          <w:rPr>
            <w:noProof/>
            <w:webHidden/>
          </w:rPr>
          <w:fldChar w:fldCharType="end"/>
        </w:r>
      </w:hyperlink>
    </w:p>
    <w:p w14:paraId="53B445F8" w14:textId="1385C94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6" w:history="1">
        <w:r w:rsidRPr="001F7914">
          <w:rPr>
            <w:rStyle w:val="Hyperlink"/>
            <w:noProof/>
          </w:rPr>
          <w:t>Bảng 6: Danh sách các use case của hệ thống</w:t>
        </w:r>
        <w:r>
          <w:rPr>
            <w:noProof/>
            <w:webHidden/>
          </w:rPr>
          <w:tab/>
        </w:r>
        <w:r>
          <w:rPr>
            <w:noProof/>
            <w:webHidden/>
          </w:rPr>
          <w:fldChar w:fldCharType="begin"/>
        </w:r>
        <w:r>
          <w:rPr>
            <w:noProof/>
            <w:webHidden/>
          </w:rPr>
          <w:instrText xml:space="preserve"> PAGEREF _Toc195696836 \h </w:instrText>
        </w:r>
        <w:r>
          <w:rPr>
            <w:noProof/>
            <w:webHidden/>
          </w:rPr>
        </w:r>
        <w:r>
          <w:rPr>
            <w:noProof/>
            <w:webHidden/>
          </w:rPr>
          <w:fldChar w:fldCharType="separate"/>
        </w:r>
        <w:r>
          <w:rPr>
            <w:noProof/>
            <w:webHidden/>
          </w:rPr>
          <w:t>46</w:t>
        </w:r>
        <w:r>
          <w:rPr>
            <w:noProof/>
            <w:webHidden/>
          </w:rPr>
          <w:fldChar w:fldCharType="end"/>
        </w:r>
      </w:hyperlink>
    </w:p>
    <w:p w14:paraId="45ED11F0" w14:textId="41952C3A"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7" w:history="1">
        <w:r w:rsidRPr="001F7914">
          <w:rPr>
            <w:rStyle w:val="Hyperlink"/>
            <w:noProof/>
          </w:rPr>
          <w:t xml:space="preserve">Bảng 7: </w:t>
        </w:r>
        <w:r w:rsidRPr="001F7914">
          <w:rPr>
            <w:rStyle w:val="Hyperlink"/>
            <w:noProof/>
            <w:lang w:val="en-US"/>
          </w:rPr>
          <w:t>Đặc tả use case “Đăng Nhập”</w:t>
        </w:r>
        <w:r>
          <w:rPr>
            <w:noProof/>
            <w:webHidden/>
          </w:rPr>
          <w:tab/>
        </w:r>
        <w:r>
          <w:rPr>
            <w:noProof/>
            <w:webHidden/>
          </w:rPr>
          <w:fldChar w:fldCharType="begin"/>
        </w:r>
        <w:r>
          <w:rPr>
            <w:noProof/>
            <w:webHidden/>
          </w:rPr>
          <w:instrText xml:space="preserve"> PAGEREF _Toc195696837 \h </w:instrText>
        </w:r>
        <w:r>
          <w:rPr>
            <w:noProof/>
            <w:webHidden/>
          </w:rPr>
        </w:r>
        <w:r>
          <w:rPr>
            <w:noProof/>
            <w:webHidden/>
          </w:rPr>
          <w:fldChar w:fldCharType="separate"/>
        </w:r>
        <w:r>
          <w:rPr>
            <w:noProof/>
            <w:webHidden/>
          </w:rPr>
          <w:t>47</w:t>
        </w:r>
        <w:r>
          <w:rPr>
            <w:noProof/>
            <w:webHidden/>
          </w:rPr>
          <w:fldChar w:fldCharType="end"/>
        </w:r>
      </w:hyperlink>
    </w:p>
    <w:p w14:paraId="32D5EBAC" w14:textId="506666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8" w:history="1">
        <w:r w:rsidRPr="001F7914">
          <w:rPr>
            <w:rStyle w:val="Hyperlink"/>
            <w:noProof/>
          </w:rPr>
          <w:t xml:space="preserve">Bảng 8: </w:t>
        </w:r>
        <w:r w:rsidRPr="001F7914">
          <w:rPr>
            <w:rStyle w:val="Hyperlink"/>
            <w:noProof/>
            <w:lang w:val="en-US"/>
          </w:rPr>
          <w:t>Đặc tả use case “Đăng Ký”</w:t>
        </w:r>
        <w:r>
          <w:rPr>
            <w:noProof/>
            <w:webHidden/>
          </w:rPr>
          <w:tab/>
        </w:r>
        <w:r>
          <w:rPr>
            <w:noProof/>
            <w:webHidden/>
          </w:rPr>
          <w:fldChar w:fldCharType="begin"/>
        </w:r>
        <w:r>
          <w:rPr>
            <w:noProof/>
            <w:webHidden/>
          </w:rPr>
          <w:instrText xml:space="preserve"> PAGEREF _Toc195696838 \h </w:instrText>
        </w:r>
        <w:r>
          <w:rPr>
            <w:noProof/>
            <w:webHidden/>
          </w:rPr>
        </w:r>
        <w:r>
          <w:rPr>
            <w:noProof/>
            <w:webHidden/>
          </w:rPr>
          <w:fldChar w:fldCharType="separate"/>
        </w:r>
        <w:r>
          <w:rPr>
            <w:noProof/>
            <w:webHidden/>
          </w:rPr>
          <w:t>48</w:t>
        </w:r>
        <w:r>
          <w:rPr>
            <w:noProof/>
            <w:webHidden/>
          </w:rPr>
          <w:fldChar w:fldCharType="end"/>
        </w:r>
      </w:hyperlink>
    </w:p>
    <w:p w14:paraId="53BEE3E6" w14:textId="60A0A27B"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39" w:history="1">
        <w:r w:rsidRPr="001F7914">
          <w:rPr>
            <w:rStyle w:val="Hyperlink"/>
            <w:noProof/>
          </w:rPr>
          <w:t xml:space="preserve">Bảng 9: </w:t>
        </w:r>
        <w:r w:rsidRPr="001F7914">
          <w:rPr>
            <w:rStyle w:val="Hyperlink"/>
            <w:noProof/>
            <w:lang w:val="en-US"/>
          </w:rPr>
          <w:t>Đặc tả use case “User Login”</w:t>
        </w:r>
        <w:r>
          <w:rPr>
            <w:noProof/>
            <w:webHidden/>
          </w:rPr>
          <w:tab/>
        </w:r>
        <w:r>
          <w:rPr>
            <w:noProof/>
            <w:webHidden/>
          </w:rPr>
          <w:fldChar w:fldCharType="begin"/>
        </w:r>
        <w:r>
          <w:rPr>
            <w:noProof/>
            <w:webHidden/>
          </w:rPr>
          <w:instrText xml:space="preserve"> PAGEREF _Toc195696839 \h </w:instrText>
        </w:r>
        <w:r>
          <w:rPr>
            <w:noProof/>
            <w:webHidden/>
          </w:rPr>
        </w:r>
        <w:r>
          <w:rPr>
            <w:noProof/>
            <w:webHidden/>
          </w:rPr>
          <w:fldChar w:fldCharType="separate"/>
        </w:r>
        <w:r>
          <w:rPr>
            <w:noProof/>
            <w:webHidden/>
          </w:rPr>
          <w:t>49</w:t>
        </w:r>
        <w:r>
          <w:rPr>
            <w:noProof/>
            <w:webHidden/>
          </w:rPr>
          <w:fldChar w:fldCharType="end"/>
        </w:r>
      </w:hyperlink>
    </w:p>
    <w:p w14:paraId="5D39D428" w14:textId="3587D729"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0" w:history="1">
        <w:r w:rsidRPr="001F7914">
          <w:rPr>
            <w:rStyle w:val="Hyperlink"/>
            <w:noProof/>
          </w:rPr>
          <w:t xml:space="preserve">Bảng 10: </w:t>
        </w:r>
        <w:r w:rsidRPr="001F7914">
          <w:rPr>
            <w:rStyle w:val="Hyperlink"/>
            <w:noProof/>
            <w:lang w:val="en-US"/>
          </w:rPr>
          <w:t>Đặc tả use case “Nhận Diện”</w:t>
        </w:r>
        <w:r>
          <w:rPr>
            <w:noProof/>
            <w:webHidden/>
          </w:rPr>
          <w:tab/>
        </w:r>
        <w:r>
          <w:rPr>
            <w:noProof/>
            <w:webHidden/>
          </w:rPr>
          <w:fldChar w:fldCharType="begin"/>
        </w:r>
        <w:r>
          <w:rPr>
            <w:noProof/>
            <w:webHidden/>
          </w:rPr>
          <w:instrText xml:space="preserve"> PAGEREF _Toc195696840 \h </w:instrText>
        </w:r>
        <w:r>
          <w:rPr>
            <w:noProof/>
            <w:webHidden/>
          </w:rPr>
        </w:r>
        <w:r>
          <w:rPr>
            <w:noProof/>
            <w:webHidden/>
          </w:rPr>
          <w:fldChar w:fldCharType="separate"/>
        </w:r>
        <w:r>
          <w:rPr>
            <w:noProof/>
            <w:webHidden/>
          </w:rPr>
          <w:t>50</w:t>
        </w:r>
        <w:r>
          <w:rPr>
            <w:noProof/>
            <w:webHidden/>
          </w:rPr>
          <w:fldChar w:fldCharType="end"/>
        </w:r>
      </w:hyperlink>
    </w:p>
    <w:p w14:paraId="0E8CE810" w14:textId="7D73C7A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1" w:history="1">
        <w:r w:rsidRPr="001F7914">
          <w:rPr>
            <w:rStyle w:val="Hyperlink"/>
            <w:noProof/>
          </w:rPr>
          <w:t>Bảng 11: Đặc tả use case “</w:t>
        </w:r>
        <w:r w:rsidRPr="001F7914">
          <w:rPr>
            <w:rStyle w:val="Hyperlink"/>
            <w:noProof/>
            <w:lang w:val="en-US"/>
          </w:rPr>
          <w:t>Nhận Diện Loài Mới</w:t>
        </w:r>
        <w:r w:rsidRPr="001F7914">
          <w:rPr>
            <w:rStyle w:val="Hyperlink"/>
            <w:noProof/>
          </w:rPr>
          <w:t>”</w:t>
        </w:r>
        <w:r>
          <w:rPr>
            <w:noProof/>
            <w:webHidden/>
          </w:rPr>
          <w:tab/>
        </w:r>
        <w:r>
          <w:rPr>
            <w:noProof/>
            <w:webHidden/>
          </w:rPr>
          <w:fldChar w:fldCharType="begin"/>
        </w:r>
        <w:r>
          <w:rPr>
            <w:noProof/>
            <w:webHidden/>
          </w:rPr>
          <w:instrText xml:space="preserve"> PAGEREF _Toc195696841 \h </w:instrText>
        </w:r>
        <w:r>
          <w:rPr>
            <w:noProof/>
            <w:webHidden/>
          </w:rPr>
        </w:r>
        <w:r>
          <w:rPr>
            <w:noProof/>
            <w:webHidden/>
          </w:rPr>
          <w:fldChar w:fldCharType="separate"/>
        </w:r>
        <w:r>
          <w:rPr>
            <w:noProof/>
            <w:webHidden/>
          </w:rPr>
          <w:t>51</w:t>
        </w:r>
        <w:r>
          <w:rPr>
            <w:noProof/>
            <w:webHidden/>
          </w:rPr>
          <w:fldChar w:fldCharType="end"/>
        </w:r>
      </w:hyperlink>
    </w:p>
    <w:p w14:paraId="4EAF6602" w14:textId="6EFCA76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2" w:history="1">
        <w:r w:rsidRPr="001F7914">
          <w:rPr>
            <w:rStyle w:val="Hyperlink"/>
            <w:noProof/>
          </w:rPr>
          <w:t>Bảng 12: Đặc tả use case “Xem danh sách hình ảnh theo tên côn trùng”</w:t>
        </w:r>
        <w:r>
          <w:rPr>
            <w:noProof/>
            <w:webHidden/>
          </w:rPr>
          <w:tab/>
        </w:r>
        <w:r>
          <w:rPr>
            <w:noProof/>
            <w:webHidden/>
          </w:rPr>
          <w:fldChar w:fldCharType="begin"/>
        </w:r>
        <w:r>
          <w:rPr>
            <w:noProof/>
            <w:webHidden/>
          </w:rPr>
          <w:instrText xml:space="preserve"> PAGEREF _Toc195696842 \h </w:instrText>
        </w:r>
        <w:r>
          <w:rPr>
            <w:noProof/>
            <w:webHidden/>
          </w:rPr>
        </w:r>
        <w:r>
          <w:rPr>
            <w:noProof/>
            <w:webHidden/>
          </w:rPr>
          <w:fldChar w:fldCharType="separate"/>
        </w:r>
        <w:r>
          <w:rPr>
            <w:noProof/>
            <w:webHidden/>
          </w:rPr>
          <w:t>51</w:t>
        </w:r>
        <w:r>
          <w:rPr>
            <w:noProof/>
            <w:webHidden/>
          </w:rPr>
          <w:fldChar w:fldCharType="end"/>
        </w:r>
      </w:hyperlink>
    </w:p>
    <w:p w14:paraId="39E93D68" w14:textId="53832B77"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3" w:history="1">
        <w:r w:rsidRPr="001F7914">
          <w:rPr>
            <w:rStyle w:val="Hyperlink"/>
            <w:noProof/>
          </w:rPr>
          <w:t>Bảng 13: Đặc tả use case đăng bài viết côn trùng</w:t>
        </w:r>
        <w:r>
          <w:rPr>
            <w:noProof/>
            <w:webHidden/>
          </w:rPr>
          <w:tab/>
        </w:r>
        <w:r>
          <w:rPr>
            <w:noProof/>
            <w:webHidden/>
          </w:rPr>
          <w:fldChar w:fldCharType="begin"/>
        </w:r>
        <w:r>
          <w:rPr>
            <w:noProof/>
            <w:webHidden/>
          </w:rPr>
          <w:instrText xml:space="preserve"> PAGEREF _Toc195696843 \h </w:instrText>
        </w:r>
        <w:r>
          <w:rPr>
            <w:noProof/>
            <w:webHidden/>
          </w:rPr>
        </w:r>
        <w:r>
          <w:rPr>
            <w:noProof/>
            <w:webHidden/>
          </w:rPr>
          <w:fldChar w:fldCharType="separate"/>
        </w:r>
        <w:r>
          <w:rPr>
            <w:noProof/>
            <w:webHidden/>
          </w:rPr>
          <w:t>52</w:t>
        </w:r>
        <w:r>
          <w:rPr>
            <w:noProof/>
            <w:webHidden/>
          </w:rPr>
          <w:fldChar w:fldCharType="end"/>
        </w:r>
      </w:hyperlink>
    </w:p>
    <w:p w14:paraId="43E5A116" w14:textId="71FD162E"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4" w:history="1">
        <w:r w:rsidRPr="001F7914">
          <w:rPr>
            <w:rStyle w:val="Hyperlink"/>
            <w:noProof/>
          </w:rPr>
          <w:t>Bảng 14: Bảng thông tin côn trùng</w:t>
        </w:r>
        <w:r>
          <w:rPr>
            <w:noProof/>
            <w:webHidden/>
          </w:rPr>
          <w:tab/>
        </w:r>
        <w:r>
          <w:rPr>
            <w:noProof/>
            <w:webHidden/>
          </w:rPr>
          <w:fldChar w:fldCharType="begin"/>
        </w:r>
        <w:r>
          <w:rPr>
            <w:noProof/>
            <w:webHidden/>
          </w:rPr>
          <w:instrText xml:space="preserve"> PAGEREF _Toc195696844 \h </w:instrText>
        </w:r>
        <w:r>
          <w:rPr>
            <w:noProof/>
            <w:webHidden/>
          </w:rPr>
        </w:r>
        <w:r>
          <w:rPr>
            <w:noProof/>
            <w:webHidden/>
          </w:rPr>
          <w:fldChar w:fldCharType="separate"/>
        </w:r>
        <w:r>
          <w:rPr>
            <w:noProof/>
            <w:webHidden/>
          </w:rPr>
          <w:t>53</w:t>
        </w:r>
        <w:r>
          <w:rPr>
            <w:noProof/>
            <w:webHidden/>
          </w:rPr>
          <w:fldChar w:fldCharType="end"/>
        </w:r>
      </w:hyperlink>
    </w:p>
    <w:p w14:paraId="5B61AED2" w14:textId="264ECBB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5" w:history="1">
        <w:r w:rsidRPr="001F7914">
          <w:rPr>
            <w:rStyle w:val="Hyperlink"/>
            <w:noProof/>
          </w:rPr>
          <w:t>Bảng 15: Bảng người dùng</w:t>
        </w:r>
        <w:r>
          <w:rPr>
            <w:noProof/>
            <w:webHidden/>
          </w:rPr>
          <w:tab/>
        </w:r>
        <w:r>
          <w:rPr>
            <w:noProof/>
            <w:webHidden/>
          </w:rPr>
          <w:fldChar w:fldCharType="begin"/>
        </w:r>
        <w:r>
          <w:rPr>
            <w:noProof/>
            <w:webHidden/>
          </w:rPr>
          <w:instrText xml:space="preserve"> PAGEREF _Toc195696845 \h </w:instrText>
        </w:r>
        <w:r>
          <w:rPr>
            <w:noProof/>
            <w:webHidden/>
          </w:rPr>
        </w:r>
        <w:r>
          <w:rPr>
            <w:noProof/>
            <w:webHidden/>
          </w:rPr>
          <w:fldChar w:fldCharType="separate"/>
        </w:r>
        <w:r>
          <w:rPr>
            <w:noProof/>
            <w:webHidden/>
          </w:rPr>
          <w:t>53</w:t>
        </w:r>
        <w:r>
          <w:rPr>
            <w:noProof/>
            <w:webHidden/>
          </w:rPr>
          <w:fldChar w:fldCharType="end"/>
        </w:r>
      </w:hyperlink>
    </w:p>
    <w:p w14:paraId="4D7C825C" w14:textId="0BB33204"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6" w:history="1">
        <w:r w:rsidRPr="001F7914">
          <w:rPr>
            <w:rStyle w:val="Hyperlink"/>
            <w:noProof/>
          </w:rPr>
          <w:t>Bảng 16: Bảng bài viết</w:t>
        </w:r>
        <w:r>
          <w:rPr>
            <w:noProof/>
            <w:webHidden/>
          </w:rPr>
          <w:tab/>
        </w:r>
        <w:r>
          <w:rPr>
            <w:noProof/>
            <w:webHidden/>
          </w:rPr>
          <w:fldChar w:fldCharType="begin"/>
        </w:r>
        <w:r>
          <w:rPr>
            <w:noProof/>
            <w:webHidden/>
          </w:rPr>
          <w:instrText xml:space="preserve"> PAGEREF _Toc195696846 \h </w:instrText>
        </w:r>
        <w:r>
          <w:rPr>
            <w:noProof/>
            <w:webHidden/>
          </w:rPr>
        </w:r>
        <w:r>
          <w:rPr>
            <w:noProof/>
            <w:webHidden/>
          </w:rPr>
          <w:fldChar w:fldCharType="separate"/>
        </w:r>
        <w:r>
          <w:rPr>
            <w:noProof/>
            <w:webHidden/>
          </w:rPr>
          <w:t>54</w:t>
        </w:r>
        <w:r>
          <w:rPr>
            <w:noProof/>
            <w:webHidden/>
          </w:rPr>
          <w:fldChar w:fldCharType="end"/>
        </w:r>
      </w:hyperlink>
    </w:p>
    <w:p w14:paraId="3CA1D59E" w14:textId="2F12E3D5"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7" w:history="1">
        <w:r w:rsidRPr="001F7914">
          <w:rPr>
            <w:rStyle w:val="Hyperlink"/>
            <w:noProof/>
          </w:rPr>
          <w:t>Bảng 17: Bảng bài viết yêu thích</w:t>
        </w:r>
        <w:r>
          <w:rPr>
            <w:noProof/>
            <w:webHidden/>
          </w:rPr>
          <w:tab/>
        </w:r>
        <w:r>
          <w:rPr>
            <w:noProof/>
            <w:webHidden/>
          </w:rPr>
          <w:fldChar w:fldCharType="begin"/>
        </w:r>
        <w:r>
          <w:rPr>
            <w:noProof/>
            <w:webHidden/>
          </w:rPr>
          <w:instrText xml:space="preserve"> PAGEREF _Toc195696847 \h </w:instrText>
        </w:r>
        <w:r>
          <w:rPr>
            <w:noProof/>
            <w:webHidden/>
          </w:rPr>
        </w:r>
        <w:r>
          <w:rPr>
            <w:noProof/>
            <w:webHidden/>
          </w:rPr>
          <w:fldChar w:fldCharType="separate"/>
        </w:r>
        <w:r>
          <w:rPr>
            <w:noProof/>
            <w:webHidden/>
          </w:rPr>
          <w:t>54</w:t>
        </w:r>
        <w:r>
          <w:rPr>
            <w:noProof/>
            <w:webHidden/>
          </w:rPr>
          <w:fldChar w:fldCharType="end"/>
        </w:r>
      </w:hyperlink>
    </w:p>
    <w:p w14:paraId="278CF234" w14:textId="1162C7B2"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8" w:history="1">
        <w:r w:rsidRPr="001F7914">
          <w:rPr>
            <w:rStyle w:val="Hyperlink"/>
            <w:noProof/>
          </w:rPr>
          <w:t>Bảng 18: Côn trùng trong tập dữ liệu 10 lớp</w:t>
        </w:r>
        <w:r>
          <w:rPr>
            <w:noProof/>
            <w:webHidden/>
          </w:rPr>
          <w:tab/>
        </w:r>
        <w:r>
          <w:rPr>
            <w:noProof/>
            <w:webHidden/>
          </w:rPr>
          <w:fldChar w:fldCharType="begin"/>
        </w:r>
        <w:r>
          <w:rPr>
            <w:noProof/>
            <w:webHidden/>
          </w:rPr>
          <w:instrText xml:space="preserve"> PAGEREF _Toc195696848 \h </w:instrText>
        </w:r>
        <w:r>
          <w:rPr>
            <w:noProof/>
            <w:webHidden/>
          </w:rPr>
        </w:r>
        <w:r>
          <w:rPr>
            <w:noProof/>
            <w:webHidden/>
          </w:rPr>
          <w:fldChar w:fldCharType="separate"/>
        </w:r>
        <w:r>
          <w:rPr>
            <w:noProof/>
            <w:webHidden/>
          </w:rPr>
          <w:t>55</w:t>
        </w:r>
        <w:r>
          <w:rPr>
            <w:noProof/>
            <w:webHidden/>
          </w:rPr>
          <w:fldChar w:fldCharType="end"/>
        </w:r>
      </w:hyperlink>
    </w:p>
    <w:p w14:paraId="65348CA1" w14:textId="7ACEBDCF"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49" w:history="1">
        <w:r w:rsidRPr="001F7914">
          <w:rPr>
            <w:rStyle w:val="Hyperlink"/>
            <w:noProof/>
          </w:rPr>
          <w:t>Bảng 19: Bảng độ chính xác</w:t>
        </w:r>
        <w:r w:rsidRPr="001F7914">
          <w:rPr>
            <w:rStyle w:val="Hyperlink"/>
            <w:noProof/>
            <w:lang w:val="en-US"/>
          </w:rPr>
          <w:t xml:space="preserve"> sau khi nhận diện</w:t>
        </w:r>
        <w:r w:rsidRPr="001F7914">
          <w:rPr>
            <w:rStyle w:val="Hyperlink"/>
            <w:noProof/>
          </w:rPr>
          <w:t xml:space="preserve"> của tập dữ liệu 10 lớp</w:t>
        </w:r>
        <w:r>
          <w:rPr>
            <w:noProof/>
            <w:webHidden/>
          </w:rPr>
          <w:tab/>
        </w:r>
        <w:r>
          <w:rPr>
            <w:noProof/>
            <w:webHidden/>
          </w:rPr>
          <w:fldChar w:fldCharType="begin"/>
        </w:r>
        <w:r>
          <w:rPr>
            <w:noProof/>
            <w:webHidden/>
          </w:rPr>
          <w:instrText xml:space="preserve"> PAGEREF _Toc195696849 \h </w:instrText>
        </w:r>
        <w:r>
          <w:rPr>
            <w:noProof/>
            <w:webHidden/>
          </w:rPr>
        </w:r>
        <w:r>
          <w:rPr>
            <w:noProof/>
            <w:webHidden/>
          </w:rPr>
          <w:fldChar w:fldCharType="separate"/>
        </w:r>
        <w:r>
          <w:rPr>
            <w:noProof/>
            <w:webHidden/>
          </w:rPr>
          <w:t>60</w:t>
        </w:r>
        <w:r>
          <w:rPr>
            <w:noProof/>
            <w:webHidden/>
          </w:rPr>
          <w:fldChar w:fldCharType="end"/>
        </w:r>
      </w:hyperlink>
    </w:p>
    <w:p w14:paraId="2C03F13A" w14:textId="186D7DED" w:rsidR="007B498C" w:rsidRDefault="007B498C">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696850" w:history="1">
        <w:r w:rsidRPr="001F7914">
          <w:rPr>
            <w:rStyle w:val="Hyperlink"/>
            <w:noProof/>
          </w:rPr>
          <w:t>Bảng 20: So sánh các phiên bản Yolov9</w:t>
        </w:r>
        <w:r>
          <w:rPr>
            <w:noProof/>
            <w:webHidden/>
          </w:rPr>
          <w:tab/>
        </w:r>
        <w:r>
          <w:rPr>
            <w:noProof/>
            <w:webHidden/>
          </w:rPr>
          <w:fldChar w:fldCharType="begin"/>
        </w:r>
        <w:r>
          <w:rPr>
            <w:noProof/>
            <w:webHidden/>
          </w:rPr>
          <w:instrText xml:space="preserve"> PAGEREF _Toc195696850 \h </w:instrText>
        </w:r>
        <w:r>
          <w:rPr>
            <w:noProof/>
            <w:webHidden/>
          </w:rPr>
        </w:r>
        <w:r>
          <w:rPr>
            <w:noProof/>
            <w:webHidden/>
          </w:rPr>
          <w:fldChar w:fldCharType="separate"/>
        </w:r>
        <w:r>
          <w:rPr>
            <w:noProof/>
            <w:webHidden/>
          </w:rPr>
          <w:t>61</w:t>
        </w:r>
        <w:r>
          <w:rPr>
            <w:noProof/>
            <w:webHidden/>
          </w:rPr>
          <w:fldChar w:fldCharType="end"/>
        </w:r>
      </w:hyperlink>
    </w:p>
    <w:p w14:paraId="3E854E75" w14:textId="2E4A17C3"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2D454E">
      <w:pPr>
        <w:pStyle w:val="Heading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8359" w:type="dxa"/>
        <w:tblLook w:val="04A0" w:firstRow="1" w:lastRow="0" w:firstColumn="1" w:lastColumn="0" w:noHBand="0" w:noVBand="1"/>
      </w:tblPr>
      <w:tblGrid>
        <w:gridCol w:w="988"/>
        <w:gridCol w:w="2693"/>
        <w:gridCol w:w="4678"/>
      </w:tblGrid>
      <w:tr w:rsidR="00700D7E" w:rsidRPr="002E2C37" w14:paraId="0F9CF057" w14:textId="77777777" w:rsidTr="0024331B">
        <w:tc>
          <w:tcPr>
            <w:tcW w:w="988" w:type="dxa"/>
          </w:tcPr>
          <w:p w14:paraId="4BC83871" w14:textId="77777777" w:rsidR="00700D7E" w:rsidRPr="002E2C37" w:rsidRDefault="00700D7E" w:rsidP="0024331B">
            <w:pPr>
              <w:pStyle w:val="Style1"/>
            </w:pPr>
            <w:r w:rsidRPr="002E2C37">
              <w:t>STT</w:t>
            </w:r>
          </w:p>
        </w:tc>
        <w:tc>
          <w:tcPr>
            <w:tcW w:w="2693" w:type="dxa"/>
          </w:tcPr>
          <w:p w14:paraId="5B2A33C5" w14:textId="77777777" w:rsidR="00700D7E" w:rsidRPr="002E2C37" w:rsidRDefault="00700D7E" w:rsidP="0024331B">
            <w:pPr>
              <w:pStyle w:val="Style1"/>
            </w:pPr>
            <w:r w:rsidRPr="002E2C37">
              <w:t>Từ viết tắt</w:t>
            </w:r>
          </w:p>
        </w:tc>
        <w:tc>
          <w:tcPr>
            <w:tcW w:w="4678" w:type="dxa"/>
          </w:tcPr>
          <w:p w14:paraId="7D10FBE8" w14:textId="77777777" w:rsidR="00700D7E" w:rsidRPr="002E2C37" w:rsidRDefault="00700D7E" w:rsidP="0024331B">
            <w:pPr>
              <w:pStyle w:val="Style1"/>
            </w:pPr>
            <w:r w:rsidRPr="002E2C37">
              <w:t>Từ viết đủ nghĩa</w:t>
            </w:r>
          </w:p>
        </w:tc>
      </w:tr>
      <w:tr w:rsidR="00700D7E" w:rsidRPr="002E2C37" w14:paraId="3FD6F5B6" w14:textId="77777777" w:rsidTr="0024331B">
        <w:tc>
          <w:tcPr>
            <w:tcW w:w="988" w:type="dxa"/>
          </w:tcPr>
          <w:p w14:paraId="12BCF33A" w14:textId="77777777" w:rsidR="00700D7E" w:rsidRPr="002E2C37" w:rsidRDefault="00700D7E" w:rsidP="0024331B">
            <w:pPr>
              <w:pStyle w:val="Style1"/>
            </w:pPr>
            <w:r w:rsidRPr="002E2C37">
              <w:t>1</w:t>
            </w:r>
          </w:p>
        </w:tc>
        <w:tc>
          <w:tcPr>
            <w:tcW w:w="2693" w:type="dxa"/>
          </w:tcPr>
          <w:p w14:paraId="75CBC5B1" w14:textId="77777777" w:rsidR="00700D7E" w:rsidRPr="002E2C37" w:rsidRDefault="00700D7E" w:rsidP="00C37AC8">
            <w:r w:rsidRPr="002E2C37">
              <w:t>ĐBSCL</w:t>
            </w:r>
          </w:p>
        </w:tc>
        <w:tc>
          <w:tcPr>
            <w:tcW w:w="4678" w:type="dxa"/>
          </w:tcPr>
          <w:p w14:paraId="256C1E66" w14:textId="77777777" w:rsidR="00700D7E" w:rsidRPr="002E2C37" w:rsidRDefault="00700D7E" w:rsidP="0024331B">
            <w:pPr>
              <w:jc w:val="left"/>
            </w:pPr>
            <w:r w:rsidRPr="002E2C37">
              <w:t>Đồng Bằng Sông Cửu Long</w:t>
            </w:r>
          </w:p>
        </w:tc>
      </w:tr>
      <w:tr w:rsidR="00700D7E" w:rsidRPr="002E2C37" w14:paraId="29BF5632" w14:textId="77777777" w:rsidTr="0024331B">
        <w:tc>
          <w:tcPr>
            <w:tcW w:w="988" w:type="dxa"/>
          </w:tcPr>
          <w:p w14:paraId="349D2BF9" w14:textId="77777777" w:rsidR="00700D7E" w:rsidRPr="002E2C37" w:rsidRDefault="00700D7E" w:rsidP="0024331B">
            <w:pPr>
              <w:pStyle w:val="Style1"/>
            </w:pPr>
            <w:r w:rsidRPr="002E2C37">
              <w:t>2</w:t>
            </w:r>
          </w:p>
        </w:tc>
        <w:tc>
          <w:tcPr>
            <w:tcW w:w="2693" w:type="dxa"/>
          </w:tcPr>
          <w:p w14:paraId="0CACB5AB" w14:textId="77777777" w:rsidR="00700D7E" w:rsidRPr="002E2C37" w:rsidRDefault="00700D7E" w:rsidP="00C37AC8">
            <w:r w:rsidRPr="002E2C37">
              <w:t>CNN</w:t>
            </w:r>
          </w:p>
        </w:tc>
        <w:tc>
          <w:tcPr>
            <w:tcW w:w="4678" w:type="dxa"/>
          </w:tcPr>
          <w:p w14:paraId="58C21C2A" w14:textId="77777777" w:rsidR="00700D7E" w:rsidRPr="002E2C37" w:rsidRDefault="00700D7E" w:rsidP="0024331B">
            <w:pPr>
              <w:jc w:val="left"/>
            </w:pPr>
            <w:r w:rsidRPr="002E2C37">
              <w:rPr>
                <w:lang w:val="en-US"/>
              </w:rPr>
              <w:t xml:space="preserve">Convolutional Neural Network </w:t>
            </w:r>
          </w:p>
        </w:tc>
      </w:tr>
      <w:tr w:rsidR="00700D7E" w:rsidRPr="002E2C37" w14:paraId="797FC832" w14:textId="77777777" w:rsidTr="0024331B">
        <w:tc>
          <w:tcPr>
            <w:tcW w:w="988" w:type="dxa"/>
          </w:tcPr>
          <w:p w14:paraId="2C5A74F6" w14:textId="77777777" w:rsidR="00700D7E" w:rsidRPr="002E2C37" w:rsidRDefault="00700D7E" w:rsidP="0024331B">
            <w:pPr>
              <w:pStyle w:val="Style1"/>
            </w:pPr>
            <w:r w:rsidRPr="002E2C37">
              <w:t>3</w:t>
            </w:r>
          </w:p>
        </w:tc>
        <w:tc>
          <w:tcPr>
            <w:tcW w:w="2693" w:type="dxa"/>
          </w:tcPr>
          <w:p w14:paraId="2545CF12" w14:textId="77777777" w:rsidR="00700D7E" w:rsidRPr="002E2C37" w:rsidRDefault="00700D7E" w:rsidP="00C37AC8">
            <w:r w:rsidRPr="002E2C37">
              <w:t>GPU</w:t>
            </w:r>
          </w:p>
        </w:tc>
        <w:tc>
          <w:tcPr>
            <w:tcW w:w="4678" w:type="dxa"/>
          </w:tcPr>
          <w:p w14:paraId="0225A6E1" w14:textId="77777777" w:rsidR="00700D7E" w:rsidRPr="002E2C37" w:rsidRDefault="00700D7E" w:rsidP="0024331B">
            <w:pPr>
              <w:jc w:val="left"/>
            </w:pPr>
            <w:r w:rsidRPr="002E2C37">
              <w:rPr>
                <w:shd w:val="clear" w:color="auto" w:fill="FFFFFF"/>
              </w:rPr>
              <w:t>Graphics Processing Unit</w:t>
            </w:r>
          </w:p>
        </w:tc>
      </w:tr>
      <w:tr w:rsidR="00700D7E" w:rsidRPr="002E2C37" w14:paraId="79DF4DB8" w14:textId="77777777" w:rsidTr="0024331B">
        <w:tc>
          <w:tcPr>
            <w:tcW w:w="988" w:type="dxa"/>
          </w:tcPr>
          <w:p w14:paraId="36302ACA" w14:textId="77777777" w:rsidR="00700D7E" w:rsidRPr="002E2C37" w:rsidRDefault="00700D7E" w:rsidP="0024331B">
            <w:pPr>
              <w:pStyle w:val="Style1"/>
            </w:pPr>
            <w:r w:rsidRPr="002E2C37">
              <w:t>4</w:t>
            </w:r>
          </w:p>
        </w:tc>
        <w:tc>
          <w:tcPr>
            <w:tcW w:w="2693" w:type="dxa"/>
          </w:tcPr>
          <w:p w14:paraId="70E66544" w14:textId="77777777" w:rsidR="00700D7E" w:rsidRPr="002E2C37" w:rsidRDefault="00700D7E" w:rsidP="00C37AC8">
            <w:r w:rsidRPr="002E2C37">
              <w:t>ReLU</w:t>
            </w:r>
          </w:p>
        </w:tc>
        <w:tc>
          <w:tcPr>
            <w:tcW w:w="4678" w:type="dxa"/>
          </w:tcPr>
          <w:p w14:paraId="51C7D265" w14:textId="77777777" w:rsidR="00700D7E" w:rsidRPr="002E2C37" w:rsidRDefault="00700D7E" w:rsidP="0024331B">
            <w:pPr>
              <w:jc w:val="left"/>
            </w:pPr>
            <w:r w:rsidRPr="002E2C37">
              <w:t>Rectified Linear Unit</w:t>
            </w:r>
          </w:p>
        </w:tc>
      </w:tr>
      <w:tr w:rsidR="00700D7E" w:rsidRPr="002E2C37" w14:paraId="22DB3316" w14:textId="77777777" w:rsidTr="0024331B">
        <w:tc>
          <w:tcPr>
            <w:tcW w:w="988" w:type="dxa"/>
          </w:tcPr>
          <w:p w14:paraId="06B594AB" w14:textId="77777777" w:rsidR="00700D7E" w:rsidRPr="002E2C37" w:rsidRDefault="00700D7E" w:rsidP="0024331B">
            <w:pPr>
              <w:pStyle w:val="Style1"/>
            </w:pPr>
            <w:r w:rsidRPr="002E2C37">
              <w:t>5</w:t>
            </w:r>
          </w:p>
        </w:tc>
        <w:tc>
          <w:tcPr>
            <w:tcW w:w="2693" w:type="dxa"/>
          </w:tcPr>
          <w:p w14:paraId="7F150B4E" w14:textId="77777777" w:rsidR="00700D7E" w:rsidRPr="002E2C37" w:rsidRDefault="00700D7E" w:rsidP="00C37AC8">
            <w:r w:rsidRPr="002E2C37">
              <w:t>R-CNN</w:t>
            </w:r>
          </w:p>
        </w:tc>
        <w:tc>
          <w:tcPr>
            <w:tcW w:w="4678" w:type="dxa"/>
          </w:tcPr>
          <w:p w14:paraId="655FAF76" w14:textId="77777777" w:rsidR="00700D7E" w:rsidRPr="002E2C37" w:rsidRDefault="00700D7E" w:rsidP="0024331B">
            <w:pPr>
              <w:jc w:val="left"/>
            </w:pPr>
            <w:r w:rsidRPr="002E2C37">
              <w:t>Regions with CNN feature</w:t>
            </w:r>
          </w:p>
        </w:tc>
      </w:tr>
      <w:tr w:rsidR="00700D7E" w:rsidRPr="002E2C37" w14:paraId="1A823B99" w14:textId="77777777" w:rsidTr="0024331B">
        <w:tc>
          <w:tcPr>
            <w:tcW w:w="988" w:type="dxa"/>
          </w:tcPr>
          <w:p w14:paraId="4E439813" w14:textId="77777777" w:rsidR="00700D7E" w:rsidRPr="002E2C37" w:rsidRDefault="00700D7E" w:rsidP="0024331B">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678" w:type="dxa"/>
            <w:vAlign w:val="center"/>
          </w:tcPr>
          <w:p w14:paraId="094AED67" w14:textId="77777777" w:rsidR="00700D7E" w:rsidRPr="002E2C37" w:rsidRDefault="00700D7E" w:rsidP="0024331B">
            <w:pPr>
              <w:jc w:val="left"/>
            </w:pPr>
            <w:r w:rsidRPr="002E2C37">
              <w:rPr>
                <w:highlight w:val="white"/>
              </w:rPr>
              <w:t>Central Processing Unit</w:t>
            </w:r>
            <w:r w:rsidRPr="002E2C37">
              <w:t xml:space="preserve"> </w:t>
            </w:r>
          </w:p>
        </w:tc>
      </w:tr>
      <w:tr w:rsidR="00700D7E" w:rsidRPr="002E2C37" w14:paraId="775CFA2D" w14:textId="77777777" w:rsidTr="0024331B">
        <w:tc>
          <w:tcPr>
            <w:tcW w:w="988" w:type="dxa"/>
          </w:tcPr>
          <w:p w14:paraId="11351262" w14:textId="77777777" w:rsidR="00700D7E" w:rsidRPr="002E2C37" w:rsidRDefault="00700D7E" w:rsidP="0024331B">
            <w:pPr>
              <w:pStyle w:val="Style1"/>
            </w:pPr>
            <w:r w:rsidRPr="002E2C37">
              <w:t>7</w:t>
            </w:r>
          </w:p>
        </w:tc>
        <w:tc>
          <w:tcPr>
            <w:tcW w:w="2693" w:type="dxa"/>
          </w:tcPr>
          <w:p w14:paraId="3C0EFD1D" w14:textId="77777777" w:rsidR="00700D7E" w:rsidRPr="002E2C37" w:rsidRDefault="00700D7E" w:rsidP="00C37AC8">
            <w:r w:rsidRPr="002E2C37">
              <w:t>SSD</w:t>
            </w:r>
          </w:p>
        </w:tc>
        <w:tc>
          <w:tcPr>
            <w:tcW w:w="4678" w:type="dxa"/>
          </w:tcPr>
          <w:p w14:paraId="26110E43" w14:textId="77777777" w:rsidR="00700D7E" w:rsidRPr="002E2C37" w:rsidRDefault="00700D7E" w:rsidP="0024331B">
            <w:pPr>
              <w:jc w:val="left"/>
              <w:rPr>
                <w:highlight w:val="white"/>
              </w:rPr>
            </w:pPr>
            <w:r w:rsidRPr="002E2C37">
              <w:rPr>
                <w:highlight w:val="white"/>
              </w:rPr>
              <w:t>Single Shot Detector</w:t>
            </w:r>
          </w:p>
        </w:tc>
      </w:tr>
      <w:tr w:rsidR="00700D7E" w:rsidRPr="002E2C37" w14:paraId="0531E40A" w14:textId="77777777" w:rsidTr="0024331B">
        <w:tc>
          <w:tcPr>
            <w:tcW w:w="988" w:type="dxa"/>
          </w:tcPr>
          <w:p w14:paraId="44F68862" w14:textId="77777777" w:rsidR="00700D7E" w:rsidRPr="002E2C37" w:rsidRDefault="00700D7E" w:rsidP="0024331B">
            <w:pPr>
              <w:pStyle w:val="Style1"/>
            </w:pPr>
            <w:r w:rsidRPr="002E2C37">
              <w:t>8</w:t>
            </w:r>
          </w:p>
        </w:tc>
        <w:tc>
          <w:tcPr>
            <w:tcW w:w="2693" w:type="dxa"/>
          </w:tcPr>
          <w:p w14:paraId="40DAF124" w14:textId="77777777" w:rsidR="00700D7E" w:rsidRPr="002E2C37" w:rsidRDefault="00700D7E" w:rsidP="00C37AC8">
            <w:r w:rsidRPr="002E2C37">
              <w:t>YOLO</w:t>
            </w:r>
          </w:p>
        </w:tc>
        <w:tc>
          <w:tcPr>
            <w:tcW w:w="4678" w:type="dxa"/>
          </w:tcPr>
          <w:p w14:paraId="2A61CE3E" w14:textId="77777777" w:rsidR="00700D7E" w:rsidRPr="002E2C37" w:rsidRDefault="00700D7E" w:rsidP="0024331B">
            <w:pPr>
              <w:jc w:val="left"/>
            </w:pPr>
            <w:r w:rsidRPr="002E2C37">
              <w:rPr>
                <w:lang w:val="en-US"/>
              </w:rPr>
              <w:t>You Only Look Once</w:t>
            </w:r>
          </w:p>
        </w:tc>
      </w:tr>
      <w:tr w:rsidR="00700D7E" w:rsidRPr="002E2C37" w14:paraId="74C26BA9" w14:textId="77777777" w:rsidTr="0024331B">
        <w:tc>
          <w:tcPr>
            <w:tcW w:w="988" w:type="dxa"/>
          </w:tcPr>
          <w:p w14:paraId="6605F9FE" w14:textId="77777777" w:rsidR="00700D7E" w:rsidRPr="002E2C37" w:rsidRDefault="00700D7E" w:rsidP="0024331B">
            <w:pPr>
              <w:pStyle w:val="Style1"/>
            </w:pPr>
            <w:r w:rsidRPr="002E2C37">
              <w:t>9</w:t>
            </w:r>
          </w:p>
        </w:tc>
        <w:tc>
          <w:tcPr>
            <w:tcW w:w="2693" w:type="dxa"/>
          </w:tcPr>
          <w:p w14:paraId="0E54857B" w14:textId="77777777" w:rsidR="00700D7E" w:rsidRPr="002E2C37" w:rsidRDefault="00700D7E" w:rsidP="00C37AC8">
            <w:r w:rsidRPr="002E2C37">
              <w:t>IoU</w:t>
            </w:r>
          </w:p>
        </w:tc>
        <w:tc>
          <w:tcPr>
            <w:tcW w:w="4678" w:type="dxa"/>
          </w:tcPr>
          <w:p w14:paraId="5B916AFE" w14:textId="77777777" w:rsidR="00700D7E" w:rsidRPr="002E2C37" w:rsidRDefault="00700D7E" w:rsidP="0024331B">
            <w:pPr>
              <w:jc w:val="left"/>
            </w:pPr>
            <w:r w:rsidRPr="002E2C37">
              <w:t>Intersection Over Union</w:t>
            </w:r>
          </w:p>
        </w:tc>
      </w:tr>
      <w:tr w:rsidR="00700D7E" w:rsidRPr="002E2C37" w14:paraId="4EE93129" w14:textId="77777777" w:rsidTr="0024331B">
        <w:tc>
          <w:tcPr>
            <w:tcW w:w="988" w:type="dxa"/>
          </w:tcPr>
          <w:p w14:paraId="61A926FB" w14:textId="77777777" w:rsidR="00700D7E" w:rsidRPr="002E2C37" w:rsidRDefault="00700D7E" w:rsidP="0024331B">
            <w:pPr>
              <w:pStyle w:val="Style1"/>
            </w:pPr>
            <w:r w:rsidRPr="002E2C37">
              <w:t>10</w:t>
            </w:r>
          </w:p>
        </w:tc>
        <w:tc>
          <w:tcPr>
            <w:tcW w:w="2693" w:type="dxa"/>
          </w:tcPr>
          <w:p w14:paraId="31495D4D" w14:textId="77777777" w:rsidR="00700D7E" w:rsidRPr="002E2C37" w:rsidRDefault="00700D7E" w:rsidP="00C37AC8">
            <w:r w:rsidRPr="002E2C37">
              <w:t>FPS</w:t>
            </w:r>
          </w:p>
        </w:tc>
        <w:tc>
          <w:tcPr>
            <w:tcW w:w="4678" w:type="dxa"/>
          </w:tcPr>
          <w:p w14:paraId="668D1EF3" w14:textId="77777777" w:rsidR="00700D7E" w:rsidRPr="002E2C37" w:rsidRDefault="00700D7E" w:rsidP="0024331B">
            <w:pPr>
              <w:jc w:val="left"/>
            </w:pPr>
            <w:r w:rsidRPr="002E2C37">
              <w:t>Frames Per Second</w:t>
            </w:r>
          </w:p>
        </w:tc>
      </w:tr>
      <w:tr w:rsidR="00700D7E" w:rsidRPr="002E2C37" w14:paraId="6E70D806" w14:textId="77777777" w:rsidTr="0024331B">
        <w:tc>
          <w:tcPr>
            <w:tcW w:w="988" w:type="dxa"/>
          </w:tcPr>
          <w:p w14:paraId="630FC669" w14:textId="77777777" w:rsidR="00700D7E" w:rsidRPr="002E2C37" w:rsidRDefault="00700D7E" w:rsidP="0024331B">
            <w:pPr>
              <w:pStyle w:val="Style1"/>
            </w:pPr>
            <w:r w:rsidRPr="002E2C37">
              <w:t>11</w:t>
            </w:r>
          </w:p>
        </w:tc>
        <w:tc>
          <w:tcPr>
            <w:tcW w:w="2693" w:type="dxa"/>
          </w:tcPr>
          <w:p w14:paraId="6F3BA626" w14:textId="77777777" w:rsidR="00700D7E" w:rsidRPr="002E2C37" w:rsidRDefault="00700D7E" w:rsidP="00C37AC8">
            <w:r w:rsidRPr="002E2C37">
              <w:t>GT</w:t>
            </w:r>
          </w:p>
        </w:tc>
        <w:tc>
          <w:tcPr>
            <w:tcW w:w="4678" w:type="dxa"/>
          </w:tcPr>
          <w:p w14:paraId="5E61F13F" w14:textId="77777777" w:rsidR="00700D7E" w:rsidRPr="002E2C37" w:rsidRDefault="00700D7E" w:rsidP="0024331B">
            <w:pPr>
              <w:jc w:val="left"/>
            </w:pPr>
            <w:r w:rsidRPr="002E2C37">
              <w:t>Ground Trust</w:t>
            </w:r>
          </w:p>
        </w:tc>
      </w:tr>
      <w:tr w:rsidR="00700D7E" w:rsidRPr="002E2C37" w14:paraId="6C9354AD" w14:textId="77777777" w:rsidTr="0024331B">
        <w:tc>
          <w:tcPr>
            <w:tcW w:w="988" w:type="dxa"/>
          </w:tcPr>
          <w:p w14:paraId="7A1C4BB9" w14:textId="77777777" w:rsidR="00700D7E" w:rsidRPr="002E2C37" w:rsidRDefault="00700D7E" w:rsidP="0024331B">
            <w:pPr>
              <w:pStyle w:val="Style1"/>
            </w:pPr>
            <w:r w:rsidRPr="002E2C37">
              <w:t>12</w:t>
            </w:r>
          </w:p>
        </w:tc>
        <w:tc>
          <w:tcPr>
            <w:tcW w:w="2693" w:type="dxa"/>
          </w:tcPr>
          <w:p w14:paraId="2A91E7A1" w14:textId="77777777" w:rsidR="00700D7E" w:rsidRPr="002E2C37" w:rsidRDefault="00700D7E" w:rsidP="00C37AC8">
            <w:r w:rsidRPr="002E2C37">
              <w:t>AI</w:t>
            </w:r>
          </w:p>
        </w:tc>
        <w:tc>
          <w:tcPr>
            <w:tcW w:w="4678" w:type="dxa"/>
          </w:tcPr>
          <w:p w14:paraId="3A6FC2DC" w14:textId="77777777" w:rsidR="00700D7E" w:rsidRPr="002E2C37" w:rsidRDefault="00700D7E" w:rsidP="0024331B">
            <w:pPr>
              <w:jc w:val="left"/>
            </w:pPr>
            <w:r w:rsidRPr="002E2C37">
              <w:rPr>
                <w:highlight w:val="white"/>
              </w:rPr>
              <w:t>Artificial Intelligence</w:t>
            </w:r>
          </w:p>
        </w:tc>
      </w:tr>
      <w:tr w:rsidR="00700D7E" w:rsidRPr="002E2C37" w14:paraId="2CFE04A5" w14:textId="77777777" w:rsidTr="0024331B">
        <w:tc>
          <w:tcPr>
            <w:tcW w:w="988" w:type="dxa"/>
          </w:tcPr>
          <w:p w14:paraId="6B245A1F" w14:textId="77777777" w:rsidR="00700D7E" w:rsidRPr="002E2C37" w:rsidRDefault="00700D7E" w:rsidP="0024331B">
            <w:pPr>
              <w:pStyle w:val="Style1"/>
            </w:pPr>
            <w:r w:rsidRPr="002E2C37">
              <w:t>13</w:t>
            </w:r>
          </w:p>
        </w:tc>
        <w:tc>
          <w:tcPr>
            <w:tcW w:w="2693" w:type="dxa"/>
          </w:tcPr>
          <w:p w14:paraId="6CA2390A" w14:textId="77777777" w:rsidR="00700D7E" w:rsidRPr="002E2C37" w:rsidRDefault="00700D7E" w:rsidP="00C37AC8">
            <w:r w:rsidRPr="002E2C37">
              <w:t>TPUs</w:t>
            </w:r>
          </w:p>
        </w:tc>
        <w:tc>
          <w:tcPr>
            <w:tcW w:w="4678" w:type="dxa"/>
          </w:tcPr>
          <w:p w14:paraId="2673367C" w14:textId="77777777" w:rsidR="00700D7E" w:rsidRPr="002E2C37" w:rsidRDefault="00700D7E" w:rsidP="0024331B">
            <w:pPr>
              <w:jc w:val="left"/>
            </w:pPr>
            <w:r w:rsidRPr="002E2C37">
              <w:rPr>
                <w:shd w:val="clear" w:color="auto" w:fill="FFFFFF"/>
              </w:rPr>
              <w:t>Tensor Processing Units</w:t>
            </w:r>
          </w:p>
        </w:tc>
      </w:tr>
      <w:tr w:rsidR="00700D7E" w:rsidRPr="002E2C37" w14:paraId="0FAF9E70" w14:textId="77777777" w:rsidTr="0024331B">
        <w:tc>
          <w:tcPr>
            <w:tcW w:w="988" w:type="dxa"/>
          </w:tcPr>
          <w:p w14:paraId="2805005D" w14:textId="77777777" w:rsidR="00700D7E" w:rsidRPr="002E2C37" w:rsidRDefault="00700D7E" w:rsidP="0024331B">
            <w:pPr>
              <w:pStyle w:val="Style1"/>
            </w:pPr>
            <w:r w:rsidRPr="002E2C37">
              <w:t>14</w:t>
            </w:r>
          </w:p>
        </w:tc>
        <w:tc>
          <w:tcPr>
            <w:tcW w:w="2693" w:type="dxa"/>
          </w:tcPr>
          <w:p w14:paraId="62EBC221" w14:textId="77777777" w:rsidR="00700D7E" w:rsidRPr="002E2C37" w:rsidRDefault="00700D7E" w:rsidP="00C37AC8">
            <w:r w:rsidRPr="002E2C37">
              <w:t>ResNet</w:t>
            </w:r>
          </w:p>
        </w:tc>
        <w:tc>
          <w:tcPr>
            <w:tcW w:w="4678" w:type="dxa"/>
          </w:tcPr>
          <w:p w14:paraId="09835DBC" w14:textId="77777777" w:rsidR="00700D7E" w:rsidRPr="002E2C37" w:rsidRDefault="00700D7E" w:rsidP="0024331B">
            <w:pPr>
              <w:jc w:val="left"/>
              <w:rPr>
                <w:shd w:val="clear" w:color="auto" w:fill="FFFFFF"/>
              </w:rPr>
            </w:pPr>
            <w:r w:rsidRPr="002E2C37">
              <w:rPr>
                <w:highlight w:val="white"/>
              </w:rPr>
              <w:t>Residual Network</w:t>
            </w:r>
          </w:p>
        </w:tc>
      </w:tr>
      <w:tr w:rsidR="00700D7E" w:rsidRPr="002E2C37" w14:paraId="14B0A96E" w14:textId="77777777" w:rsidTr="0024331B">
        <w:tc>
          <w:tcPr>
            <w:tcW w:w="988" w:type="dxa"/>
          </w:tcPr>
          <w:p w14:paraId="5F5DD772" w14:textId="77777777" w:rsidR="00700D7E" w:rsidRPr="002E2C37" w:rsidRDefault="00700D7E" w:rsidP="0024331B">
            <w:pPr>
              <w:pStyle w:val="Style1"/>
            </w:pPr>
            <w:r w:rsidRPr="002E2C37">
              <w:t>15</w:t>
            </w:r>
          </w:p>
        </w:tc>
        <w:tc>
          <w:tcPr>
            <w:tcW w:w="2693" w:type="dxa"/>
          </w:tcPr>
          <w:p w14:paraId="2E1F296D" w14:textId="77777777" w:rsidR="00700D7E" w:rsidRPr="002E2C37" w:rsidRDefault="00700D7E" w:rsidP="00C37AC8">
            <w:r w:rsidRPr="002E2C37">
              <w:t>NMS</w:t>
            </w:r>
          </w:p>
        </w:tc>
        <w:tc>
          <w:tcPr>
            <w:tcW w:w="4678" w:type="dxa"/>
          </w:tcPr>
          <w:p w14:paraId="7C84FB7B" w14:textId="77777777" w:rsidR="00700D7E" w:rsidRPr="002E2C37" w:rsidRDefault="00700D7E" w:rsidP="0024331B">
            <w:pPr>
              <w:jc w:val="left"/>
              <w:rPr>
                <w:highlight w:val="white"/>
              </w:rPr>
            </w:pPr>
            <w:r w:rsidRPr="002E2C37">
              <w:rPr>
                <w:highlight w:val="white"/>
              </w:rPr>
              <w:t>Non-Maximum Suppression</w:t>
            </w:r>
          </w:p>
        </w:tc>
      </w:tr>
      <w:tr w:rsidR="00700D7E" w:rsidRPr="002E2C37" w14:paraId="09F9690E" w14:textId="77777777" w:rsidTr="0024331B">
        <w:tc>
          <w:tcPr>
            <w:tcW w:w="988" w:type="dxa"/>
          </w:tcPr>
          <w:p w14:paraId="58608B4B" w14:textId="77777777" w:rsidR="00700D7E" w:rsidRPr="002E2C37" w:rsidRDefault="00700D7E" w:rsidP="0024331B">
            <w:pPr>
              <w:pStyle w:val="Style1"/>
            </w:pPr>
            <w:r w:rsidRPr="002E2C37">
              <w:t>16</w:t>
            </w:r>
          </w:p>
        </w:tc>
        <w:tc>
          <w:tcPr>
            <w:tcW w:w="2693" w:type="dxa"/>
          </w:tcPr>
          <w:p w14:paraId="0ACCAE24" w14:textId="77777777" w:rsidR="00700D7E" w:rsidRPr="002E2C37" w:rsidRDefault="00700D7E" w:rsidP="00C37AC8">
            <w:r w:rsidRPr="002E2C37">
              <w:t>IDE</w:t>
            </w:r>
          </w:p>
        </w:tc>
        <w:tc>
          <w:tcPr>
            <w:tcW w:w="4678" w:type="dxa"/>
          </w:tcPr>
          <w:p w14:paraId="69415226" w14:textId="7AF412A3" w:rsidR="00700D7E" w:rsidRPr="002E2C37" w:rsidRDefault="00700D7E" w:rsidP="0024331B">
            <w:pPr>
              <w:rPr>
                <w:highlight w:val="white"/>
              </w:rPr>
            </w:pPr>
            <w:r w:rsidRPr="002E2C37">
              <w:rPr>
                <w:highlight w:val="white"/>
              </w:rPr>
              <w:t>Ite</w:t>
            </w:r>
            <w:r w:rsidR="0024331B">
              <w:rPr>
                <w:highlight w:val="white"/>
              </w:rPr>
              <w:t>grated development invironment</w:t>
            </w:r>
          </w:p>
        </w:tc>
      </w:tr>
      <w:tr w:rsidR="00700D7E" w:rsidRPr="002E2C37" w14:paraId="4A32820D" w14:textId="77777777" w:rsidTr="0024331B">
        <w:tc>
          <w:tcPr>
            <w:tcW w:w="988" w:type="dxa"/>
          </w:tcPr>
          <w:p w14:paraId="403FEB1E" w14:textId="77777777" w:rsidR="00700D7E" w:rsidRPr="002E2C37" w:rsidRDefault="00700D7E" w:rsidP="0024331B">
            <w:pPr>
              <w:pStyle w:val="Style1"/>
            </w:pPr>
            <w:r w:rsidRPr="002E2C37">
              <w:t>17</w:t>
            </w:r>
          </w:p>
        </w:tc>
        <w:tc>
          <w:tcPr>
            <w:tcW w:w="2693" w:type="dxa"/>
          </w:tcPr>
          <w:p w14:paraId="6F2BBE1B" w14:textId="77777777" w:rsidR="00700D7E" w:rsidRPr="002E2C37" w:rsidRDefault="00700D7E" w:rsidP="00C37AC8">
            <w:r w:rsidRPr="002E2C37">
              <w:t>IoU</w:t>
            </w:r>
          </w:p>
        </w:tc>
        <w:tc>
          <w:tcPr>
            <w:tcW w:w="4678" w:type="dxa"/>
          </w:tcPr>
          <w:p w14:paraId="7C28F456" w14:textId="77777777" w:rsidR="00700D7E" w:rsidRPr="002E2C37" w:rsidRDefault="00700D7E" w:rsidP="0024331B">
            <w:pPr>
              <w:jc w:val="left"/>
              <w:rPr>
                <w:highlight w:val="white"/>
              </w:rPr>
            </w:pPr>
            <w:r w:rsidRPr="002E2C37">
              <w:rPr>
                <w:highlight w:val="white"/>
              </w:rPr>
              <w:t>Intersection over Union</w:t>
            </w:r>
          </w:p>
        </w:tc>
      </w:tr>
    </w:tbl>
    <w:p w14:paraId="4C9D3EE6" w14:textId="77777777" w:rsidR="00FF5768" w:rsidRDefault="00FF5768">
      <w:pPr>
        <w:ind w:firstLine="0"/>
        <w:jc w:val="left"/>
        <w:rPr>
          <w:b/>
          <w:sz w:val="28"/>
          <w:szCs w:val="28"/>
        </w:rPr>
        <w:sectPr w:rsidR="00FF5768">
          <w:pgSz w:w="11906" w:h="16838"/>
          <w:pgMar w:top="1417" w:right="1417" w:bottom="1417" w:left="2268" w:header="562" w:footer="562" w:gutter="0"/>
          <w:pgNumType w:fmt="lowerRoman"/>
          <w:cols w:space="0"/>
        </w:sectPr>
      </w:pPr>
    </w:p>
    <w:p w14:paraId="2726573F" w14:textId="2F2DE6A6" w:rsidR="0029204D" w:rsidRPr="002E2C37" w:rsidRDefault="00000000">
      <w:pPr>
        <w:pStyle w:val="Heading1"/>
        <w:rPr>
          <w:b w:val="0"/>
        </w:rPr>
      </w:pPr>
      <w:bookmarkStart w:id="3" w:name="_Toc6550"/>
      <w:bookmarkStart w:id="4" w:name="_Toc101958580"/>
      <w:bookmarkStart w:id="5" w:name="_Toc195640380"/>
      <w:r w:rsidRPr="002E2C37">
        <w:lastRenderedPageBreak/>
        <w:t>CHƯƠNG 1</w:t>
      </w:r>
      <w:bookmarkEnd w:id="3"/>
      <w:bookmarkEnd w:id="4"/>
      <w:bookmarkEnd w:id="5"/>
    </w:p>
    <w:p w14:paraId="04EDCF67" w14:textId="0F990EE6" w:rsidR="0029204D" w:rsidRDefault="00000000" w:rsidP="0083521D">
      <w:pPr>
        <w:pStyle w:val="Heading1"/>
      </w:pPr>
      <w:bookmarkStart w:id="6" w:name="_Toc101958581"/>
      <w:bookmarkStart w:id="7" w:name="_Toc20536"/>
      <w:bookmarkStart w:id="8" w:name="_Toc195640381"/>
      <w:r w:rsidRPr="002E2C37">
        <w:t>TỔNG QUAN</w:t>
      </w:r>
      <w:bookmarkEnd w:id="6"/>
      <w:bookmarkEnd w:id="7"/>
      <w:bookmarkEnd w:id="8"/>
    </w:p>
    <w:p w14:paraId="3C5E190A" w14:textId="7C759380" w:rsidR="00557129" w:rsidRPr="00557129" w:rsidRDefault="00557129" w:rsidP="00557129">
      <w:pPr>
        <w:pStyle w:val="Heading2"/>
      </w:pPr>
      <w:bookmarkStart w:id="9" w:name="_Toc195640382"/>
      <w:r>
        <w:t>1.1. GIỚI THIỆU CƠ QUAN THỰC TẬP</w:t>
      </w:r>
      <w:bookmarkEnd w:id="9"/>
    </w:p>
    <w:p w14:paraId="0106FA80" w14:textId="593CE567"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C12BD2">
        <w:rPr>
          <w:rFonts w:eastAsia="sans-serif"/>
          <w:shd w:val="clear" w:color="auto" w:fill="FFFFFF"/>
        </w:rPr>
        <w:instrText xml:space="preserve"> ADDIN ZOTERO_ITEM CSL_CITATION {"citationID":"vxrISiNa","properties":{"formattedCitation":"({\\i{}Gi\\uc0\\u7899{}i Thi\\uc0\\u7879{}u - Khoa C\\uc0\\u244{}ng Ngh\\uc0\\u7879{} Th\\uc0\\u244{}ng Tin - \\uc0\\u272{}HAG}, n.d.)","plainCitation":"(Giới Thiệu - Khoa Công Nghệ Thông Tin - ĐHAG, n.d.)","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C12BD2" w:rsidRPr="00C12BD2">
        <w:t>(</w:t>
      </w:r>
      <w:r w:rsidR="00C12BD2" w:rsidRPr="00C12BD2">
        <w:rPr>
          <w:i/>
          <w:iCs/>
        </w:rPr>
        <w:t>Giới Thiệu - Khoa Công Nghệ Thông Tin - ĐHAG</w:t>
      </w:r>
      <w:r w:rsidR="00C12BD2" w:rsidRPr="00C12BD2">
        <w:t>, n.d.)</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640383"/>
      <w:r w:rsidRPr="002E2C37">
        <w:t>1.</w:t>
      </w:r>
      <w:r w:rsidRPr="002E2C37">
        <w:rPr>
          <w:lang w:val="en-US"/>
        </w:rPr>
        <w:t>2</w:t>
      </w:r>
      <w:r w:rsidRPr="002E2C37">
        <w:t>. TÍNH CẤP THIẾT CỦA ĐỀ TÀI</w:t>
      </w:r>
      <w:bookmarkEnd w:id="10"/>
      <w:bookmarkEnd w:id="11"/>
      <w:bookmarkEnd w:id="12"/>
    </w:p>
    <w:p w14:paraId="2AFFFD97" w14:textId="00CED6E4" w:rsidR="0029204D" w:rsidRPr="002E2C37" w:rsidRDefault="00000000" w:rsidP="00695FE7">
      <w:pPr>
        <w:pStyle w:val="Heading3"/>
      </w:pPr>
      <w:bookmarkStart w:id="13" w:name="_Toc195640384"/>
      <w:r w:rsidRPr="002E2C37">
        <w:t>1.</w:t>
      </w:r>
      <w:r w:rsidR="00C37AC8">
        <w:t>2</w:t>
      </w:r>
      <w:r w:rsidRPr="002E2C37">
        <w:t xml:space="preserve">.1 Nhu </w:t>
      </w:r>
      <w:r w:rsidR="00A873D6">
        <w:t>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3D5E7B10"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 xml:space="preserve">“Xây dựng ứng dụng </w:t>
      </w:r>
      <w:r w:rsidR="00841382">
        <w:rPr>
          <w:b/>
          <w:bCs/>
          <w:highlight w:val="white"/>
          <w:lang w:val="en-US"/>
        </w:rPr>
        <w:t>di động nhận dạng côn trùng</w:t>
      </w:r>
      <w:r w:rsidRPr="002E2C37">
        <w:rPr>
          <w:b/>
          <w:bCs/>
          <w:highlight w:val="white"/>
          <w:lang w:val="en-US"/>
        </w:rPr>
        <w:t>”</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6CDA8CD5" w:rsidR="0029204D" w:rsidRPr="002E2C37" w:rsidRDefault="00000000" w:rsidP="00611E31">
      <w:pPr>
        <w:pStyle w:val="Heading3"/>
        <w:rPr>
          <w:highlight w:val="white"/>
        </w:rPr>
      </w:pPr>
      <w:bookmarkStart w:id="14" w:name="_Toc195640385"/>
      <w:r w:rsidRPr="002E2C37">
        <w:lastRenderedPageBreak/>
        <w:t>1.</w:t>
      </w:r>
      <w:r w:rsidR="00C37AC8">
        <w:t>2</w:t>
      </w:r>
      <w:r w:rsidRPr="002E2C37">
        <w:t>.2</w:t>
      </w:r>
      <w:r w:rsidRPr="002E2C37">
        <w:rPr>
          <w:highlight w:val="white"/>
        </w:rPr>
        <w:t xml:space="preserve"> Tiềm </w:t>
      </w:r>
      <w:r w:rsidR="00251481">
        <w:rPr>
          <w:highlight w:val="white"/>
        </w:rPr>
        <w:t>n</w:t>
      </w:r>
      <w:r w:rsidRPr="002E2C37">
        <w:rPr>
          <w:highlight w:val="white"/>
        </w:rPr>
        <w:t xml:space="preserve">ăng </w:t>
      </w:r>
      <w:r w:rsidR="00251481">
        <w:rPr>
          <w:highlight w:val="white"/>
        </w:rPr>
        <w:t>ứ</w:t>
      </w:r>
      <w:r w:rsidRPr="002E2C37">
        <w:rPr>
          <w:highlight w:val="white"/>
        </w:rPr>
        <w:t xml:space="preserve">ng </w:t>
      </w:r>
      <w:r w:rsidR="00251481">
        <w:rPr>
          <w:highlight w:val="white"/>
        </w:rPr>
        <w:t>d</w:t>
      </w:r>
      <w:r w:rsidRPr="002E2C37">
        <w:rPr>
          <w:highlight w:val="white"/>
        </w:rPr>
        <w:t>ụng</w:t>
      </w:r>
      <w:bookmarkEnd w:id="14"/>
    </w:p>
    <w:p w14:paraId="3F0737D9" w14:textId="77777777" w:rsidR="00435EBF" w:rsidRPr="002E2C37" w:rsidRDefault="00435EBF" w:rsidP="00435EBF">
      <w:pPr>
        <w:rPr>
          <w:highlight w:val="white"/>
          <w:lang w:val="en-US"/>
        </w:rPr>
      </w:pPr>
      <w:r w:rsidRPr="002E2C37">
        <w:rPr>
          <w:highlight w:val="white"/>
          <w:lang w:val="en-US"/>
        </w:rPr>
        <w:t>Bên cạnh tính cấp thiết về mặt thực tiễn, đề tài còn mang lại giá trị ứng dụng cao nhờ tích hợp công nghệ trí tuệ nhân tạo, đặc biệt là thuật toán nhận 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93C528F" w14:textId="362B15BE" w:rsidR="0029204D" w:rsidRPr="002E2C37" w:rsidRDefault="00000000" w:rsidP="00C37AC8">
      <w:pPr>
        <w:pStyle w:val="Heading3"/>
      </w:pPr>
      <w:bookmarkStart w:id="15" w:name="_Toc195640387"/>
      <w:r w:rsidRPr="002E2C37">
        <w:t>1.</w:t>
      </w:r>
      <w:r w:rsidR="00C37AC8">
        <w:t>2</w:t>
      </w:r>
      <w:r w:rsidRPr="002E2C37">
        <w:t>.</w:t>
      </w:r>
      <w:r w:rsidR="001E5BF3">
        <w:t>3</w:t>
      </w:r>
      <w:r w:rsidRPr="002E2C37">
        <w:t xml:space="preserve"> </w:t>
      </w:r>
      <w:r w:rsidR="00251481">
        <w:t>Phạm vi nghiên cứu</w:t>
      </w:r>
      <w:bookmarkEnd w:id="15"/>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53561ED1" w:rsidR="004578F5" w:rsidRPr="002E2C37" w:rsidRDefault="004578F5" w:rsidP="004578F5">
      <w:pPr>
        <w:rPr>
          <w:lang w:val="en-US"/>
        </w:rPr>
      </w:pPr>
      <w:r w:rsidRPr="002E2C37">
        <w:rPr>
          <w:lang w:val="en-US"/>
        </w:rPr>
        <w:t>Nghiên cứu thuật toán nhận dạng đối tượng YOLO (You Only Look Once) cùng các phiên bản cải tiến (YOLOv</w:t>
      </w:r>
      <w:r w:rsidR="006C2416">
        <w:rPr>
          <w:lang w:val="en-US"/>
        </w:rPr>
        <w:t>8</w:t>
      </w:r>
      <w:r w:rsidRPr="002E2C37">
        <w:rPr>
          <w:lang w:val="en-US"/>
        </w:rPr>
        <w:t>, YOLOv</w:t>
      </w:r>
      <w:r w:rsidR="006C2416">
        <w:rPr>
          <w:lang w:val="en-US"/>
        </w:rPr>
        <w:t>9</w:t>
      </w:r>
      <w:r w:rsidRPr="002E2C37">
        <w:rPr>
          <w:lang w:val="en-US"/>
        </w:rPr>
        <w:t>, YOLOv</w:t>
      </w:r>
      <w:r w:rsidR="006C2416">
        <w:rPr>
          <w:lang w:val="en-US"/>
        </w:rPr>
        <w:t>10</w:t>
      </w:r>
      <w:r w:rsidRPr="002E2C37">
        <w:rPr>
          <w:lang w:val="en-US"/>
        </w:rPr>
        <w:t>,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lastRenderedPageBreak/>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1DD949A4" w:rsidR="0029204D" w:rsidRPr="002E2C37" w:rsidRDefault="00000000" w:rsidP="00C37AC8">
      <w:pPr>
        <w:pStyle w:val="Heading3"/>
      </w:pPr>
      <w:bookmarkStart w:id="16" w:name="_Toc195640388"/>
      <w:r w:rsidRPr="002E2C37">
        <w:t>1.</w:t>
      </w:r>
      <w:r w:rsidR="00C37AC8">
        <w:t>2</w:t>
      </w:r>
      <w:r w:rsidRPr="002E2C37">
        <w:t>.</w:t>
      </w:r>
      <w:r w:rsidR="001E5BF3">
        <w:t>4</w:t>
      </w:r>
      <w:r w:rsidRPr="002E2C37">
        <w:t xml:space="preserve"> P</w:t>
      </w:r>
      <w:r w:rsidR="00251481">
        <w:t>hương pháp nghiên cứu</w:t>
      </w:r>
      <w:bookmarkEnd w:id="16"/>
    </w:p>
    <w:p w14:paraId="46D2461F" w14:textId="3CB62508" w:rsidR="004578F5" w:rsidRPr="002E2C37" w:rsidRDefault="004578F5" w:rsidP="004578F5">
      <w:pPr>
        <w:rPr>
          <w:lang w:val="en-US"/>
        </w:rPr>
      </w:pPr>
      <w:bookmarkStart w:id="17" w:name="_Toc101958583"/>
      <w:bookmarkStart w:id="18"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19" w:name="_Toc195640389"/>
      <w:r w:rsidRPr="002E2C37">
        <w:rPr>
          <w:color w:val="auto"/>
        </w:rPr>
        <w:t>1.</w:t>
      </w:r>
      <w:r w:rsidRPr="002E2C37">
        <w:rPr>
          <w:color w:val="auto"/>
          <w:lang w:val="en-US"/>
        </w:rPr>
        <w:t>3</w:t>
      </w:r>
      <w:r w:rsidRPr="002E2C37">
        <w:rPr>
          <w:color w:val="auto"/>
        </w:rPr>
        <w:t xml:space="preserve">. LÝ </w:t>
      </w:r>
      <w:r w:rsidRPr="002E2C37">
        <w:t>DO CHỌN ĐỀ TÀI</w:t>
      </w:r>
      <w:bookmarkEnd w:id="17"/>
      <w:bookmarkEnd w:id="18"/>
      <w:bookmarkEnd w:id="19"/>
    </w:p>
    <w:p w14:paraId="6FA1C2E8" w14:textId="385F7203" w:rsidR="00561F4F" w:rsidRPr="002E2C37" w:rsidRDefault="00561F4F" w:rsidP="00561F4F">
      <w:pPr>
        <w:rPr>
          <w:lang w:val="en-US"/>
        </w:rPr>
      </w:pPr>
      <w:bookmarkStart w:id="20" w:name="_Toc101958584"/>
      <w:bookmarkStart w:id="21" w:name="_Toc3230"/>
      <w:r w:rsidRPr="002E2C37">
        <w:rPr>
          <w:lang w:val="en-US"/>
        </w:rPr>
        <w:t>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thế giới.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 xml:space="preserve">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w:t>
      </w:r>
      <w:r w:rsidRPr="002E2C37">
        <w:rPr>
          <w:lang w:val="en-US"/>
        </w:rPr>
        <w:lastRenderedPageBreak/>
        <w:t>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w:t>
      </w:r>
      <w:r w:rsidRPr="00555AB9">
        <w:t>tài “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2" w:name="_Toc195640390"/>
      <w:r w:rsidRPr="002E2C37">
        <w:t>1.</w:t>
      </w:r>
      <w:r w:rsidRPr="002E2C37">
        <w:rPr>
          <w:lang w:val="en-US"/>
        </w:rPr>
        <w:t>4</w:t>
      </w:r>
      <w:r w:rsidRPr="002E2C37">
        <w:t>. MỤC TIÊU NGHIÊN CỨU</w:t>
      </w:r>
      <w:bookmarkEnd w:id="20"/>
      <w:bookmarkEnd w:id="21"/>
      <w:bookmarkEnd w:id="22"/>
    </w:p>
    <w:p w14:paraId="6B24A4FD" w14:textId="50477CB2" w:rsidR="0065555D" w:rsidRPr="002E2C37" w:rsidRDefault="00000000" w:rsidP="0065555D">
      <w:pPr>
        <w:rPr>
          <w:lang w:val="en-US"/>
        </w:rPr>
      </w:pPr>
      <w:r w:rsidRPr="002E2C37">
        <w:t>-</w:t>
      </w:r>
      <w:bookmarkStart w:id="23" w:name="_Toc4112"/>
      <w:bookmarkStart w:id="24" w:name="_Toc101958585"/>
      <w:r w:rsidR="00BC67E0">
        <w:rPr>
          <w:lang w:val="en-US"/>
        </w:rPr>
        <w:t xml:space="preserve"> </w:t>
      </w:r>
      <w:r w:rsidR="0065555D" w:rsidRPr="002E2C37">
        <w:rPr>
          <w:lang w:val="en-US"/>
        </w:rPr>
        <w:t>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5" w:name="_Toc195640391"/>
      <w:r w:rsidRPr="002E2C37">
        <w:t>1.5. PHẠM VI ĐỀ TÀI</w:t>
      </w:r>
      <w:bookmarkEnd w:id="23"/>
      <w:bookmarkEnd w:id="24"/>
      <w:bookmarkEnd w:id="25"/>
      <w:r w:rsidR="001421D3" w:rsidRPr="002E2C37">
        <w:tab/>
      </w:r>
    </w:p>
    <w:p w14:paraId="40F6F080" w14:textId="7FD96FA4" w:rsidR="0065555D" w:rsidRPr="002E2C37" w:rsidRDefault="00000000" w:rsidP="001421D3">
      <w:pPr>
        <w:rPr>
          <w:lang w:val="en-US"/>
        </w:rPr>
      </w:pPr>
      <w:r w:rsidRPr="002E2C37">
        <w:t>-</w:t>
      </w:r>
      <w:bookmarkStart w:id="26" w:name="_Toc24509"/>
      <w:bookmarkStart w:id="27"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lastRenderedPageBreak/>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rPr>
          <w:b w:val="0"/>
        </w:rPr>
      </w:pPr>
      <w:bookmarkStart w:id="28" w:name="_Toc602"/>
      <w:bookmarkStart w:id="29" w:name="_Toc101958587"/>
      <w:bookmarkStart w:id="30" w:name="_Toc195640392"/>
      <w:bookmarkEnd w:id="26"/>
      <w:bookmarkEnd w:id="27"/>
      <w:r w:rsidRPr="002E2C37">
        <w:t>CHƯƠNG 2</w:t>
      </w:r>
      <w:bookmarkEnd w:id="28"/>
      <w:bookmarkEnd w:id="29"/>
      <w:bookmarkEnd w:id="30"/>
    </w:p>
    <w:p w14:paraId="0BD60DA0" w14:textId="77777777" w:rsidR="0029204D" w:rsidRPr="002E2C37" w:rsidRDefault="00000000">
      <w:pPr>
        <w:pStyle w:val="Heading1"/>
        <w:ind w:firstLine="284"/>
        <w:rPr>
          <w:b w:val="0"/>
        </w:rPr>
      </w:pPr>
      <w:bookmarkStart w:id="31" w:name="_Toc101958588"/>
      <w:bookmarkStart w:id="32" w:name="_Toc18056"/>
      <w:bookmarkStart w:id="33" w:name="_Toc195640393"/>
      <w:r w:rsidRPr="002E2C37">
        <w:t>CƠ SỞ LÝ THUYẾT</w:t>
      </w:r>
      <w:bookmarkEnd w:id="31"/>
      <w:bookmarkEnd w:id="32"/>
      <w:bookmarkEnd w:id="33"/>
    </w:p>
    <w:p w14:paraId="2DD559B7" w14:textId="77777777" w:rsidR="0029204D" w:rsidRPr="002E2C37" w:rsidRDefault="00000000">
      <w:pPr>
        <w:pStyle w:val="Heading2"/>
        <w:rPr>
          <w:b w:val="0"/>
        </w:rPr>
      </w:pPr>
      <w:bookmarkStart w:id="34" w:name="_Toc101958589"/>
      <w:bookmarkStart w:id="35" w:name="_Toc4894"/>
      <w:bookmarkStart w:id="36" w:name="_Toc195640394"/>
      <w:r w:rsidRPr="002E2C37">
        <w:t>2.1. PHÁT HIỆN ĐỐI TƯỢNG</w:t>
      </w:r>
      <w:bookmarkEnd w:id="34"/>
      <w:bookmarkEnd w:id="35"/>
      <w:bookmarkEnd w:id="36"/>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34CC6A23"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C12BD2">
        <w:rPr>
          <w:highlight w:val="white"/>
        </w:rPr>
        <w:instrText xml:space="preserve"> ADDIN ZOTERO_ITEM CSL_CITATION {"citationID":"sEeCuk2n","properties":{"formattedCitation":"(Liu et al., 2016)","plainCitation":"(Liu et al., 2016)","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C12BD2" w:rsidRPr="00C12BD2">
        <w:rPr>
          <w:highlight w:val="white"/>
        </w:rPr>
        <w:t>(Liu et al., 2016)</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0F8F942C" w:rsidR="000F5591" w:rsidRPr="002E2C37" w:rsidRDefault="000F5591" w:rsidP="000F5591">
      <w:pPr>
        <w:rPr>
          <w:highlight w:val="white"/>
        </w:rPr>
      </w:pPr>
      <w:r w:rsidRPr="002E2C37">
        <w:rPr>
          <w:b/>
          <w:bCs/>
          <w:highlight w:val="white"/>
        </w:rPr>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C12BD2">
        <w:rPr>
          <w:highlight w:val="white"/>
        </w:rPr>
        <w:instrText xml:space="preserve"> ADDIN ZOTERO_ITEM CSL_CITATION {"citationID":"ubwnnP65","properties":{"formattedCitation":"(Krizhevsky et al., 2017)","plainCitation":"(Krizhevsky et al., 2017)","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C12BD2" w:rsidRPr="00C12BD2">
        <w:rPr>
          <w:highlight w:val="white"/>
        </w:rPr>
        <w:t>(Krizhevsky et al., 2017)</w:t>
      </w:r>
      <w:r w:rsidRPr="002E2C37">
        <w:rPr>
          <w:highlight w:val="white"/>
        </w:rPr>
        <w:fldChar w:fldCharType="end"/>
      </w:r>
      <w:r w:rsidRPr="002E2C37">
        <w:rPr>
          <w:highlight w:val="white"/>
        </w:rPr>
        <w:t>.</w:t>
      </w:r>
    </w:p>
    <w:p w14:paraId="7DB873BA" w14:textId="2AE7016A" w:rsidR="000F5591" w:rsidRPr="002E2C37" w:rsidRDefault="000F5591" w:rsidP="000F5591">
      <w:pPr>
        <w:rPr>
          <w:highlight w:val="white"/>
        </w:rPr>
      </w:pPr>
      <w:r w:rsidRPr="002E2C37">
        <w:rPr>
          <w:b/>
          <w:bCs/>
          <w:highlight w:val="white"/>
        </w:rPr>
        <w:lastRenderedPageBreak/>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NV0XlwVG","properties":{"formattedCitation":"(Girshick, 2015)","plainCitation":"(Girshick, 2015)","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C12BD2" w:rsidRPr="00C12BD2">
        <w:rPr>
          <w:highlight w:val="white"/>
        </w:rPr>
        <w:t>(Girshick, 2015)</w:t>
      </w:r>
      <w:r w:rsidR="00E502B4" w:rsidRPr="002E2C37">
        <w:rPr>
          <w:highlight w:val="white"/>
        </w:rPr>
        <w:fldChar w:fldCharType="end"/>
      </w:r>
      <w:r w:rsidRPr="002E2C37">
        <w:rPr>
          <w:highlight w:val="white"/>
        </w:rPr>
        <w:t>.</w:t>
      </w:r>
    </w:p>
    <w:p w14:paraId="2F8E6DDE" w14:textId="3CD553A6"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C12BD2">
        <w:rPr>
          <w:highlight w:val="white"/>
        </w:rPr>
        <w:instrText xml:space="preserve"> ADDIN ZOTERO_ITEM CSL_CITATION {"citationID":"pULstFz0","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C12BD2" w:rsidRPr="00C12BD2">
        <w:rPr>
          <w:highlight w:val="white"/>
        </w:rPr>
        <w:t>(Redmon et al., 2016a)</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7" w:name="_heading=h.lnxbz9" w:colFirst="0" w:colLast="0"/>
      <w:bookmarkStart w:id="38" w:name="_Toc101958592"/>
      <w:bookmarkStart w:id="39" w:name="_Toc19053"/>
      <w:bookmarkStart w:id="40" w:name="_Toc195640395"/>
      <w:bookmarkEnd w:id="37"/>
      <w:r w:rsidRPr="002E2C37">
        <w:t>2.2. GIỚI THIỆU VỀ YOLO (YOU ONLY LOOK ONCE)</w:t>
      </w:r>
      <w:bookmarkEnd w:id="38"/>
      <w:bookmarkEnd w:id="39"/>
      <w:bookmarkEnd w:id="40"/>
      <w:r w:rsidRPr="002E2C37">
        <w:t xml:space="preserve"> </w:t>
      </w:r>
    </w:p>
    <w:p w14:paraId="23D4C5C2" w14:textId="77777777" w:rsidR="0029204D" w:rsidRPr="002E2C37" w:rsidRDefault="00000000" w:rsidP="001D2C0E">
      <w:pPr>
        <w:pStyle w:val="Heading3"/>
        <w:rPr>
          <w:b w:val="0"/>
        </w:rPr>
      </w:pPr>
      <w:bookmarkStart w:id="41" w:name="_Toc101958593"/>
      <w:bookmarkStart w:id="42" w:name="_Toc195640396"/>
      <w:r w:rsidRPr="002E2C37">
        <w:t>2.2.1 Mạng YOLO là gì?</w:t>
      </w:r>
      <w:bookmarkEnd w:id="41"/>
      <w:bookmarkEnd w:id="42"/>
    </w:p>
    <w:p w14:paraId="1CCC2313" w14:textId="31DF0040" w:rsidR="00E502B4" w:rsidRPr="002E2C37" w:rsidRDefault="00E502B4" w:rsidP="00E502B4">
      <w:bookmarkStart w:id="43"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00C72C66">
        <w:rPr>
          <w:highlight w:val="white"/>
        </w:rPr>
        <w:fldChar w:fldCharType="begin"/>
      </w:r>
      <w:r w:rsidR="00C12BD2">
        <w:rPr>
          <w:highlight w:val="white"/>
        </w:rPr>
        <w:instrText xml:space="preserve"> ADDIN ZOTERO_ITEM CSL_CITATION {"citationID":"CX12OKcJ","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C72C66">
        <w:rPr>
          <w:highlight w:val="white"/>
        </w:rPr>
        <w:fldChar w:fldCharType="separate"/>
      </w:r>
      <w:r w:rsidR="00C12BD2" w:rsidRPr="00C12BD2">
        <w:rPr>
          <w:highlight w:val="white"/>
        </w:rPr>
        <w:t>(Redmon et al., 2016a)</w:t>
      </w:r>
      <w:r w:rsidR="00C72C66">
        <w:rPr>
          <w:highlight w:val="white"/>
        </w:rPr>
        <w:fldChar w:fldCharType="end"/>
      </w:r>
      <w:r w:rsidRPr="002E2C37">
        <w:rPr>
          <w:highlight w:val="white"/>
        </w:rPr>
        <w:t>.</w:t>
      </w:r>
    </w:p>
    <w:p w14:paraId="5F6C1CB1" w14:textId="4E7C977B" w:rsidR="0029204D" w:rsidRPr="002E2C37" w:rsidRDefault="00000000" w:rsidP="001D2C0E">
      <w:pPr>
        <w:pStyle w:val="Heading3"/>
        <w:rPr>
          <w:b w:val="0"/>
        </w:rPr>
      </w:pPr>
      <w:bookmarkStart w:id="44" w:name="_Toc195640397"/>
      <w:r w:rsidRPr="002E2C37">
        <w:t>2.2.2 Kiến trúc của YOLO</w:t>
      </w:r>
      <w:bookmarkEnd w:id="43"/>
      <w:bookmarkEnd w:id="44"/>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52392937"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fldChar w:fldCharType="begin"/>
      </w:r>
      <w:r w:rsidR="00C12BD2">
        <w:rPr>
          <w:lang w:val="en-US"/>
        </w:rPr>
        <w:instrText xml:space="preserve"> ADDIN ZOTERO_ITEM CSL_CITATION {"citationID":"qMqO1Iqm","properties":{"formattedCitation":"(Redmon et al., 2016b)","plainCitation":"(Redmon et al., 2016b)","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C12BD2" w:rsidRPr="00C12BD2">
        <w:t>(Redmon et al., 2016b)</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uME5wDeD","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04BFBDC9" w14:textId="309D78AA"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w:t>
      </w:r>
      <w:r w:rsidRPr="002E2C37">
        <w:rPr>
          <w:lang w:val="en-US"/>
        </w:rPr>
        <w:lastRenderedPageBreak/>
        <w:t xml:space="preserve">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C12BD2">
        <w:rPr>
          <w:lang w:val="en-US"/>
        </w:rPr>
        <w:instrText xml:space="preserve"> ADDIN ZOTERO_ITEM CSL_CITATION {"citationID":"4BIVQd2r","properties":{"formattedCitation":"(Bochkovskiy et al., 2020a)","plainCitation":"(Bochkovskiy et al., 2020a)","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C12BD2" w:rsidRPr="00C12BD2">
        <w:t>(Bochkovskiy et al., 2020a)</w:t>
      </w:r>
      <w:r w:rsidR="00733703" w:rsidRPr="002E2C37">
        <w:rPr>
          <w:lang w:val="en-US"/>
        </w:rPr>
        <w:fldChar w:fldCharType="end"/>
      </w:r>
      <w:r w:rsidRPr="002E2C37">
        <w:rPr>
          <w:lang w:val="en-US"/>
        </w:rPr>
        <w:t>.</w:t>
      </w:r>
    </w:p>
    <w:p w14:paraId="4AE08709" w14:textId="74929E41" w:rsidR="00E502B4" w:rsidRPr="002E2C37" w:rsidRDefault="00E502B4" w:rsidP="00E502B4">
      <w:pPr>
        <w:rPr>
          <w:lang w:val="en-US"/>
        </w:rPr>
      </w:pPr>
      <w:r w:rsidRPr="002E2C37">
        <w:rPr>
          <w:b/>
          <w:bCs/>
          <w:lang w:val="en-US"/>
        </w:rPr>
        <w:t>Head (Đầu ra dự đoán):</w:t>
      </w:r>
      <w:r w:rsidRPr="002E2C37">
        <w:rPr>
          <w:lang w:val="en-US"/>
        </w:rPr>
        <w:br/>
        <w:t xml:space="preserve">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671702">
        <w:rPr>
          <w:lang w:val="en-US"/>
        </w:rPr>
        <w:fldChar w:fldCharType="begin"/>
      </w:r>
      <w:r w:rsidR="00671702">
        <w:rPr>
          <w:lang w:val="en-US"/>
        </w:rPr>
        <w:instrText xml:space="preserve"> ADDIN ZOTERO_ITEM CSL_CITATION {"citationID":"gS0cbfAN","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671702">
        <w:rPr>
          <w:lang w:val="en-US"/>
        </w:rPr>
        <w:fldChar w:fldCharType="separate"/>
      </w:r>
      <w:r w:rsidR="00671702" w:rsidRPr="00671702">
        <w:t>(Redmon et al., 2016a)</w:t>
      </w:r>
      <w:r w:rsidR="00671702">
        <w:rPr>
          <w:lang w:val="en-US"/>
        </w:rPr>
        <w:fldChar w:fldCharType="end"/>
      </w:r>
      <w:r w:rsidRPr="002E2C37">
        <w:rPr>
          <w:lang w:val="en-US"/>
        </w:rPr>
        <w:t>.</w:t>
      </w:r>
    </w:p>
    <w:p w14:paraId="7111540A" w14:textId="48CB654B" w:rsidR="0029204D" w:rsidRPr="002E2C37" w:rsidRDefault="0029204D">
      <w:pPr>
        <w:rPr>
          <w:color w:val="000000"/>
        </w:rPr>
      </w:pPr>
    </w:p>
    <w:p w14:paraId="5C48E492" w14:textId="77777777" w:rsidR="00F37D9C" w:rsidRDefault="00733703" w:rsidP="00F37D9C">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686F2B47" w:rsidR="0029204D" w:rsidRPr="002E2C37" w:rsidRDefault="00F37D9C" w:rsidP="00F37D9C">
      <w:pPr>
        <w:pStyle w:val="Hnh"/>
      </w:pPr>
      <w:bookmarkStart w:id="45" w:name="_Toc195696851"/>
      <w:r>
        <w:t xml:space="preserve">Hình </w:t>
      </w:r>
      <w:r>
        <w:fldChar w:fldCharType="begin"/>
      </w:r>
      <w:r>
        <w:instrText xml:space="preserve"> SEQ Hình \* ARABIC </w:instrText>
      </w:r>
      <w:r>
        <w:fldChar w:fldCharType="separate"/>
      </w:r>
      <w:r w:rsidR="007B498C">
        <w:rPr>
          <w:noProof/>
        </w:rPr>
        <w:t>1</w:t>
      </w:r>
      <w:r>
        <w:fldChar w:fldCharType="end"/>
      </w:r>
      <w:r>
        <w:t xml:space="preserve">: </w:t>
      </w:r>
      <w:r w:rsidRPr="002E2C37">
        <w:t>Kiến trúc của YOLO</w:t>
      </w:r>
      <w:bookmarkEnd w:id="45"/>
    </w:p>
    <w:p w14:paraId="587BC66B" w14:textId="77777777" w:rsidR="0029204D" w:rsidRPr="002E2C37" w:rsidRDefault="00000000" w:rsidP="001D2C0E">
      <w:pPr>
        <w:pStyle w:val="Heading3"/>
        <w:rPr>
          <w:b w:val="0"/>
        </w:rPr>
      </w:pPr>
      <w:bookmarkStart w:id="46" w:name="_Toc101958595"/>
      <w:bookmarkStart w:id="47" w:name="_Toc195640398"/>
      <w:r w:rsidRPr="002E2C37">
        <w:t>2.2.3 Sự phát triển của các phiên bản từ khi ra mắt cũng như mới nhất và dễ tiếp cận nhất của YOLO</w:t>
      </w:r>
      <w:bookmarkEnd w:id="46"/>
      <w:bookmarkEnd w:id="47"/>
    </w:p>
    <w:p w14:paraId="1F77DE80" w14:textId="77777777" w:rsidR="0029204D" w:rsidRPr="002E2C37" w:rsidRDefault="00000000" w:rsidP="001F7048">
      <w:pPr>
        <w:pStyle w:val="Heading4"/>
        <w:rPr>
          <w:lang w:val="en-US"/>
        </w:rPr>
      </w:pPr>
      <w:bookmarkStart w:id="48" w:name="_Toc101958596"/>
      <w:r w:rsidRPr="002E2C37">
        <w:t xml:space="preserve">2.2.3.1 </w:t>
      </w:r>
      <w:bookmarkEnd w:id="48"/>
      <w:r w:rsidRPr="002E2C37">
        <w:t>YOLOv1: Thuật toán phát hiện đối tượng thời gian thực đầu tiên</w:t>
      </w:r>
      <w:r w:rsidRPr="002E2C37">
        <w:rPr>
          <w:lang w:val="en-US"/>
        </w:rPr>
        <w:t>.</w:t>
      </w:r>
    </w:p>
    <w:p w14:paraId="5169E300" w14:textId="2F5BA6FA" w:rsidR="00BF1517" w:rsidRPr="002E2C37" w:rsidRDefault="00BF1517" w:rsidP="00BF1517">
      <w:pPr>
        <w:rPr>
          <w:lang w:val="en-US"/>
        </w:rPr>
      </w:pPr>
      <w:r w:rsidRPr="002E2C37">
        <w:rPr>
          <w:lang w:val="en-US"/>
        </w:rPr>
        <w:t>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C12BD2">
        <w:rPr>
          <w:lang w:val="en-US"/>
        </w:rPr>
        <w:instrText xml:space="preserve"> ADDIN ZOTERO_ITEM CSL_CITATION {"citationID":"ZZljwxoh","properties":{"formattedCitation":"(Redmon et al., 2016a)","plainCitation":"(Redmon et al., 2016a)","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C12BD2" w:rsidRPr="00C12BD2">
        <w:t>(Redmon et al., 2016a)</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t xml:space="preserve">Không giống như các phương pháp phát hiện đối tượng trước đó như R-CNN hay Fast R-CNN vốn phụ thuộc vào các bước trích xuất đặc trưng riêng biệt và sử dụng bộ đề xuất vùng (region proposals), YOLOv1 xử lý toàn bộ hình </w:t>
      </w:r>
      <w:r w:rsidRPr="002E2C37">
        <w:rPr>
          <w:lang w:val="en-US"/>
        </w:rPr>
        <w:lastRenderedPageBreak/>
        <w:t>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10235C01" w14:textId="77777777" w:rsidR="00F37D9C" w:rsidRDefault="00BF1517" w:rsidP="009416A7">
      <w:pPr>
        <w:keepNext/>
        <w:jc w:val="center"/>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09B5C553" w14:textId="7711A561" w:rsidR="00301F85" w:rsidRPr="00F37D9C" w:rsidRDefault="00F37D9C" w:rsidP="00F37D9C">
      <w:pPr>
        <w:pStyle w:val="Hnh"/>
        <w:rPr>
          <w:b/>
          <w:bCs/>
          <w:lang w:val="en-US"/>
        </w:rPr>
      </w:pPr>
      <w:bookmarkStart w:id="49" w:name="_Toc195696852"/>
      <w:r>
        <w:t xml:space="preserve">Hình </w:t>
      </w:r>
      <w:r>
        <w:fldChar w:fldCharType="begin"/>
      </w:r>
      <w:r>
        <w:instrText xml:space="preserve"> SEQ Hình \* ARABIC </w:instrText>
      </w:r>
      <w:r>
        <w:fldChar w:fldCharType="separate"/>
      </w:r>
      <w:r w:rsidR="007B498C">
        <w:rPr>
          <w:noProof/>
        </w:rPr>
        <w:t>2</w:t>
      </w:r>
      <w:r>
        <w:fldChar w:fldCharType="end"/>
      </w:r>
      <w:r>
        <w:t xml:space="preserve">: </w:t>
      </w:r>
      <w:r w:rsidRPr="002E2C37">
        <w:rPr>
          <w:lang w:val="en-US"/>
        </w:rPr>
        <w:t>YOLOv1 chia bức ảnh thành SxS ô lưới</w:t>
      </w:r>
      <w:bookmarkEnd w:id="49"/>
    </w:p>
    <w:p w14:paraId="7B42E398" w14:textId="77777777" w:rsidR="0029204D" w:rsidRPr="002E2C37" w:rsidRDefault="00000000" w:rsidP="001F7048">
      <w:pPr>
        <w:pStyle w:val="Heading4"/>
        <w:rPr>
          <w:lang w:val="en-US"/>
        </w:rPr>
      </w:pPr>
      <w:bookmarkStart w:id="50" w:name="_Toc101958597"/>
      <w:r w:rsidRPr="002E2C37">
        <w:t>2.2.3.2 YOLOv</w:t>
      </w:r>
      <w:bookmarkEnd w:id="50"/>
      <w:r w:rsidRPr="002E2C37">
        <w:rPr>
          <w:lang w:val="en-US"/>
        </w:rPr>
        <w:t>2</w:t>
      </w:r>
    </w:p>
    <w:p w14:paraId="5022320F" w14:textId="2F6B390A"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KlD7bQrY","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00671702">
        <w:rPr>
          <w:lang w:val="en-US"/>
        </w:rPr>
        <w:t>.</w:t>
      </w:r>
    </w:p>
    <w:p w14:paraId="4AE75353" w14:textId="2D1E5201" w:rsidR="0029204D" w:rsidRPr="002E2C37" w:rsidRDefault="00000000">
      <w:pPr>
        <w:rPr>
          <w:lang w:val="en-US"/>
        </w:rPr>
      </w:pPr>
      <w:r w:rsidRPr="002E2C37">
        <w:rPr>
          <w:lang w:val="en-US"/>
        </w:rPr>
        <w:t xml:space="preserve">Tăng Cường Độ Ổn Định và Hiệu Năng: YOLOv2 áp dụng chuẩn hóa theo lô (batch normalization) cho tất cả các lớp tích chập. Kỹ thuật này giúp </w:t>
      </w:r>
      <w:r w:rsidRPr="002E2C37">
        <w:rPr>
          <w:lang w:val="en-US"/>
        </w:rPr>
        <w:lastRenderedPageBreak/>
        <w:t>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1IXnS1CU","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xml:space="preserve">. </w:t>
      </w:r>
    </w:p>
    <w:p w14:paraId="277463E1" w14:textId="78BD256E"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30LOmQIg","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 Trước đây, những đối tượng nhỏ này có thể hoàn toàn bị bỏ sót.</w:t>
      </w:r>
    </w:p>
    <w:p w14:paraId="37288894" w14:textId="055581A6"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C12BD2">
        <w:rPr>
          <w:lang w:val="en-US"/>
        </w:rPr>
        <w:instrText xml:space="preserve"> ADDIN ZOTERO_ITEM CSL_CITATION {"citationID":"DIymWOia","properties":{"formattedCitation":"(Redmon &amp; Farhadi, 2016)","plainCitation":"(Redmon &amp; Farhadi, 2016)","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C12BD2" w:rsidRPr="00C12BD2">
        <w:t>(Redmon &amp; Farhadi, 2016)</w:t>
      </w:r>
      <w:r w:rsidR="000F07EF" w:rsidRPr="002E2C37">
        <w:rPr>
          <w:lang w:val="en-US"/>
        </w:rPr>
        <w:fldChar w:fldCharType="end"/>
      </w:r>
      <w:r w:rsidRPr="002E2C37">
        <w:rPr>
          <w:lang w:val="en-US"/>
        </w:rPr>
        <w:t>.</w:t>
      </w:r>
    </w:p>
    <w:p w14:paraId="2F6767B6" w14:textId="52BD8B8C" w:rsidR="00F37D9C" w:rsidRDefault="00D5459A" w:rsidP="00D5459A">
      <w:pPr>
        <w:pStyle w:val="Hnh"/>
        <w:keepNext/>
      </w:pPr>
      <w:r>
        <w:rPr>
          <w:noProof/>
        </w:rPr>
        <w:drawing>
          <wp:inline distT="0" distB="0" distL="0" distR="0" wp14:anchorId="61DF719D" wp14:editId="7E8A0E85">
            <wp:extent cx="4676702" cy="1959197"/>
            <wp:effectExtent l="0" t="0" r="0" b="3175"/>
            <wp:docPr id="1740435689" name="Picture 2" descr="The architecture of YOLO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rchitecture of YOLOv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8505" cy="1985088"/>
                    </a:xfrm>
                    <a:prstGeom prst="rect">
                      <a:avLst/>
                    </a:prstGeom>
                    <a:noFill/>
                    <a:ln>
                      <a:noFill/>
                    </a:ln>
                  </pic:spPr>
                </pic:pic>
              </a:graphicData>
            </a:graphic>
          </wp:inline>
        </w:drawing>
      </w:r>
    </w:p>
    <w:p w14:paraId="170EC331" w14:textId="57A66228" w:rsidR="00F37D9C" w:rsidRPr="002E2C37" w:rsidRDefault="00F37D9C" w:rsidP="00F37D9C">
      <w:pPr>
        <w:pStyle w:val="Hnh"/>
      </w:pPr>
      <w:bookmarkStart w:id="51" w:name="_Toc195696853"/>
      <w:r>
        <w:t xml:space="preserve">Hình </w:t>
      </w:r>
      <w:r>
        <w:fldChar w:fldCharType="begin"/>
      </w:r>
      <w:r>
        <w:instrText xml:space="preserve"> SEQ Hình \* ARABIC </w:instrText>
      </w:r>
      <w:r>
        <w:fldChar w:fldCharType="separate"/>
      </w:r>
      <w:r w:rsidR="007B498C">
        <w:rPr>
          <w:noProof/>
        </w:rPr>
        <w:t>3</w:t>
      </w:r>
      <w:r>
        <w:fldChar w:fldCharType="end"/>
      </w:r>
      <w:r>
        <w:t xml:space="preserve">: </w:t>
      </w:r>
      <w:r w:rsidR="00D5459A">
        <w:t xml:space="preserve">Kiến trúc của YOLOv2 </w:t>
      </w:r>
      <w:r w:rsidR="00D5459A">
        <w:fldChar w:fldCharType="begin"/>
      </w:r>
      <w:r w:rsidR="00C12BD2">
        <w:instrText xml:space="preserve"> ADDIN ZOTERO_ITEM CSL_CITATION {"citationID":"AlBrOhL6","properties":{"formattedCitation":"({\\i{}Figure 6. The Architecture of YOLOv2.}, n.d.)","plainCitation":"(Figure 6. The Architecture of YOLOv2., n.d.)","noteIndex":0},"citationItems":[{"id":122,"uris":["http://zotero.org/users/local/zZINqPE4/items/48XFBMYG"],"itemData":{"id":122,"type":"webpage","abstract":"Download scientific diagram | The architecture of YOLOv2. from publication: Determination of Vehicle Trajectory through Optimization of Vehicle Bounding Boxes Using a Convolutional Neural Network | In this manuscript, a new method for the determination of vehicle trajectories using an optimal bounding box for the vehicle is developed. The vehicle trajectory is extracted using images acquired from a camera installed at an intersection based on a convolutional neural... | Vehicles, Convolution and Boxing | ResearchGate, the professional network for scientists.","container-title":"ResearchGate","language":"en","title":"Figure 6. The architecture of YOLOv2.","URL":"https://www.researchgate.net/figure/The-architecture-of-YOLOv2_fig4_336177198","accessed":{"date-parts":[["2025",4,15]]}}}],"schema":"https://github.com/citation-style-language/schema/raw/master/csl-citation.json"} </w:instrText>
      </w:r>
      <w:r w:rsidR="00D5459A">
        <w:fldChar w:fldCharType="separate"/>
      </w:r>
      <w:r w:rsidR="00C12BD2" w:rsidRPr="00C12BD2">
        <w:t>(</w:t>
      </w:r>
      <w:r w:rsidR="00C12BD2" w:rsidRPr="00C12BD2">
        <w:rPr>
          <w:i/>
          <w:iCs/>
        </w:rPr>
        <w:t>Figure 6. The Architecture of YOLOv2.</w:t>
      </w:r>
      <w:r w:rsidR="00C12BD2" w:rsidRPr="00C12BD2">
        <w:t>, n.d.)</w:t>
      </w:r>
      <w:bookmarkEnd w:id="51"/>
      <w:r w:rsidR="00D5459A">
        <w:fldChar w:fldCharType="end"/>
      </w:r>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548C4E85"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00C12BD2">
        <w:instrText xml:space="preserve"> ADDIN ZOTERO_ITEM CSL_CITATION {"citationID":"2iNXhKWv","properties":{"formattedCitation":"(Redmon &amp; Farhadi, 2018)","plainCitation":"(Redmon &amp; Farhadi, 2018)","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00C12BD2" w:rsidRPr="00C12BD2">
        <w:t>(Redmon &amp; Farhadi, 2018)</w:t>
      </w:r>
      <w:r w:rsidRPr="002E2C37">
        <w:fldChar w:fldCharType="end"/>
      </w:r>
      <w:r w:rsidRPr="002E2C37">
        <w:t xml:space="preserve">. Mô hình này cải tiến từ các phiên bản trước bằng cách sử dụng kiến trúc mạng sâu Darknet-53 – một mạng tích chập gồm 53 lớp, kết hợp với các kết nối tắt (residual connections) giúp cải thiện hiệu suất huấn luyện. Một trong những điểm nổi bật của YOLOv3 là khả năng phát hiện đối tượng ở 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w:t>
      </w:r>
      <w:r w:rsidRPr="002E2C37">
        <w:lastRenderedPageBreak/>
        <w:t>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365523AC" w14:textId="77777777" w:rsidR="009416A7" w:rsidRDefault="00687967" w:rsidP="003A36DE">
      <w:pPr>
        <w:keepNext/>
      </w:pPr>
      <w:r w:rsidRPr="002E2C37">
        <w:rPr>
          <w:noProof/>
        </w:rPr>
        <w:drawing>
          <wp:inline distT="0" distB="0" distL="0" distR="0" wp14:anchorId="3C4C55D0" wp14:editId="5C9DF45B">
            <wp:extent cx="4476364" cy="3562350"/>
            <wp:effectExtent l="0" t="0" r="635"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364" cy="3562350"/>
                    </a:xfrm>
                    <a:prstGeom prst="rect">
                      <a:avLst/>
                    </a:prstGeom>
                    <a:noFill/>
                    <a:ln>
                      <a:noFill/>
                    </a:ln>
                  </pic:spPr>
                </pic:pic>
              </a:graphicData>
            </a:graphic>
          </wp:inline>
        </w:drawing>
      </w:r>
    </w:p>
    <w:p w14:paraId="69826FEB" w14:textId="0140C496" w:rsidR="00301F85" w:rsidRPr="002E2C37" w:rsidRDefault="009416A7" w:rsidP="009416A7">
      <w:pPr>
        <w:pStyle w:val="Hnh"/>
      </w:pPr>
      <w:bookmarkStart w:id="52" w:name="_Toc195696854"/>
      <w:r>
        <w:t xml:space="preserve">Hình </w:t>
      </w:r>
      <w:r>
        <w:fldChar w:fldCharType="begin"/>
      </w:r>
      <w:r>
        <w:instrText xml:space="preserve"> SEQ Hình \* ARABIC </w:instrText>
      </w:r>
      <w:r>
        <w:fldChar w:fldCharType="separate"/>
      </w:r>
      <w:r w:rsidR="007B498C">
        <w:rPr>
          <w:noProof/>
        </w:rPr>
        <w:t>4</w:t>
      </w:r>
      <w:r>
        <w:fldChar w:fldCharType="end"/>
      </w:r>
      <w:r>
        <w:t xml:space="preserve">: </w:t>
      </w:r>
      <w:r w:rsidRPr="002E2C37">
        <w:t>Sơ đồ mạng Darknet 53</w:t>
      </w:r>
      <w:bookmarkEnd w:id="52"/>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173B3EF5"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00C12BD2">
        <w:rPr>
          <w:color w:val="000000"/>
        </w:rPr>
        <w:instrText xml:space="preserve"> ADDIN ZOTERO_ITEM CSL_CITATION {"citationID":"iFtILckV","properties":{"formattedCitation":"(Bochkovskiy et al., 2020b)","plainCitation":"(Bochkovskiy et al., 2020b)","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00C12BD2" w:rsidRPr="00C12BD2">
        <w:t>(Bochkovskiy et al., 2020b)</w:t>
      </w:r>
      <w:r w:rsidRPr="002E2C37">
        <w:rPr>
          <w:color w:val="000000"/>
        </w:rPr>
        <w:fldChar w:fldCharType="end"/>
      </w:r>
      <w:r w:rsidRPr="002E2C37">
        <w:rPr>
          <w:color w:val="000000"/>
        </w:rPr>
        <w:t xml:space="preserve">. Mô hình này sử dụng </w:t>
      </w:r>
      <w:r w:rsidRPr="00F71012">
        <w:t>CSPDarknet53 làm kiến trúc trích xuất đặc trưng, kết hợp các kỹ thuật như Cross-Stage Partial Connections (CSP) và Spatial Pyramid Pooling (SPP) nhằm tăng cường khả năng học đặc trưng mà không làm tăng đáng kể số lượng tham số. Ngoài ra, YOLOv4 tích hợp nhiều cải tiến từ các kỹ thuật hiện đại như Bag of Freebies và Bag of Specials, bao gồm Mosaic Data</w:t>
      </w:r>
      <w:r w:rsidRPr="002E2C37">
        <w:rPr>
          <w:color w:val="000000"/>
        </w:rPr>
        <w:t xml:space="preserve"> Augmentation, DropBlock, Mish activation và CIoU loss. Những kỹ thuật này giúp cải thiện khả năng tổng quát hóa và độ chính xác của mô hình trên các tập dữ liệu lớn 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lastRenderedPageBreak/>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593E0A58"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00C12BD2">
        <w:instrText xml:space="preserve"> ADDIN ZOTERO_ITEM CSL_CITATION {"citationID":"EjbFSMwG","properties":{"formattedCitation":"(Jocher, 2020)","plainCitation":"(Jocher, 2020)","noteIndex":0},"citationItems":[{"id":57,"uris":["http://zotero.org/users/local/zZINqPE4/items/Y5MKE6CE"],"itemData":{"id":57,"type":"software","abstract":"YOLOv5 </w:instrText>
      </w:r>
      <w:r w:rsidR="00C12BD2">
        <w:rPr>
          <w:rFonts w:ascii="Segoe UI Emoji" w:hAnsi="Segoe UI Emoji" w:cs="Segoe UI Emoji"/>
        </w:rPr>
        <w:instrText>🚀</w:instrText>
      </w:r>
      <w:r w:rsidR="00C12BD2">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00C12BD2" w:rsidRPr="00C12BD2">
        <w:t>(Jocher, 2020)</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7A1077BB"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00C12BD2">
        <w:instrText xml:space="preserve"> ADDIN ZOTERO_ITEM CSL_CITATION {"citationID":"HKrUteaS","properties":{"formattedCitation":"(Li et al., 2022)","plainCitation":"(Li et al., 2022)","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00C12BD2" w:rsidRPr="00C12BD2">
        <w:t>(Li et al., 2022)</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25BF627F" w:rsidR="00814792" w:rsidRPr="002E2C37" w:rsidRDefault="005F7BD3" w:rsidP="005F7BD3">
      <w:pPr>
        <w:rPr>
          <w:lang w:val="en-US"/>
        </w:rPr>
      </w:pPr>
      <w:r w:rsidRPr="002E2C37">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00C12BD2">
        <w:instrText xml:space="preserve"> ADDIN ZOTERO_ITEM CSL_CITATION {"citationID":"lplxgEPl","properties":{"formattedCitation":"(Wang et al., 2022)","plainCitation":"(Wang et al., 2022)","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00C12BD2" w:rsidRPr="00C12BD2">
        <w:t>(Wang et al., 2022)</w:t>
      </w:r>
      <w:r w:rsidRPr="002E2C37">
        <w:fldChar w:fldCharType="end"/>
      </w:r>
      <w:r w:rsidRPr="002E2C37">
        <w:t xml:space="preserve">. Mô hình này giới thiệu kiến trúc </w:t>
      </w:r>
      <w:r w:rsidRPr="002E2C37">
        <w:rPr>
          <w:b/>
          <w:bCs/>
        </w:rPr>
        <w:t>Extended Efficient Layer Aggregation Network (E-ELAN)</w:t>
      </w:r>
      <w:r w:rsidRPr="002E2C37">
        <w:t xml:space="preserve">, giúp tăng cường khả năng học sâu và hiệu quả tính toán. Ngoài ra, YOLOv7 tích hợp các kỹ thuật huấn luyện như </w:t>
      </w:r>
      <w:r w:rsidRPr="002E2C37">
        <w:rPr>
          <w:b/>
          <w:bCs/>
        </w:rPr>
        <w:t>Trainable Bag-of-Freebies</w:t>
      </w:r>
      <w:r w:rsidRPr="002E2C37">
        <w:t xml:space="preserve"> và </w:t>
      </w:r>
      <w:r w:rsidRPr="002E2C37">
        <w:rPr>
          <w:b/>
          <w:bCs/>
        </w:rPr>
        <w:t>Coarse-to-Fine Lead Head</w:t>
      </w:r>
      <w:r w:rsidRPr="002E2C37">
        <w:t xml:space="preserve">, nhằm tối ưu hóa hiệu suất mà không làm tăng chi phí tính toán. Theo đánh giá trên bộ dữ liệu MS COCO, YOLOv7 đạt độ chính xác trung bình (AP) 56.8% với tốc </w:t>
      </w:r>
      <w:r w:rsidRPr="002E2C37">
        <w:lastRenderedPageBreak/>
        <w:t>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04D5A67E" w:rsidR="005F7BD3" w:rsidRPr="002E2C37" w:rsidRDefault="005F7BD3" w:rsidP="005F7BD3">
      <w:pPr>
        <w:rPr>
          <w:lang w:val="en-US"/>
        </w:rPr>
      </w:pPr>
      <w:r w:rsidRPr="00F71012">
        <w:t>YOLOv8 là phiên bản mới nhất trong dòng mô hình phát hiện đối tượng You Only Look Once (YOLO), được phát hành bởi Ultralytics vào năm 2023. Mô hình này giới thiệu nhiều cải tiến đáng kể về kiến trúc và hiệu suất, bao gồm việc chuyển sang thiết kế anchor-free, sử dụng module C2f thay cho CSP trong phần backbone, và áp dụng kỹ thuật SPPF (Spatial Pyramid Pooling – Fast)</w:t>
      </w:r>
      <w:r w:rsidRPr="002E2C37">
        <w:t xml:space="preserve"> để tăng cường khả năng trích xuất đặc trưng </w:t>
      </w:r>
      <w:r w:rsidRPr="002E2C37">
        <w:fldChar w:fldCharType="begin"/>
      </w:r>
      <w:r w:rsidR="00C12BD2">
        <w:instrText xml:space="preserve"> ADDIN ZOTERO_ITEM CSL_CITATION {"citationID":"jADa9eML","properties":{"formattedCitation":"(Ultralytics, n.d.)","plainCitation":"(Ultralytics, n.d.)","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00C12BD2" w:rsidRPr="00C12BD2">
        <w:t>(Ultralytics, n.d.)</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53B4895C"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00C12BD2">
        <w:instrText xml:space="preserve"> ADDIN ZOTERO_ITEM CSL_CITATION {"citationID":"McQbSXhT","properties":{"formattedCitation":"(Yaseen, 2024)","plainCitation":"(Yaseen, 2024)","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00C12BD2" w:rsidRPr="00C12BD2">
        <w:t>(Yaseen, 2024)</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449D3687" w14:textId="77777777" w:rsidR="009416A7" w:rsidRDefault="005F7BD3" w:rsidP="003A36DE">
      <w:pPr>
        <w:keepNext/>
      </w:pPr>
      <w:r w:rsidRPr="002E2C37">
        <w:rPr>
          <w:noProof/>
          <w:lang w:val="en-US"/>
        </w:rPr>
        <w:lastRenderedPageBreak/>
        <w:drawing>
          <wp:inline distT="0" distB="0" distL="0" distR="0" wp14:anchorId="208EAA0C" wp14:editId="08D1440E">
            <wp:extent cx="4767444" cy="3845936"/>
            <wp:effectExtent l="0" t="0" r="0" b="254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1428" cy="3873351"/>
                    </a:xfrm>
                    <a:prstGeom prst="rect">
                      <a:avLst/>
                    </a:prstGeom>
                    <a:noFill/>
                    <a:ln>
                      <a:noFill/>
                    </a:ln>
                  </pic:spPr>
                </pic:pic>
              </a:graphicData>
            </a:graphic>
          </wp:inline>
        </w:drawing>
      </w:r>
    </w:p>
    <w:p w14:paraId="39650DE5" w14:textId="31D9163D" w:rsidR="00C445EA" w:rsidRDefault="009416A7" w:rsidP="009416A7">
      <w:pPr>
        <w:pStyle w:val="Hnh"/>
      </w:pPr>
      <w:bookmarkStart w:id="53" w:name="_Toc195696855"/>
      <w:r>
        <w:t xml:space="preserve">Hình </w:t>
      </w:r>
      <w:r>
        <w:fldChar w:fldCharType="begin"/>
      </w:r>
      <w:r>
        <w:instrText xml:space="preserve"> SEQ Hình \* ARABIC </w:instrText>
      </w:r>
      <w:r>
        <w:fldChar w:fldCharType="separate"/>
      </w:r>
      <w:r w:rsidR="007B498C">
        <w:rPr>
          <w:noProof/>
        </w:rPr>
        <w:t>5</w:t>
      </w:r>
      <w:r>
        <w:fldChar w:fldCharType="end"/>
      </w:r>
      <w:r>
        <w:t xml:space="preserve">: </w:t>
      </w:r>
      <w:r w:rsidRPr="002E2C37">
        <w:t>Biểu đồ hiệu suất của Yolov9</w:t>
      </w:r>
      <w:bookmarkEnd w:id="53"/>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12B317D7"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00C12BD2">
        <w:instrText xml:space="preserve"> ADDIN ZOTERO_ITEM CSL_CITATION {"citationID":"RPzyMQ83","properties":{"formattedCitation":"(Perrin, 2024)","plainCitation":"(Perrin, 2024)","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00C12BD2" w:rsidRPr="00C12BD2">
        <w:t>(Perrin, 2024)</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5E306BCB" w:rsidR="009A76D7" w:rsidRDefault="001910A4" w:rsidP="009A76D7">
      <w:r w:rsidRPr="002E2C37">
        <w:lastRenderedPageBreak/>
        <w:t xml:space="preserve">YOLOv11 là phiên bản mới nhất trong dòng mô hình phát hiện đối tượng You Only Look Once (YOLO), được phát triển bởi nhóm Ultralytics và công bố vào cuối năm 2024 </w:t>
      </w:r>
      <w:r w:rsidR="00390D74" w:rsidRPr="002E2C37">
        <w:fldChar w:fldCharType="begin"/>
      </w:r>
      <w:r w:rsidR="00C12BD2">
        <w:instrText xml:space="preserve"> ADDIN ZOTERO_ITEM CSL_CITATION {"citationID":"JlEMIJ3o","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C12BD2">
        <w:instrText xml:space="preserve"> ADDIN ZOTERO_ITEM CSL_CITATION {"citationID":"2lcs35G3","properties":{"formattedCitation":"(Khanam &amp; Hussain, 2024)","plainCitation":"(Khanam &amp; Hussain, 2024)","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C12BD2" w:rsidRPr="00C12BD2">
        <w:t>(Khanam &amp; Hussain, 2024)</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C12BD2">
        <w:instrText xml:space="preserve"> ADDIN ZOTERO_ITEM CSL_CITATION {"citationID":"rY5FnznV","properties":{"formattedCitation":"({\\i{}Ultralytics YOLO11 - Ultralytics YOLO T\\uc0\\u224{}i Li\\uc0\\u7879{}u}, n.d.)","plainCitation":"(Ultralytics YOLO11 - Ultralytics YOLO Tài Liệu, n.d.)","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C12BD2" w:rsidRPr="00C12BD2">
        <w:t>(</w:t>
      </w:r>
      <w:r w:rsidR="00C12BD2" w:rsidRPr="00C12BD2">
        <w:rPr>
          <w:i/>
          <w:iCs/>
        </w:rPr>
        <w:t>Ultralytics YOLO11 - Ultralytics YOLO Tài Liệu</w:t>
      </w:r>
      <w:r w:rsidR="00C12BD2" w:rsidRPr="00C12BD2">
        <w:t>, n.d.)</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5F3B7D14" w14:textId="77777777" w:rsidR="00C445EA" w:rsidRDefault="00C445EA" w:rsidP="00C445EA">
      <w:pPr>
        <w:pStyle w:val="Heading2"/>
        <w:rPr>
          <w:b w:val="0"/>
          <w:highlight w:val="white"/>
        </w:rPr>
      </w:pPr>
      <w:bookmarkStart w:id="54" w:name="_Toc101958601"/>
      <w:bookmarkStart w:id="55" w:name="_Toc21499"/>
      <w:bookmarkStart w:id="56" w:name="_Toc21597"/>
      <w:bookmarkStart w:id="57" w:name="_Toc195640399"/>
      <w:r>
        <w:rPr>
          <w:highlight w:val="white"/>
        </w:rPr>
        <w:t>2.3 PHƯƠNG PHÁP TRANSFER LEARNING</w:t>
      </w:r>
      <w:bookmarkEnd w:id="54"/>
      <w:bookmarkEnd w:id="55"/>
      <w:bookmarkEnd w:id="56"/>
      <w:bookmarkEnd w:id="57"/>
    </w:p>
    <w:p w14:paraId="083A59F0" w14:textId="39334FA1" w:rsidR="00C445EA" w:rsidRDefault="00C445EA" w:rsidP="00C445EA">
      <w:pPr>
        <w:pStyle w:val="Heading3"/>
        <w:spacing w:before="120"/>
        <w:ind w:firstLine="284"/>
        <w:rPr>
          <w:b w:val="0"/>
          <w:color w:val="000000"/>
          <w:szCs w:val="26"/>
          <w:highlight w:val="white"/>
        </w:rPr>
      </w:pPr>
      <w:bookmarkStart w:id="58" w:name="_Toc101958602"/>
      <w:bookmarkStart w:id="59" w:name="_Toc195640400"/>
      <w:r>
        <w:rPr>
          <w:rFonts w:eastAsia="Times New Roman"/>
          <w:color w:val="000000"/>
          <w:szCs w:val="26"/>
          <w:highlight w:val="white"/>
        </w:rPr>
        <w:t>2.3.1 Giới thiệu về Transfer Learning</w:t>
      </w:r>
      <w:bookmarkEnd w:id="58"/>
      <w:bookmarkEnd w:id="59"/>
    </w:p>
    <w:p w14:paraId="4198EE5B" w14:textId="0C9869F1" w:rsidR="00C445EA" w:rsidRDefault="00C445EA" w:rsidP="00C445EA">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w:t>
      </w:r>
      <w:r w:rsidR="006F5A6F">
        <w:rPr>
          <w:color w:val="000000"/>
          <w:highlight w:val="white"/>
        </w:rPr>
        <w:t>ải</w:t>
      </w:r>
      <w:r>
        <w:rPr>
          <w:color w:val="000000"/>
          <w:highlight w:val="white"/>
        </w:rPr>
        <w:t xml:space="preserve"> thiện độ chính xác và giảm chi phí, tiết kiệm thời gian. Đó là phương pháp học chuyển giao (Transfer Learning) </w:t>
      </w:r>
      <w:r>
        <w:rPr>
          <w:color w:val="000000"/>
          <w:highlight w:val="white"/>
        </w:rPr>
        <w:fldChar w:fldCharType="begin"/>
      </w:r>
      <w:r w:rsidR="00C12BD2">
        <w:rPr>
          <w:color w:val="000000"/>
          <w:highlight w:val="white"/>
        </w:rPr>
        <w:instrText xml:space="preserve"> ADDIN ZOTERO_ITEM CSL_CITATION {"citationID":"O7zGpdQs","properties":{"formattedCitation":"(Brownlee, 2017)","plainCitation":"(Brownlee, 2017)","noteIndex":0},"citationItems":[{"id":112,"uris":["http://zotero.org/users/local/zZINqPE4/items/84Q5N43T"],"itemData":{"id":112,"type":"post-weblog","abstract":"Transfer learning is a machine learning method where a model developed for a task is reused as the starting point for a model on a second task. It is a popular approach in deep learning where pre-trained models are used as the starting point on computer vision and natural language processing tasks given the vast […]","container-title":"MachineLearningMastery.com","language":"en-US","title":"A Gentle Introduction to Transfer Learning for Deep Learning","URL":"https://www.machinelearningmastery.com/transfer-learning-for-deep-learning/","author":[{"family":"Brownlee","given":"Jason"}],"accessed":{"date-parts":[["2025",4,14]]},"issued":{"date-parts":[["2017",12,19]]}}}],"schema":"https://github.com/citation-style-language/schema/raw/master/csl-citation.json"} </w:instrText>
      </w:r>
      <w:r>
        <w:rPr>
          <w:color w:val="000000"/>
          <w:highlight w:val="white"/>
        </w:rPr>
        <w:fldChar w:fldCharType="separate"/>
      </w:r>
      <w:r w:rsidR="00C12BD2" w:rsidRPr="00C12BD2">
        <w:rPr>
          <w:highlight w:val="white"/>
        </w:rPr>
        <w:t>(Brownlee, 2017)</w:t>
      </w:r>
      <w:r>
        <w:rPr>
          <w:color w:val="000000"/>
          <w:highlight w:val="white"/>
        </w:rPr>
        <w:fldChar w:fldCharType="end"/>
      </w:r>
      <w:r>
        <w:rPr>
          <w:color w:val="000000"/>
          <w:highlight w:val="white"/>
        </w:rPr>
        <w:t>.</w:t>
      </w:r>
    </w:p>
    <w:p w14:paraId="22FCEC4E" w14:textId="77777777" w:rsidR="00C445EA" w:rsidRDefault="00C445EA" w:rsidP="00C445EA">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5C023E9B" w14:textId="77777777" w:rsidR="00C445EA" w:rsidRDefault="00C445EA" w:rsidP="00C445EA">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5D28AB14" w14:textId="77777777" w:rsidR="00C445EA" w:rsidRDefault="00C445EA" w:rsidP="00C445EA">
      <w:pPr>
        <w:rPr>
          <w:color w:val="000000"/>
          <w:highlight w:val="white"/>
        </w:rPr>
      </w:pPr>
      <w:r>
        <w:rPr>
          <w:color w:val="000000"/>
          <w:highlight w:val="white"/>
        </w:rPr>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7C38183F" w14:textId="77777777" w:rsidR="00C445EA" w:rsidRDefault="00C445EA" w:rsidP="00C445EA">
      <w:pPr>
        <w:rPr>
          <w:color w:val="000000"/>
          <w:highlight w:val="white"/>
        </w:rPr>
      </w:pPr>
      <w:r>
        <w:rPr>
          <w:color w:val="000000"/>
          <w:highlight w:val="white"/>
        </w:rPr>
        <w:lastRenderedPageBreak/>
        <w:t>-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liệu có kích thước nhỏ thì việc lựa chọn kiến trúc mô hình phức tạp sẽ làm giảm đi độ chính xác. Nguyên nhân có thể là do những mô hình có kiến trúc phức tạp thường xảy ra overfitting.</w:t>
      </w:r>
    </w:p>
    <w:p w14:paraId="0F071E01" w14:textId="77777777" w:rsidR="00C445EA" w:rsidRDefault="00C445EA" w:rsidP="00C445EA">
      <w:pPr>
        <w:rPr>
          <w:color w:val="000000"/>
          <w:highlight w:val="white"/>
        </w:rPr>
      </w:pPr>
      <w:r>
        <w:rPr>
          <w:color w:val="000000"/>
          <w:highlight w:val="white"/>
        </w:rPr>
        <w:t>- Quá trình tối ưu hóa gặp khó khăn: có thể bạn đã thiết lập learning rate, chưa tốt nên khiến mô hình huấn luyện lâu hội tụ hoặc chưa đạt tới điểm global optimal.</w:t>
      </w:r>
    </w:p>
    <w:p w14:paraId="1F16BC3F" w14:textId="77777777" w:rsidR="00C445EA" w:rsidRDefault="00C445EA" w:rsidP="00C445EA">
      <w:pPr>
        <w:ind w:firstLine="709"/>
        <w:rPr>
          <w:color w:val="000000"/>
          <w:highlight w:val="white"/>
        </w:rPr>
      </w:pPr>
      <w:r>
        <w:rPr>
          <w:color w:val="000000"/>
          <w:highlight w:val="white"/>
        </w:rPr>
        <w:t>Vậy vai trò của học chuyện giao là gì? Có ba vai trò mà chúng ta có thể dễ nhìn thấy nhất ở phương pháp học chuyển giao đó là:</w:t>
      </w:r>
    </w:p>
    <w:p w14:paraId="464072FC" w14:textId="77777777" w:rsidR="00C445EA" w:rsidRDefault="00C445EA" w:rsidP="00C445EA">
      <w:pPr>
        <w:rPr>
          <w:color w:val="000000"/>
          <w:highlight w:val="white"/>
        </w:rPr>
      </w:pPr>
      <w:r>
        <w:rPr>
          <w:color w:val="000000"/>
          <w:highlight w:val="white"/>
        </w:rPr>
        <w:t>- Chuyển giao tri thức: Tận dụng lại các tri thức của mô hình trước đó và cái thiện nó lại để tốt hơn.</w:t>
      </w:r>
    </w:p>
    <w:p w14:paraId="31880CEF" w14:textId="6067680A" w:rsidR="00C445EA" w:rsidRDefault="00C445EA" w:rsidP="00C445EA">
      <w:pPr>
        <w:rPr>
          <w:color w:val="000000"/>
          <w:highlight w:val="white"/>
        </w:rPr>
      </w:pPr>
      <w:r>
        <w:rPr>
          <w:color w:val="000000"/>
          <w:highlight w:val="white"/>
        </w:rPr>
        <w:t xml:space="preserve">- Cải thiện độ chính xác </w:t>
      </w:r>
      <w:r w:rsidR="00172877">
        <w:rPr>
          <w:color w:val="000000"/>
          <w:highlight w:val="white"/>
        </w:rPr>
        <w:fldChar w:fldCharType="begin"/>
      </w:r>
      <w:r w:rsidR="00C12BD2">
        <w:rPr>
          <w:color w:val="000000"/>
          <w:highlight w:val="white"/>
        </w:rPr>
        <w:instrText xml:space="preserve"> ADDIN ZOTERO_ITEM CSL_CITATION {"citationID":"3JItu3cX","properties":{"formattedCitation":"(Brownlee, 2019)","plainCitation":"(Brownlee, 2019)","noteIndex":0},"citationItems":[{"id":114,"uris":["http://zotero.org/users/local/zZINqPE4/items/KE8QFU28"],"itemData":{"id":114,"type":"post-weblog","abstract":"An interesting benefit of deep learning neural networks is that they can be reused on related problems. Transfer learning refers to a technique for predictive modeling on a different but somehow similar problem that can then be reused partly or wholly to accelerate the training and improve the performance of a model on the problem […]","container-title":"MachineLearningMastery.com","language":"en-US","title":"How to Improve Performance With Transfer Learning for Deep Learning Neural Networks","URL":"https://www.machinelearningmastery.com/how-to-improve-performance-with-transfer-learning-for-deep-learning-neural-networks/","author":[{"family":"Brownlee","given":"Jason"}],"accessed":{"date-parts":[["2025",4,14]]},"issued":{"date-parts":[["2019",2,7]]}}}],"schema":"https://github.com/citation-style-language/schema/raw/master/csl-citation.json"} </w:instrText>
      </w:r>
      <w:r w:rsidR="00172877">
        <w:rPr>
          <w:color w:val="000000"/>
          <w:highlight w:val="white"/>
        </w:rPr>
        <w:fldChar w:fldCharType="separate"/>
      </w:r>
      <w:r w:rsidR="00C12BD2" w:rsidRPr="00C12BD2">
        <w:rPr>
          <w:highlight w:val="white"/>
        </w:rPr>
        <w:t>(Brownlee, 2019)</w:t>
      </w:r>
      <w:r w:rsidR="00172877">
        <w:rPr>
          <w:color w:val="000000"/>
          <w:highlight w:val="white"/>
        </w:rPr>
        <w:fldChar w:fldCharType="end"/>
      </w:r>
      <w:r>
        <w:rPr>
          <w:color w:val="000000"/>
          <w:highlight w:val="white"/>
        </w:rPr>
        <w:t xml:space="preserve">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p>
    <w:p w14:paraId="4204F20C" w14:textId="77777777" w:rsidR="009416A7" w:rsidRDefault="00C445EA" w:rsidP="009416A7">
      <w:pPr>
        <w:keepNext/>
        <w:ind w:firstLine="0"/>
        <w:jc w:val="center"/>
      </w:pPr>
      <w:r>
        <w:rPr>
          <w:noProof/>
          <w:color w:val="000000"/>
          <w:highlight w:val="white"/>
          <w:lang w:eastAsia="en-GB"/>
        </w:rPr>
        <w:drawing>
          <wp:inline distT="0" distB="0" distL="0" distR="0" wp14:anchorId="41C8397E" wp14:editId="395267FF">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27"/>
                    <a:srcRect/>
                    <a:stretch>
                      <a:fillRect/>
                    </a:stretch>
                  </pic:blipFill>
                  <pic:spPr>
                    <a:xfrm>
                      <a:off x="0" y="0"/>
                      <a:ext cx="5225766" cy="2078991"/>
                    </a:xfrm>
                    <a:prstGeom prst="rect">
                      <a:avLst/>
                    </a:prstGeom>
                  </pic:spPr>
                </pic:pic>
              </a:graphicData>
            </a:graphic>
          </wp:inline>
        </w:drawing>
      </w:r>
    </w:p>
    <w:p w14:paraId="4B64E911" w14:textId="63A4BB07" w:rsidR="00C445EA" w:rsidRDefault="009416A7" w:rsidP="009416A7">
      <w:pPr>
        <w:pStyle w:val="Hnh"/>
        <w:rPr>
          <w:color w:val="000000"/>
          <w:highlight w:val="white"/>
          <w:lang w:eastAsia="en-GB"/>
        </w:rPr>
      </w:pPr>
      <w:bookmarkStart w:id="60" w:name="_Toc195696856"/>
      <w:r>
        <w:t xml:space="preserve">Hình </w:t>
      </w:r>
      <w:r>
        <w:fldChar w:fldCharType="begin"/>
      </w:r>
      <w:r>
        <w:instrText xml:space="preserve"> SEQ Hình \* ARABIC </w:instrText>
      </w:r>
      <w:r>
        <w:fldChar w:fldCharType="separate"/>
      </w:r>
      <w:r w:rsidR="007B498C">
        <w:rPr>
          <w:noProof/>
        </w:rPr>
        <w:t>6</w:t>
      </w:r>
      <w:r>
        <w:fldChar w:fldCharType="end"/>
      </w:r>
      <w:r>
        <w:t xml:space="preserve">: </w:t>
      </w:r>
      <w:r>
        <w:rPr>
          <w:lang w:val="en-US"/>
        </w:rPr>
        <w:t>Sơ đồ so sánh hiệu suất của mô hình trước và sau khi áp dụng Transfer Learning</w:t>
      </w:r>
      <w:r w:rsidR="009E6110">
        <w:rPr>
          <w:lang w:val="en-US"/>
        </w:rPr>
        <w:t xml:space="preserve"> </w:t>
      </w:r>
      <w:r w:rsidR="009E6110">
        <w:rPr>
          <w:lang w:val="en-US"/>
        </w:rPr>
        <w:fldChar w:fldCharType="begin"/>
      </w:r>
      <w:r w:rsidR="00C12BD2">
        <w:rPr>
          <w:lang w:val="en-US"/>
        </w:rPr>
        <w:instrText xml:space="preserve"> ADDIN ZOTERO_ITEM CSL_CITATION {"citationID":"4mb6rcit","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9E6110">
        <w:rPr>
          <w:lang w:val="en-US"/>
        </w:rPr>
        <w:fldChar w:fldCharType="separate"/>
      </w:r>
      <w:r w:rsidR="00C12BD2" w:rsidRPr="00C12BD2">
        <w:t>(Khánh, n.d.)</w:t>
      </w:r>
      <w:bookmarkEnd w:id="60"/>
      <w:r w:rsidR="009E6110">
        <w:rPr>
          <w:lang w:val="en-US"/>
        </w:rPr>
        <w:fldChar w:fldCharType="end"/>
      </w:r>
    </w:p>
    <w:p w14:paraId="4242E78A" w14:textId="77777777" w:rsidR="00C445EA" w:rsidRDefault="00C445EA" w:rsidP="00C445EA">
      <w:bookmarkStart w:id="61" w:name="_heading=h.sqyw64" w:colFirst="0" w:colLast="0"/>
      <w:bookmarkEnd w:id="61"/>
      <w:r>
        <w:rPr>
          <w:color w:val="000000"/>
        </w:rPr>
        <w:t xml:space="preserve">- Hiệu quả với dữ liệu nhỏ: trong trường hợp mà bộ dữ liệu có kích thước quá nhỏ và khó có thể tìm kiếm và mở rộng thêm thì các mô hình được huấn luyện từ chúng sẽ khó có thể dự báo tốt, tận dụng lại tri thức từ các tác vụ phân loại sẽ giúp các mô hình được huấn luyện dự báo tốt hơn với </w:t>
      </w:r>
      <w:r>
        <w:t>dữ</w:t>
      </w:r>
      <w:r>
        <w:rPr>
          <w:color w:val="000000"/>
        </w:rPr>
        <w:t xml:space="preserve"> liệu mới vì mô hình được học trên cả hai nguồn tri thức đó là dữ liệu huấn luyện và dữ liệu mà nó đã được học từ trước đó.</w:t>
      </w:r>
    </w:p>
    <w:p w14:paraId="1BB96CFB" w14:textId="77777777" w:rsidR="00C445EA" w:rsidRDefault="00C445EA" w:rsidP="00C445EA">
      <w:pPr>
        <w:ind w:firstLine="709"/>
      </w:pPr>
      <w:r>
        <w:lastRenderedPageBreak/>
        <w:t>- Từ đồ thị cho thấy khi sử dụng transfer learning sẽ có 3 lợi thế là có điểm khởi đầu của accuracy tốt hơn, accuracy có tốc độ nhanh hơn, đường tiệm cận của độ chính xác tối ưu cao hơn.</w:t>
      </w:r>
    </w:p>
    <w:p w14:paraId="3396967A" w14:textId="77777777" w:rsidR="00C445EA" w:rsidRDefault="00C445EA" w:rsidP="00C445EA">
      <w:pPr>
        <w:pStyle w:val="Heading3"/>
        <w:spacing w:before="120"/>
        <w:ind w:firstLine="284"/>
        <w:rPr>
          <w:rFonts w:eastAsia="Times New Roman"/>
          <w:color w:val="000000"/>
          <w:szCs w:val="26"/>
          <w:highlight w:val="white"/>
        </w:rPr>
      </w:pPr>
      <w:bookmarkStart w:id="62" w:name="_Toc101958603"/>
      <w:bookmarkStart w:id="63" w:name="_Toc195640401"/>
      <w:r>
        <w:rPr>
          <w:rFonts w:eastAsia="Times New Roman"/>
          <w:color w:val="000000"/>
          <w:szCs w:val="26"/>
          <w:highlight w:val="white"/>
        </w:rPr>
        <w:t>2.3.2 Transfer Learning</w:t>
      </w:r>
      <w:bookmarkEnd w:id="62"/>
      <w:bookmarkEnd w:id="63"/>
    </w:p>
    <w:p w14:paraId="74DCC672" w14:textId="7050D738"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Quá trình áp dụng tri thức đã được học từ mô hình trước sang bài toán hiện tại được gọi là transfer learning </w:t>
      </w:r>
      <w:r w:rsidR="00627407">
        <w:rPr>
          <w:color w:val="000000"/>
          <w:highlight w:val="white"/>
        </w:rPr>
        <w:fldChar w:fldCharType="begin"/>
      </w:r>
      <w:r w:rsidR="00C12BD2">
        <w:rPr>
          <w:color w:val="000000"/>
          <w:highlight w:val="white"/>
        </w:rPr>
        <w:instrText xml:space="preserve"> ADDIN ZOTERO_ITEM CSL_CITATION {"citationID":"jvsHNgjS","properties":{"formattedCitation":"({\\i{}A Gentle Introduction to Transfer Learning for Deep Learning - MachineLearningMastery.Com}, n.d.)","plainCitation":"(A Gentle Introduction to Transfer Learning for Deep Learning - MachineLearningMastery.Com, n.d.)","noteIndex":0},"citationItems":[{"id":120,"uris":["http://zotero.org/users/local/zZINqPE4/items/BZNWDMTX"],"itemData":{"id":120,"type":"webpage","title":"A Gentle Introduction to Transfer Learning for Deep Learning - MachineLearningMastery.com","URL":"https://machinelearningmastery.com/transfer-learning-for-deep-learning/","accessed":{"date-parts":[["2025",4,14]]}}}],"schema":"https://github.com/citation-style-language/schema/raw/master/csl-citation.json"} </w:instrText>
      </w:r>
      <w:r w:rsidR="00627407">
        <w:rPr>
          <w:color w:val="000000"/>
          <w:highlight w:val="white"/>
        </w:rPr>
        <w:fldChar w:fldCharType="separate"/>
      </w:r>
      <w:r w:rsidR="00C12BD2" w:rsidRPr="00C12BD2">
        <w:t>(</w:t>
      </w:r>
      <w:r w:rsidR="00C12BD2" w:rsidRPr="00C12BD2">
        <w:rPr>
          <w:i/>
          <w:iCs/>
        </w:rPr>
        <w:t>A Gentle Introduction to Transfer Learning for Deep Learning - MachineLearningMastery.Com</w:t>
      </w:r>
      <w:r w:rsidR="00C12BD2" w:rsidRPr="00C12BD2">
        <w:t>, n.d.)</w:t>
      </w:r>
      <w:r w:rsidR="00627407">
        <w:rPr>
          <w:color w:val="000000"/>
          <w:highlight w:val="white"/>
        </w:rPr>
        <w:fldChar w:fldCharType="end"/>
      </w:r>
      <w:r w:rsidRPr="00105DDF">
        <w:rPr>
          <w:color w:val="000000"/>
          <w:highlight w:val="white"/>
        </w:rPr>
        <w:t>.</w:t>
      </w:r>
    </w:p>
    <w:p w14:paraId="666AAE12" w14:textId="77777777"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Như chúng ta đã biết thì layers CNN về bản chất là một feature </w:t>
      </w:r>
      <w:r w:rsidRPr="00105DDF">
        <w:rPr>
          <w:highlight w:val="white"/>
        </w:rPr>
        <w:t>extraction</w:t>
      </w:r>
      <w:r w:rsidRPr="00105DDF">
        <w:rPr>
          <w:color w:val="000000"/>
          <w:highlight w:val="white"/>
        </w:rPr>
        <w:t xml:space="preserve"> mà </w:t>
      </w:r>
      <w:r w:rsidRPr="00105DDF">
        <w:rPr>
          <w:highlight w:val="white"/>
        </w:rPr>
        <w:t>mõi</w:t>
      </w:r>
      <w:r w:rsidRPr="00105DDF">
        <w:rPr>
          <w:color w:val="000000"/>
          <w:highlight w:val="white"/>
        </w:rPr>
        <w:t xml:space="preserve"> một layer CNN sẽ có tác dụng trích lọc đặc trưng theo nhưng level khác nhau.</w:t>
      </w:r>
    </w:p>
    <w:p w14:paraId="23881CD8" w14:textId="77777777" w:rsidR="00F71012" w:rsidRDefault="00775D5E" w:rsidP="00F71012">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6B330B23" wp14:editId="2BCF3B4E">
            <wp:extent cx="5207907" cy="1666875"/>
            <wp:effectExtent l="0" t="0" r="0" b="0"/>
            <wp:docPr id="160207" name="image3.png" descr="A diagram of a brain process&#10;&#10;AI-generated content may be incorrect."/>
            <wp:cNvGraphicFramePr/>
            <a:graphic xmlns:a="http://schemas.openxmlformats.org/drawingml/2006/main">
              <a:graphicData uri="http://schemas.openxmlformats.org/drawingml/2006/picture">
                <pic:pic xmlns:pic="http://schemas.openxmlformats.org/drawingml/2006/picture">
                  <pic:nvPicPr>
                    <pic:cNvPr id="160207" name="image3.png" descr="A diagram of a brain process&#10;&#10;AI-generated content may be incorrect."/>
                    <pic:cNvPicPr preferRelativeResize="0"/>
                  </pic:nvPicPr>
                  <pic:blipFill>
                    <a:blip r:embed="rId28"/>
                    <a:srcRect/>
                    <a:stretch>
                      <a:fillRect/>
                    </a:stretch>
                  </pic:blipFill>
                  <pic:spPr>
                    <a:xfrm>
                      <a:off x="0" y="0"/>
                      <a:ext cx="5282109" cy="1690625"/>
                    </a:xfrm>
                    <a:prstGeom prst="rect">
                      <a:avLst/>
                    </a:prstGeom>
                    <a:ln/>
                  </pic:spPr>
                </pic:pic>
              </a:graphicData>
            </a:graphic>
          </wp:inline>
        </w:drawing>
      </w:r>
    </w:p>
    <w:p w14:paraId="69C5AA95" w14:textId="586AF82C" w:rsidR="00F71012" w:rsidRPr="00105DDF" w:rsidRDefault="00F71012" w:rsidP="00F71012">
      <w:pPr>
        <w:pStyle w:val="Hnh"/>
        <w:rPr>
          <w:color w:val="000000"/>
          <w:highlight w:val="white"/>
        </w:rPr>
      </w:pPr>
      <w:bookmarkStart w:id="64" w:name="_Toc195696857"/>
      <w:r>
        <w:t xml:space="preserve">Hình </w:t>
      </w:r>
      <w:r>
        <w:fldChar w:fldCharType="begin"/>
      </w:r>
      <w:r>
        <w:instrText xml:space="preserve"> SEQ Hình \* ARABIC </w:instrText>
      </w:r>
      <w:r>
        <w:fldChar w:fldCharType="separate"/>
      </w:r>
      <w:r w:rsidR="007B498C">
        <w:rPr>
          <w:noProof/>
        </w:rPr>
        <w:t>7</w:t>
      </w:r>
      <w:r>
        <w:fldChar w:fldCharType="end"/>
      </w:r>
      <w:r>
        <w:t xml:space="preserve">: </w:t>
      </w:r>
      <w:r w:rsidRPr="00105DDF">
        <w:t>Các đặc trưng học được từ mạng CNN</w:t>
      </w:r>
      <w:bookmarkEnd w:id="64"/>
    </w:p>
    <w:p w14:paraId="3F4F7558" w14:textId="77777777" w:rsidR="00775D5E" w:rsidRPr="00105DDF" w:rsidRDefault="00775D5E" w:rsidP="00775D5E">
      <w:pPr>
        <w:ind w:firstLine="709"/>
        <w:rPr>
          <w:highlight w:val="white"/>
        </w:rPr>
      </w:pPr>
      <w:bookmarkStart w:id="65" w:name="_heading=h.1rvwp1q" w:colFirst="0" w:colLast="0"/>
      <w:bookmarkEnd w:id="65"/>
      <w:r w:rsidRPr="00105DDF">
        <w:rPr>
          <w:highlight w:val="white"/>
        </w:rPr>
        <w:t>Ở những Convolutional Layers đầu tiên, các bộ lọc phát hiện được các chi tiết chung dưới dạng các nét ngang, dọc và các cạnh tranh của ảnh. Đây là những đặc trưng bậc thấp (low level feature) và khá chung chung. Chúng ta chưa thể nhận biết được vật thể dựa trên những nét này. Ở những Convolutional Layers cuối cùng là những đặc trưng bậc cao (high level feature) được tổng hợp từ đặc trưng bậc thấp. Đây là những đặc trưng tốt và có sức mạnh phân loại các classes.</w:t>
      </w:r>
    </w:p>
    <w:p w14:paraId="66557C1F" w14:textId="77777777" w:rsidR="00775D5E" w:rsidRPr="00105DDF" w:rsidRDefault="00775D5E" w:rsidP="00775D5E">
      <w:pPr>
        <w:rPr>
          <w:highlight w:val="white"/>
        </w:rPr>
      </w:pPr>
      <w:r w:rsidRPr="00105DDF">
        <w:rPr>
          <w:highlight w:val="white"/>
        </w:rPr>
        <w:t>Quá trình transfer learning sẽ tận dụng lại các đặc trưng được học từ những pretrained-model. Để hiểu hơn về cách thức chuyển giao, chúng ta cùng tìm hiểu về kiến trúc của mô hình sử dụng transfer learning:</w:t>
      </w:r>
    </w:p>
    <w:p w14:paraId="78879237" w14:textId="77777777" w:rsidR="00775D5E" w:rsidRPr="00105DDF" w:rsidRDefault="00775D5E" w:rsidP="00775D5E">
      <w:pPr>
        <w:pBdr>
          <w:top w:val="nil"/>
          <w:left w:val="nil"/>
          <w:bottom w:val="nil"/>
          <w:right w:val="nil"/>
          <w:between w:val="nil"/>
        </w:pBdr>
        <w:rPr>
          <w:color w:val="000000"/>
        </w:rPr>
      </w:pPr>
      <w:r>
        <w:rPr>
          <w:bCs/>
          <w:color w:val="000000"/>
        </w:rPr>
        <w:t xml:space="preserve">- </w:t>
      </w:r>
      <w:r w:rsidRPr="00B43BEC">
        <w:rPr>
          <w:bCs/>
          <w:color w:val="000000"/>
        </w:rPr>
        <w:t>Phrase 1</w:t>
      </w:r>
      <w:r w:rsidRPr="00105DDF">
        <w:rPr>
          <w:color w:val="000000"/>
        </w:rPr>
        <w:t xml:space="preserve">: Là một mạng Base Network có tác dụng trích lọc đặc trưng được cấu tạo từ các Convolutional 2D Layers. Base Network sẽ được trích xuất từ một phần của pretrained-model sau khi loại bỏ các top fully connected layers. Để dễ hình dung mình giả định model pretrained được sử dụng là VGG16, một kiến trúc khá tốt được google phát triển vào năm 2014. Điểm cải tiến của VGG16 so với các kiến trúc CNN trước đó là sử dụng nhiều Convolutional 2D Layers nối tiếp nhau. Cụ thể các layers có cấu trúc [[Conv]_n-MaxPool] m thay </w:t>
      </w:r>
      <w:r w:rsidRPr="00105DDF">
        <w:rPr>
          <w:color w:val="000000"/>
        </w:rPr>
        <w:lastRenderedPageBreak/>
        <w:t>vì [Conv-MaxPool] m, với m, n là tần suất xuất hiện của các khối mạng được lặp lại bao bọc trong ngoặc vuông.</w:t>
      </w:r>
    </w:p>
    <w:p w14:paraId="0A39690D" w14:textId="77777777" w:rsidR="00F71012" w:rsidRDefault="00775D5E" w:rsidP="00F71012">
      <w:pPr>
        <w:keepNext/>
        <w:ind w:firstLine="0"/>
        <w:jc w:val="center"/>
      </w:pPr>
      <w:r w:rsidRPr="00105DDF">
        <w:rPr>
          <w:noProof/>
          <w:lang w:eastAsia="en-GB"/>
        </w:rPr>
        <w:drawing>
          <wp:inline distT="0" distB="0" distL="0" distR="0" wp14:anchorId="34233E89" wp14:editId="4822ED56">
            <wp:extent cx="5219700" cy="2642870"/>
            <wp:effectExtent l="0" t="0" r="0" b="0"/>
            <wp:docPr id="160208" name="image13.png" descr="A diagram of a computer program&#10;&#10;AI-generated content may be incorrect."/>
            <wp:cNvGraphicFramePr/>
            <a:graphic xmlns:a="http://schemas.openxmlformats.org/drawingml/2006/main">
              <a:graphicData uri="http://schemas.openxmlformats.org/drawingml/2006/picture">
                <pic:pic xmlns:pic="http://schemas.openxmlformats.org/drawingml/2006/picture">
                  <pic:nvPicPr>
                    <pic:cNvPr id="160208" name="image13.png" descr="A diagram of a computer program&#10;&#10;AI-generated content may be incorrect."/>
                    <pic:cNvPicPr preferRelativeResize="0"/>
                  </pic:nvPicPr>
                  <pic:blipFill>
                    <a:blip r:embed="rId29"/>
                    <a:srcRect/>
                    <a:stretch>
                      <a:fillRect/>
                    </a:stretch>
                  </pic:blipFill>
                  <pic:spPr>
                    <a:xfrm>
                      <a:off x="0" y="0"/>
                      <a:ext cx="5219700" cy="2642870"/>
                    </a:xfrm>
                    <a:prstGeom prst="rect">
                      <a:avLst/>
                    </a:prstGeom>
                    <a:ln/>
                  </pic:spPr>
                </pic:pic>
              </a:graphicData>
            </a:graphic>
          </wp:inline>
        </w:drawing>
      </w:r>
    </w:p>
    <w:p w14:paraId="040149D6" w14:textId="1D50AE17" w:rsidR="00775D5E" w:rsidRDefault="00F71012" w:rsidP="00F71012">
      <w:pPr>
        <w:pStyle w:val="Hnh"/>
      </w:pPr>
      <w:bookmarkStart w:id="66" w:name="_Toc195696858"/>
      <w:r>
        <w:t xml:space="preserve">Hình </w:t>
      </w:r>
      <w:r>
        <w:fldChar w:fldCharType="begin"/>
      </w:r>
      <w:r>
        <w:instrText xml:space="preserve"> SEQ Hình \* ARABIC </w:instrText>
      </w:r>
      <w:r>
        <w:fldChar w:fldCharType="separate"/>
      </w:r>
      <w:r w:rsidR="007B498C">
        <w:rPr>
          <w:noProof/>
        </w:rPr>
        <w:t>8</w:t>
      </w:r>
      <w:r>
        <w:fldChar w:fldCharType="end"/>
      </w:r>
      <w:r>
        <w:t xml:space="preserve">: </w:t>
      </w:r>
      <w:r w:rsidRPr="00105DDF">
        <w:rPr>
          <w:highlight w:val="white"/>
        </w:rPr>
        <w:t>Kiến trúc của mạng VGG16 được sử dụng làm base network trong transfer learning.</w:t>
      </w:r>
      <w:bookmarkEnd w:id="66"/>
    </w:p>
    <w:p w14:paraId="2D41E63E" w14:textId="77777777" w:rsidR="00775D5E" w:rsidRPr="00105DDF" w:rsidRDefault="00775D5E" w:rsidP="00775D5E">
      <w:pPr>
        <w:pBdr>
          <w:top w:val="nil"/>
          <w:left w:val="nil"/>
          <w:bottom w:val="nil"/>
          <w:right w:val="nil"/>
          <w:between w:val="nil"/>
        </w:pBdr>
        <w:rPr>
          <w:color w:val="000000"/>
        </w:rPr>
      </w:pPr>
      <w:bookmarkStart w:id="67" w:name="_heading=h.4bvk7pj" w:colFirst="0" w:colLast="0"/>
      <w:bookmarkEnd w:id="67"/>
      <w:r>
        <w:rPr>
          <w:bCs/>
          <w:color w:val="000000"/>
        </w:rPr>
        <w:t xml:space="preserve">- </w:t>
      </w:r>
      <w:r w:rsidRPr="00B43BEC">
        <w:rPr>
          <w:bCs/>
          <w:color w:val="000000"/>
        </w:rPr>
        <w:t>Phrase 2</w:t>
      </w:r>
      <w:r w:rsidRPr="00105DDF">
        <w:rPr>
          <w:color w:val="000000"/>
        </w:rPr>
        <w:t>: Là các Fully Connected Layers giúp giảm chiều dữ liệu và tính toán phân phối xác suất ở output. Bản chất Fully Connected Layers chính là một mạng MLP (Multiple Layer Perceptron), một kiến trúc nguyên thủy nhất của thuật toán neural network. Số lượng các units ở output chính bằng với số lượng classes của bài toán phân loại. Các hệ số của fully connected layers sẽ được khởi tạo một cách ngẫu nhiên.</w:t>
      </w:r>
    </w:p>
    <w:p w14:paraId="57027077" w14:textId="77777777" w:rsidR="00F71012" w:rsidRDefault="00775D5E" w:rsidP="00F71012">
      <w:pPr>
        <w:keepNext/>
        <w:ind w:firstLine="0"/>
        <w:jc w:val="center"/>
      </w:pPr>
      <w:r w:rsidRPr="00105DDF">
        <w:rPr>
          <w:noProof/>
          <w:lang w:eastAsia="en-GB"/>
        </w:rPr>
        <w:drawing>
          <wp:inline distT="0" distB="0" distL="0" distR="0" wp14:anchorId="1E225F9E" wp14:editId="7EF7D973">
            <wp:extent cx="5219700" cy="2285365"/>
            <wp:effectExtent l="0" t="0" r="0" b="0"/>
            <wp:docPr id="160209" name="image17.png" descr="A diagram of a computer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09" name="image17.png" descr="A diagram of a computer network&#10;&#10;AI-generated content may be incorrect."/>
                    <pic:cNvPicPr preferRelativeResize="0"/>
                  </pic:nvPicPr>
                  <pic:blipFill>
                    <a:blip r:embed="rId30"/>
                    <a:srcRect/>
                    <a:stretch>
                      <a:fillRect/>
                    </a:stretch>
                  </pic:blipFill>
                  <pic:spPr>
                    <a:xfrm>
                      <a:off x="0" y="0"/>
                      <a:ext cx="5219700" cy="2285365"/>
                    </a:xfrm>
                    <a:prstGeom prst="rect">
                      <a:avLst/>
                    </a:prstGeom>
                    <a:ln/>
                  </pic:spPr>
                </pic:pic>
              </a:graphicData>
            </a:graphic>
          </wp:inline>
        </w:drawing>
      </w:r>
    </w:p>
    <w:p w14:paraId="542AAADE" w14:textId="2C2C6507" w:rsidR="00775D5E" w:rsidRDefault="00F71012" w:rsidP="00F71012">
      <w:pPr>
        <w:pStyle w:val="Hnh"/>
      </w:pPr>
      <w:bookmarkStart w:id="68" w:name="_Toc195696859"/>
      <w:r>
        <w:t xml:space="preserve">Hình </w:t>
      </w:r>
      <w:r>
        <w:fldChar w:fldCharType="begin"/>
      </w:r>
      <w:r>
        <w:instrText xml:space="preserve"> SEQ Hình \* ARABIC </w:instrText>
      </w:r>
      <w:r>
        <w:fldChar w:fldCharType="separate"/>
      </w:r>
      <w:r w:rsidR="007B498C">
        <w:rPr>
          <w:noProof/>
        </w:rPr>
        <w:t>9</w:t>
      </w:r>
      <w:r>
        <w:fldChar w:fldCharType="end"/>
      </w:r>
      <w:r>
        <w:t xml:space="preserve">: </w:t>
      </w:r>
      <w:r w:rsidRPr="00105DDF">
        <w:rPr>
          <w:highlight w:val="white"/>
        </w:rPr>
        <w:t>Kiến trúc based network kết hợp với fully connected layers</w:t>
      </w:r>
      <w:bookmarkEnd w:id="68"/>
    </w:p>
    <w:p w14:paraId="41EAE3D4" w14:textId="77777777" w:rsidR="00775D5E" w:rsidRPr="00105DDF" w:rsidRDefault="00775D5E" w:rsidP="00775D5E">
      <w:pPr>
        <w:rPr>
          <w:highlight w:val="white"/>
        </w:rPr>
      </w:pPr>
      <w:r w:rsidRPr="00105DDF">
        <w:rPr>
          <w:highlight w:val="white"/>
        </w:rPr>
        <w:t>Quá trình khởi tạo mô hình chúng ta sẽ tận dụng lại các weight của base network. Dữ liệu ảnh sau khi đi qua based network sẽ tạo ra những đặc trưng tốt, những đặc trưng này chính là đầu vào input </w:t>
      </w:r>
      <w:r w:rsidRPr="00105DDF">
        <w:t>X</w:t>
      </w:r>
      <w:r w:rsidRPr="00105DDF">
        <w:rPr>
          <w:highlight w:val="white"/>
        </w:rPr>
        <w:t> cho mạng MLP để dự báo </w:t>
      </w:r>
      <w:r w:rsidRPr="00105DDF">
        <w:t>y^</w:t>
      </w:r>
      <w:r w:rsidRPr="00105DDF">
        <w:rPr>
          <w:highlight w:val="white"/>
        </w:rPr>
        <w:t xml:space="preserve">. </w:t>
      </w:r>
      <w:r w:rsidRPr="00105DDF">
        <w:rPr>
          <w:highlight w:val="white"/>
        </w:rPr>
        <w:lastRenderedPageBreak/>
        <w:t>Hệ số </w:t>
      </w:r>
      <w:r w:rsidRPr="00105DDF">
        <w:t>W</w:t>
      </w:r>
      <w:r w:rsidRPr="00105DDF">
        <w:rPr>
          <w:highlight w:val="white"/>
        </w:rPr>
        <w:t> và </w:t>
      </w:r>
      <w:r w:rsidRPr="00105DDF">
        <w:t>b</w:t>
      </w:r>
      <w:r w:rsidRPr="00105DDF">
        <w:rPr>
          <w:highlight w:val="white"/>
        </w:rPr>
        <w:t> được khởi tạo ngẫu nhiên. Các hệ số của base network được load lại từ pretrain model.</w:t>
      </w:r>
    </w:p>
    <w:p w14:paraId="460AC795" w14:textId="77777777" w:rsidR="00775D5E" w:rsidRPr="00775D5E" w:rsidRDefault="00775D5E" w:rsidP="00775D5E">
      <w:pPr>
        <w:rPr>
          <w:highlight w:val="white"/>
          <w:lang w:val="en-US"/>
        </w:rPr>
      </w:pPr>
    </w:p>
    <w:p w14:paraId="5C86119D" w14:textId="77777777" w:rsidR="00627407" w:rsidRDefault="00C445EA" w:rsidP="00627407">
      <w:pPr>
        <w:pStyle w:val="Heading3"/>
        <w:spacing w:before="120"/>
        <w:ind w:firstLine="284"/>
        <w:rPr>
          <w:rFonts w:eastAsia="Times New Roman"/>
          <w:color w:val="000000"/>
          <w:szCs w:val="26"/>
          <w:highlight w:val="white"/>
        </w:rPr>
      </w:pPr>
      <w:bookmarkStart w:id="69" w:name="_Toc101958605"/>
      <w:bookmarkStart w:id="70" w:name="_Toc195640402"/>
      <w:r>
        <w:rPr>
          <w:rFonts w:eastAsia="Times New Roman"/>
          <w:color w:val="000000"/>
          <w:szCs w:val="26"/>
          <w:highlight w:val="white"/>
        </w:rPr>
        <w:t>2.3.3 Những điều cần lưu ý khi áp dụng transfer learning</w:t>
      </w:r>
      <w:bookmarkStart w:id="71" w:name="_Toc101958606"/>
      <w:bookmarkEnd w:id="69"/>
      <w:bookmarkEnd w:id="70"/>
    </w:p>
    <w:p w14:paraId="2A00F23E" w14:textId="64744B9F" w:rsidR="00C445EA" w:rsidRPr="00627407" w:rsidRDefault="00C445EA" w:rsidP="00627407">
      <w:pPr>
        <w:rPr>
          <w:b/>
          <w:bCs/>
          <w:color w:val="000000"/>
          <w:highlight w:val="white"/>
        </w:rPr>
      </w:pPr>
      <w:r w:rsidRPr="00627407">
        <w:rPr>
          <w:b/>
          <w:bCs/>
          <w:highlight w:val="white"/>
        </w:rPr>
        <w:t>Transfer learning theory kích thước của dữ liệu</w:t>
      </w:r>
      <w:bookmarkEnd w:id="71"/>
    </w:p>
    <w:p w14:paraId="1264FAC7" w14:textId="77777777" w:rsidR="00F71012" w:rsidRDefault="00C445EA" w:rsidP="00F71012">
      <w:pPr>
        <w:keepNext/>
        <w:ind w:firstLine="0"/>
        <w:jc w:val="center"/>
      </w:pPr>
      <w:r>
        <w:rPr>
          <w:b/>
          <w:noProof/>
          <w:color w:val="000000"/>
          <w:lang w:eastAsia="en-GB"/>
        </w:rPr>
        <w:drawing>
          <wp:inline distT="0" distB="0" distL="0" distR="0" wp14:anchorId="296C7795" wp14:editId="41344FB8">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31"/>
                    <a:srcRect/>
                    <a:stretch>
                      <a:fillRect/>
                    </a:stretch>
                  </pic:blipFill>
                  <pic:spPr>
                    <a:xfrm>
                      <a:off x="0" y="0"/>
                      <a:ext cx="5231123" cy="2178614"/>
                    </a:xfrm>
                    <a:prstGeom prst="rect">
                      <a:avLst/>
                    </a:prstGeom>
                  </pic:spPr>
                </pic:pic>
              </a:graphicData>
            </a:graphic>
          </wp:inline>
        </w:drawing>
      </w:r>
    </w:p>
    <w:p w14:paraId="5A0704D6" w14:textId="030D0493" w:rsidR="00F71012" w:rsidRPr="00F71012" w:rsidRDefault="00F71012" w:rsidP="00F71012">
      <w:pPr>
        <w:pStyle w:val="Hnh"/>
      </w:pPr>
      <w:bookmarkStart w:id="72" w:name="_Toc195696860"/>
      <w:r w:rsidRPr="00F71012">
        <w:t xml:space="preserve">Hình </w:t>
      </w:r>
      <w:r w:rsidRPr="00F71012">
        <w:fldChar w:fldCharType="begin"/>
      </w:r>
      <w:r w:rsidRPr="00F71012">
        <w:instrText xml:space="preserve"> SEQ Hình \* ARABIC </w:instrText>
      </w:r>
      <w:r w:rsidRPr="00F71012">
        <w:fldChar w:fldCharType="separate"/>
      </w:r>
      <w:r w:rsidR="007B498C">
        <w:rPr>
          <w:noProof/>
        </w:rPr>
        <w:t>10</w:t>
      </w:r>
      <w:r w:rsidRPr="00F71012">
        <w:fldChar w:fldCharType="end"/>
      </w:r>
      <w:r w:rsidRPr="00F71012">
        <w:t>: Chiến lược áp dụng transfer learning.</w:t>
      </w:r>
      <w:bookmarkEnd w:id="72"/>
    </w:p>
    <w:p w14:paraId="3F3A8635" w14:textId="77777777" w:rsidR="00C445EA" w:rsidRDefault="00C445EA" w:rsidP="00C445EA">
      <w:bookmarkStart w:id="73" w:name="_heading=h.1664s55" w:colFirst="0" w:colLast="0"/>
      <w:bookmarkEnd w:id="73"/>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p>
    <w:p w14:paraId="433B7499" w14:textId="77777777" w:rsidR="00C445EA" w:rsidRDefault="00C445EA" w:rsidP="00C445EA">
      <w:pPr>
        <w:rPr>
          <w:color w:val="000000"/>
        </w:rPr>
      </w:pPr>
      <w:r>
        <w:rPr>
          <w:color w:val="000000"/>
        </w:rPr>
        <w:t>- Đối với dữ liệu lớn và giống domain: Có thể train lại model trên toàn bộ layers. Nhưng để quá trình huấn luyện nhanh hơn thì chúng ta sẽ thực hiện bước khởi động (warm up) và sau đó mới fine tuning lại mô hình.</w:t>
      </w:r>
    </w:p>
    <w:p w14:paraId="5AF4E726" w14:textId="77777777" w:rsidR="00C445EA" w:rsidRDefault="00C445EA" w:rsidP="00C445EA">
      <w:pPr>
        <w:rPr>
          <w:color w:val="000000"/>
        </w:rPr>
      </w:pPr>
      <w:r>
        <w:rPr>
          <w:color w:val="000000"/>
        </w:rPr>
        <w:t>- Đối với dữ liệu lớn và khác domain: Chúng ta nên huấn luyện lại model từ đầu vì pretrain-model không tạo ra được các đặc trưng tốt cho dữ liệu khác domain.</w:t>
      </w:r>
    </w:p>
    <w:p w14:paraId="00548748" w14:textId="77777777" w:rsidR="00C445EA" w:rsidRPr="00627407" w:rsidRDefault="00C445EA" w:rsidP="00627407">
      <w:pPr>
        <w:rPr>
          <w:b/>
          <w:bCs/>
        </w:rPr>
      </w:pPr>
      <w:bookmarkStart w:id="74" w:name="_Toc101958607"/>
      <w:r w:rsidRPr="00627407">
        <w:rPr>
          <w:b/>
          <w:bCs/>
        </w:rPr>
        <w:t>Khi nào thì thực hiện Transfer Learning</w:t>
      </w:r>
      <w:bookmarkEnd w:id="74"/>
    </w:p>
    <w:p w14:paraId="45D68CE7" w14:textId="77777777" w:rsidR="00C445EA" w:rsidRDefault="00C445EA" w:rsidP="00C445EA">
      <w:pPr>
        <w:rPr>
          <w:color w:val="000000"/>
        </w:rPr>
      </w:pPr>
      <w:r>
        <w:rPr>
          <w:color w:val="000000"/>
        </w:rPr>
        <w:t>- Chỉ nên transfer learning giữa 2 mô hình có cùng domain. pretrained-model A và mô hình cần huấn luyện B không có chung domain về dữ liệu thì các đặc trưng học được từ bộ feature e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ng huấn luyện trên Tiếng Anh. Như vậy bạn không nên thực hiện transfer learning trong trường hợp này. Như trong ví dụ của mình thì pretrained-model của imagenet đã bao gồm 2 classes dog and cat.</w:t>
      </w:r>
    </w:p>
    <w:p w14:paraId="52E85927" w14:textId="77777777" w:rsidR="00C445EA" w:rsidRDefault="00C445EA" w:rsidP="00C445EA">
      <w:pPr>
        <w:rPr>
          <w:color w:val="000000"/>
        </w:rPr>
      </w:pPr>
      <w:r>
        <w:rPr>
          <w:color w:val="000000"/>
        </w:rPr>
        <w:lastRenderedPageBreak/>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6A1FC0FC" w14:textId="61165F72" w:rsidR="00C445EA" w:rsidRDefault="00C445EA" w:rsidP="00172877">
      <w:pPr>
        <w:rPr>
          <w:color w:val="000000"/>
        </w:rPr>
      </w:pPr>
      <w:r>
        <w:rPr>
          <w:color w:val="000000"/>
        </w:rPr>
        <w:t>- Pretrained-model A phải là mô hình có phẩm chất tốt. Đây là một yêu cầu hiển nhiên vì mô hình tốt mới tạo ra được những đặc trưng tốt.</w:t>
      </w:r>
    </w:p>
    <w:p w14:paraId="7B00B9CE" w14:textId="6DE8868B" w:rsidR="008004A2" w:rsidRDefault="008004A2" w:rsidP="008004A2">
      <w:pPr>
        <w:pStyle w:val="Heading3"/>
        <w:spacing w:before="120"/>
        <w:ind w:firstLine="284"/>
        <w:rPr>
          <w:rFonts w:eastAsia="Times New Roman"/>
          <w:color w:val="000000"/>
          <w:szCs w:val="26"/>
          <w:highlight w:val="white"/>
        </w:rPr>
      </w:pPr>
      <w:bookmarkStart w:id="75" w:name="_Toc195640403"/>
      <w:r>
        <w:rPr>
          <w:rFonts w:eastAsia="Times New Roman"/>
          <w:color w:val="000000"/>
          <w:szCs w:val="26"/>
          <w:highlight w:val="white"/>
        </w:rPr>
        <w:t>2.3.4 Cách train YOLO</w:t>
      </w:r>
      <w:bookmarkEnd w:id="75"/>
    </w:p>
    <w:p w14:paraId="31BD120D" w14:textId="77777777" w:rsidR="00FF3074" w:rsidRDefault="00AC6C3A" w:rsidP="00FF3074">
      <w:pPr>
        <w:rPr>
          <w:color w:val="000000"/>
          <w:lang w:val="en-US"/>
        </w:rPr>
      </w:pPr>
      <w:r w:rsidRPr="00AC6C3A">
        <w:rPr>
          <w:color w:val="000000"/>
          <w:lang w:val="en-US"/>
        </w:rPr>
        <w:t>Để train YOLO v9 trên Google Colab, bạn có thể làm theo các bước sau:</w:t>
      </w:r>
    </w:p>
    <w:p w14:paraId="168EA43C" w14:textId="6C7A7A92" w:rsidR="00AC6C3A" w:rsidRPr="00AC6C3A" w:rsidRDefault="00AC6C3A" w:rsidP="00FF3074">
      <w:pPr>
        <w:rPr>
          <w:color w:val="000000"/>
          <w:lang w:val="en-US"/>
        </w:rPr>
      </w:pPr>
      <w:r w:rsidRPr="00AC6C3A">
        <w:rPr>
          <w:lang w:val="en-US"/>
        </w:rPr>
        <w:t>Bước 1: Chuẩn bị Google Colab</w:t>
      </w:r>
    </w:p>
    <w:p w14:paraId="793F5BD3" w14:textId="27F64CB5" w:rsidR="00AC6C3A" w:rsidRPr="00FF3074" w:rsidRDefault="00AC6C3A" w:rsidP="00FF3074">
      <w:pPr>
        <w:pStyle w:val="ListParagraph"/>
        <w:numPr>
          <w:ilvl w:val="0"/>
          <w:numId w:val="1"/>
        </w:numPr>
        <w:rPr>
          <w:lang w:val="en-US"/>
        </w:rPr>
      </w:pPr>
      <w:r w:rsidRPr="00FF3074">
        <w:rPr>
          <w:lang w:val="en-US"/>
        </w:rPr>
        <w:t xml:space="preserve">Mở Google Colab và chọn </w:t>
      </w:r>
      <w:r w:rsidRPr="00FF3074">
        <w:rPr>
          <w:b/>
          <w:bCs/>
          <w:lang w:val="en-US"/>
        </w:rPr>
        <w:t>GPU runtime</w:t>
      </w:r>
      <w:r w:rsidRPr="00FF3074">
        <w:rPr>
          <w:lang w:val="en-US"/>
        </w:rPr>
        <w:t>:</w:t>
      </w:r>
    </w:p>
    <w:p w14:paraId="0EB2992E" w14:textId="0DF2E1FD" w:rsidR="00AC6C3A" w:rsidRPr="00FF3074" w:rsidRDefault="00AC6C3A" w:rsidP="00FF3074">
      <w:pPr>
        <w:pStyle w:val="ListParagraph"/>
        <w:numPr>
          <w:ilvl w:val="0"/>
          <w:numId w:val="1"/>
        </w:numPr>
        <w:rPr>
          <w:lang w:val="en-US"/>
        </w:rPr>
      </w:pPr>
      <w:r w:rsidRPr="00FF3074">
        <w:rPr>
          <w:lang w:val="en-US"/>
        </w:rPr>
        <w:t>Vào Runtime &gt; Change runtime type &gt; chọn GPU.</w:t>
      </w:r>
    </w:p>
    <w:p w14:paraId="19D87C08" w14:textId="77777777" w:rsidR="00F71012" w:rsidRDefault="00AC6C3A" w:rsidP="00F71012">
      <w:pPr>
        <w:keepNext/>
        <w:ind w:firstLine="0"/>
        <w:jc w:val="center"/>
      </w:pPr>
      <w:r w:rsidRPr="00AC6C3A">
        <w:rPr>
          <w:noProof/>
          <w:lang w:val="en-US"/>
        </w:rPr>
        <w:drawing>
          <wp:inline distT="0" distB="0" distL="0" distR="0" wp14:anchorId="0A3F2F76" wp14:editId="62775112">
            <wp:extent cx="4881286" cy="3638550"/>
            <wp:effectExtent l="0" t="0" r="0" b="0"/>
            <wp:docPr id="8897907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0789" name="Picture 1" descr="A screenshot of a computer&#10;&#10;AI-generated content may be incorrect."/>
                    <pic:cNvPicPr/>
                  </pic:nvPicPr>
                  <pic:blipFill>
                    <a:blip r:embed="rId32"/>
                    <a:stretch>
                      <a:fillRect/>
                    </a:stretch>
                  </pic:blipFill>
                  <pic:spPr>
                    <a:xfrm>
                      <a:off x="0" y="0"/>
                      <a:ext cx="4901036" cy="3653272"/>
                    </a:xfrm>
                    <a:prstGeom prst="rect">
                      <a:avLst/>
                    </a:prstGeom>
                  </pic:spPr>
                </pic:pic>
              </a:graphicData>
            </a:graphic>
          </wp:inline>
        </w:drawing>
      </w:r>
    </w:p>
    <w:p w14:paraId="4F8EDFA3" w14:textId="79FBD133" w:rsidR="009416A7" w:rsidRDefault="00F71012" w:rsidP="00F71012">
      <w:pPr>
        <w:pStyle w:val="Hnh"/>
      </w:pPr>
      <w:bookmarkStart w:id="76" w:name="_Toc195696861"/>
      <w:r>
        <w:t xml:space="preserve">Hình </w:t>
      </w:r>
      <w:r>
        <w:fldChar w:fldCharType="begin"/>
      </w:r>
      <w:r>
        <w:instrText xml:space="preserve"> SEQ Hình \* ARABIC </w:instrText>
      </w:r>
      <w:r>
        <w:fldChar w:fldCharType="separate"/>
      </w:r>
      <w:r w:rsidR="007B498C">
        <w:rPr>
          <w:noProof/>
        </w:rPr>
        <w:t>11</w:t>
      </w:r>
      <w:r>
        <w:fldChar w:fldCharType="end"/>
      </w:r>
      <w:r>
        <w:t>: Chọn runtime</w:t>
      </w:r>
      <w:bookmarkEnd w:id="76"/>
    </w:p>
    <w:p w14:paraId="42A53B1D" w14:textId="1461E33D" w:rsidR="00AC6C3A" w:rsidRDefault="00FF3074" w:rsidP="00AC6C3A">
      <w:pPr>
        <w:rPr>
          <w:highlight w:val="white"/>
        </w:rPr>
      </w:pPr>
      <w:r w:rsidRPr="00FF3074">
        <w:rPr>
          <w:highlight w:val="white"/>
        </w:rPr>
        <w:t>Bước 2: Cài đặt YOLOv9</w:t>
      </w:r>
    </w:p>
    <w:p w14:paraId="17E3452E" w14:textId="78D3E854" w:rsidR="00FF3074" w:rsidRDefault="00FF3074" w:rsidP="00AC6C3A">
      <w:pPr>
        <w:rPr>
          <w:highlight w:val="white"/>
        </w:rPr>
      </w:pPr>
      <w:r>
        <w:rPr>
          <w:highlight w:val="white"/>
        </w:rPr>
        <w:t>Lệnh cài đặt YOLOv9</w:t>
      </w:r>
    </w:p>
    <w:p w14:paraId="41F1B017" w14:textId="77777777" w:rsidR="00FF3074" w:rsidRDefault="00FF3074" w:rsidP="00FF3074">
      <w:r>
        <w:t>!git clone https://github.com/WongKinYiu/yolov9</w:t>
      </w:r>
    </w:p>
    <w:p w14:paraId="6FFD4A5A" w14:textId="77777777" w:rsidR="00FF3074" w:rsidRDefault="00FF3074" w:rsidP="00FF3074">
      <w:r>
        <w:t>%cd yolov9</w:t>
      </w:r>
    </w:p>
    <w:p w14:paraId="25F9E645" w14:textId="631A6364" w:rsidR="00FF3074" w:rsidRDefault="00FF3074" w:rsidP="00FF3074">
      <w:r>
        <w:t>!pip install -r requirements.txt</w:t>
      </w:r>
    </w:p>
    <w:p w14:paraId="6B8CCAD1" w14:textId="1D4DE83A" w:rsidR="00FF3074" w:rsidRDefault="00FF3074" w:rsidP="00FF3074">
      <w:pPr>
        <w:rPr>
          <w:highlight w:val="white"/>
        </w:rPr>
      </w:pPr>
      <w:r w:rsidRPr="00FF3074">
        <w:rPr>
          <w:highlight w:val="white"/>
        </w:rPr>
        <w:t>Bước 3: Chuẩn bị dữ liệu huấn luyện (dạng YOLO)</w:t>
      </w:r>
    </w:p>
    <w:p w14:paraId="1A5F875B" w14:textId="77777777" w:rsidR="00F71012" w:rsidRDefault="00FF3074" w:rsidP="00F71012">
      <w:pPr>
        <w:keepNext/>
        <w:ind w:firstLine="0"/>
      </w:pPr>
      <w:r w:rsidRPr="00FF3074">
        <w:rPr>
          <w:noProof/>
        </w:rPr>
        <w:lastRenderedPageBreak/>
        <w:drawing>
          <wp:inline distT="0" distB="0" distL="0" distR="0" wp14:anchorId="42783984" wp14:editId="731014F3">
            <wp:extent cx="5234189" cy="1199515"/>
            <wp:effectExtent l="0" t="0" r="5080" b="635"/>
            <wp:docPr id="18649296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9610" name="Picture 1" descr="A screenshot of a computer&#10;&#10;AI-generated content may be incorrect."/>
                    <pic:cNvPicPr/>
                  </pic:nvPicPr>
                  <pic:blipFill>
                    <a:blip r:embed="rId33"/>
                    <a:stretch>
                      <a:fillRect/>
                    </a:stretch>
                  </pic:blipFill>
                  <pic:spPr>
                    <a:xfrm>
                      <a:off x="0" y="0"/>
                      <a:ext cx="5297926" cy="1214122"/>
                    </a:xfrm>
                    <a:prstGeom prst="rect">
                      <a:avLst/>
                    </a:prstGeom>
                  </pic:spPr>
                </pic:pic>
              </a:graphicData>
            </a:graphic>
          </wp:inline>
        </w:drawing>
      </w:r>
    </w:p>
    <w:p w14:paraId="34205605" w14:textId="405544EB" w:rsidR="00F71012" w:rsidRDefault="00F71012" w:rsidP="00F71012">
      <w:pPr>
        <w:pStyle w:val="Hnh"/>
        <w:rPr>
          <w:highlight w:val="white"/>
        </w:rPr>
      </w:pPr>
      <w:bookmarkStart w:id="77" w:name="_Toc195696862"/>
      <w:r>
        <w:t xml:space="preserve">Hình </w:t>
      </w:r>
      <w:r>
        <w:fldChar w:fldCharType="begin"/>
      </w:r>
      <w:r>
        <w:instrText xml:space="preserve"> SEQ Hình \* ARABIC </w:instrText>
      </w:r>
      <w:r>
        <w:fldChar w:fldCharType="separate"/>
      </w:r>
      <w:r w:rsidR="007B498C">
        <w:rPr>
          <w:noProof/>
        </w:rPr>
        <w:t>12</w:t>
      </w:r>
      <w:r>
        <w:fldChar w:fldCharType="end"/>
      </w:r>
      <w:r>
        <w:t>: Cấu trúc thư mục</w:t>
      </w:r>
      <w:bookmarkEnd w:id="77"/>
    </w:p>
    <w:p w14:paraId="7466E5A4" w14:textId="373AE397" w:rsidR="00FF3074" w:rsidRDefault="00FF3074" w:rsidP="00FF3074">
      <w:pPr>
        <w:ind w:firstLine="0"/>
        <w:rPr>
          <w:highlight w:val="white"/>
        </w:rPr>
      </w:pPr>
      <w:r>
        <w:rPr>
          <w:highlight w:val="white"/>
        </w:rPr>
        <w:tab/>
        <w:t>Image: Chứa ảnh huấn luyện</w:t>
      </w:r>
    </w:p>
    <w:p w14:paraId="53F776EB" w14:textId="09493DF6" w:rsidR="00FF3074" w:rsidRDefault="00FF3074" w:rsidP="00FF3074">
      <w:pPr>
        <w:ind w:firstLine="0"/>
        <w:rPr>
          <w:highlight w:val="white"/>
        </w:rPr>
      </w:pPr>
      <w:r>
        <w:rPr>
          <w:highlight w:val="white"/>
        </w:rPr>
        <w:tab/>
        <w:t>Labels: Chứa nhãn của ảnh</w:t>
      </w:r>
    </w:p>
    <w:p w14:paraId="6D3F5F40" w14:textId="10392FDE" w:rsidR="00FF3074" w:rsidRDefault="00FF3074" w:rsidP="00FF3074">
      <w:pPr>
        <w:ind w:firstLine="0"/>
        <w:rPr>
          <w:highlight w:val="white"/>
        </w:rPr>
      </w:pPr>
      <w:r>
        <w:rPr>
          <w:highlight w:val="white"/>
        </w:rPr>
        <w:tab/>
        <w:t>Classes: Số lớp cần huấn luyện</w:t>
      </w:r>
    </w:p>
    <w:p w14:paraId="553E8480" w14:textId="103A6C00" w:rsidR="00FF3074" w:rsidRDefault="00FF3074" w:rsidP="00FF3074">
      <w:pPr>
        <w:ind w:firstLine="0"/>
        <w:rPr>
          <w:highlight w:val="white"/>
        </w:rPr>
      </w:pPr>
      <w:r>
        <w:rPr>
          <w:highlight w:val="white"/>
        </w:rPr>
        <w:tab/>
        <w:t>Data: File cấu hình</w:t>
      </w:r>
    </w:p>
    <w:p w14:paraId="00CF000C" w14:textId="58A04815" w:rsidR="00FF3074" w:rsidRDefault="00FF3074" w:rsidP="00FF3074">
      <w:pPr>
        <w:rPr>
          <w:highlight w:val="white"/>
        </w:rPr>
      </w:pPr>
      <w:r w:rsidRPr="00FF3074">
        <w:rPr>
          <w:highlight w:val="white"/>
        </w:rPr>
        <w:t xml:space="preserve">Bước </w:t>
      </w:r>
      <w:r>
        <w:rPr>
          <w:highlight w:val="white"/>
        </w:rPr>
        <w:t>4</w:t>
      </w:r>
      <w:r w:rsidRPr="00FF3074">
        <w:rPr>
          <w:highlight w:val="white"/>
        </w:rPr>
        <w:t>: Huấn luyện YOLOv9</w:t>
      </w:r>
    </w:p>
    <w:p w14:paraId="0998E006" w14:textId="528FC2BC" w:rsidR="00FF3074" w:rsidRPr="00967FB7" w:rsidRDefault="00967FB7" w:rsidP="00967FB7">
      <w:pPr>
        <w:ind w:left="720" w:firstLine="0"/>
        <w:rPr>
          <w:highlight w:val="white"/>
        </w:rPr>
      </w:pPr>
      <w:r w:rsidRPr="00967FB7">
        <w:rPr>
          <w:highlight w:val="white"/>
        </w:rPr>
        <w:t>-</w:t>
      </w:r>
      <w:r>
        <w:rPr>
          <w:highlight w:val="white"/>
        </w:rPr>
        <w:t xml:space="preserve"> </w:t>
      </w:r>
      <w:r w:rsidR="00FF3074" w:rsidRPr="00967FB7">
        <w:rPr>
          <w:highlight w:val="white"/>
        </w:rPr>
        <w:t>Tải model backbone</w:t>
      </w:r>
    </w:p>
    <w:p w14:paraId="66B904D6" w14:textId="77777777" w:rsidR="00FF3074" w:rsidRDefault="00FF3074" w:rsidP="00FF3074">
      <w:pPr>
        <w:ind w:left="720" w:firstLine="0"/>
      </w:pPr>
      <w:r>
        <w:rPr>
          <w:highlight w:val="white"/>
        </w:rPr>
        <w:t>Lệnh:</w:t>
      </w:r>
    </w:p>
    <w:p w14:paraId="667CAEAB" w14:textId="6B76CD13" w:rsidR="00FF3074" w:rsidRDefault="00FF3074" w:rsidP="00FF3074">
      <w:pPr>
        <w:ind w:left="720" w:firstLine="0"/>
      </w:pPr>
      <w:r w:rsidRPr="00FF3074">
        <w:t>!wgethttps://github.com/WongKinYiu/yolov9/releases/download/yolov9-c/yolov9-c.pt</w:t>
      </w:r>
    </w:p>
    <w:p w14:paraId="52834950" w14:textId="36DFA7C4" w:rsidR="00FF3074" w:rsidRDefault="00BC67E0" w:rsidP="00FF3074">
      <w:pPr>
        <w:ind w:firstLine="0"/>
      </w:pPr>
      <w:r>
        <w:t xml:space="preserve">  </w:t>
      </w:r>
      <w:r w:rsidR="00FF3074">
        <w:t xml:space="preserve"> </w:t>
      </w:r>
      <w:r w:rsidR="00967FB7">
        <w:tab/>
      </w:r>
      <w:r w:rsidR="00FF3074">
        <w:t xml:space="preserve">- </w:t>
      </w:r>
      <w:r w:rsidR="00FF3074" w:rsidRPr="00FF3074">
        <w:t>Chạy huấn luyện</w:t>
      </w:r>
    </w:p>
    <w:p w14:paraId="7C79E222" w14:textId="77777777" w:rsidR="00967FB7" w:rsidRDefault="00967FB7" w:rsidP="00FF3074">
      <w:pPr>
        <w:ind w:firstLine="0"/>
      </w:pPr>
      <w:r>
        <w:tab/>
        <w:t xml:space="preserve">Lệnh: </w:t>
      </w:r>
    </w:p>
    <w:p w14:paraId="4753BAA6" w14:textId="535B9BEE" w:rsidR="00967FB7" w:rsidRDefault="00967FB7" w:rsidP="00967FB7">
      <w:pPr>
        <w:ind w:left="720" w:firstLine="0"/>
      </w:pPr>
      <w:r w:rsidRPr="00967FB7">
        <w:t>!python train.py --img 640 --batch 16 --epochs 50 --data my_data.yaml --cfg cfg/yolov9-c.yaml --weights yolov9-c.pt --name my_yolov9_model</w:t>
      </w:r>
    </w:p>
    <w:p w14:paraId="746433AE" w14:textId="13C5ADA4" w:rsidR="00967FB7" w:rsidRDefault="00967FB7" w:rsidP="00967FB7">
      <w:pPr>
        <w:ind w:left="720" w:firstLine="0"/>
      </w:pPr>
      <w:r w:rsidRPr="00967FB7">
        <w:t xml:space="preserve">Bước </w:t>
      </w:r>
      <w:r>
        <w:t>5</w:t>
      </w:r>
      <w:r w:rsidRPr="00967FB7">
        <w:t>: Kiểm tra kết quả</w:t>
      </w:r>
      <w:r>
        <w:t xml:space="preserve"> </w:t>
      </w:r>
    </w:p>
    <w:p w14:paraId="555CE172" w14:textId="73F239AA" w:rsidR="00967FB7" w:rsidRDefault="00967FB7" w:rsidP="00967FB7">
      <w:pPr>
        <w:ind w:left="720" w:firstLine="0"/>
      </w:pPr>
      <w:r w:rsidRPr="00967FB7">
        <w:t>Sau khi huấn luyện xong, mô hình sẽ lưu ở:</w:t>
      </w:r>
    </w:p>
    <w:p w14:paraId="095C72E9" w14:textId="534472DC" w:rsidR="00967FB7" w:rsidRPr="00FF3074" w:rsidRDefault="00967FB7" w:rsidP="00967FB7">
      <w:pPr>
        <w:ind w:left="720" w:firstLine="0"/>
      </w:pPr>
      <w:r w:rsidRPr="00967FB7">
        <w:t>runs/train/my_yolov9_model/weights/best.pt</w:t>
      </w:r>
    </w:p>
    <w:p w14:paraId="011260F1" w14:textId="688D698B" w:rsidR="0029204D" w:rsidRPr="002E2C37" w:rsidRDefault="00000000">
      <w:pPr>
        <w:pStyle w:val="Heading2"/>
        <w:rPr>
          <w:b w:val="0"/>
        </w:rPr>
      </w:pPr>
      <w:bookmarkStart w:id="78" w:name="_heading=h.1egqt2p" w:colFirst="0" w:colLast="0"/>
      <w:bookmarkStart w:id="79" w:name="_Toc101958608"/>
      <w:bookmarkStart w:id="80" w:name="_Toc21714"/>
      <w:bookmarkStart w:id="81" w:name="_Toc195640404"/>
      <w:bookmarkEnd w:id="78"/>
      <w:r w:rsidRPr="002E2C37">
        <w:t>2.</w:t>
      </w:r>
      <w:r w:rsidR="00C445EA">
        <w:t>4</w:t>
      </w:r>
      <w:r w:rsidRPr="002E2C37">
        <w:t xml:space="preserve"> SƠ LƯỢC VỀ ANDROID</w:t>
      </w:r>
      <w:bookmarkEnd w:id="79"/>
      <w:bookmarkEnd w:id="80"/>
      <w:bookmarkEnd w:id="81"/>
    </w:p>
    <w:p w14:paraId="391DA33E" w14:textId="4DDB37B4" w:rsidR="0029204D" w:rsidRPr="002E2C37" w:rsidRDefault="00000000" w:rsidP="001D2C0E">
      <w:pPr>
        <w:pStyle w:val="Heading3"/>
        <w:rPr>
          <w:b w:val="0"/>
        </w:rPr>
      </w:pPr>
      <w:bookmarkStart w:id="82" w:name="_Toc101958609"/>
      <w:bookmarkStart w:id="83" w:name="_Toc13816"/>
      <w:bookmarkStart w:id="84" w:name="_Toc195640405"/>
      <w:r w:rsidRPr="002E2C37">
        <w:t>2.</w:t>
      </w:r>
      <w:r w:rsidR="00C445EA">
        <w:t>4</w:t>
      </w:r>
      <w:r w:rsidRPr="002E2C37">
        <w:t>.1 Giới thiệu</w:t>
      </w:r>
      <w:bookmarkEnd w:id="82"/>
      <w:bookmarkEnd w:id="83"/>
      <w:bookmarkEnd w:id="84"/>
    </w:p>
    <w:p w14:paraId="05B24FA5" w14:textId="5A1CCD6F"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w:t>
      </w:r>
      <w:r w:rsidR="00BC67E0">
        <w:rPr>
          <w:highlight w:val="white"/>
        </w:rPr>
        <w:t xml:space="preserve"> </w:t>
      </w:r>
      <w:r w:rsidRPr="009A76D7">
        <w:rPr>
          <w:highlight w:val="white"/>
        </w:rPr>
        <w:t>Android này</w:t>
      </w:r>
      <w:r w:rsidR="00BC67E0">
        <w:rPr>
          <w:highlight w:val="white"/>
        </w:rPr>
        <w:t xml:space="preserve"> </w:t>
      </w:r>
      <w:r w:rsidRPr="009A76D7">
        <w:rPr>
          <w:highlight w:val="white"/>
        </w:rPr>
        <w:t>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63451A61" w:rsidR="009A76D7" w:rsidRDefault="009A76D7" w:rsidP="009A76D7">
      <w:pPr>
        <w:rPr>
          <w:highlight w:val="white"/>
        </w:rPr>
      </w:pPr>
      <w:r w:rsidRPr="009A76D7">
        <w:rPr>
          <w:highlight w:val="white"/>
        </w:rPr>
        <w:lastRenderedPageBreak/>
        <w:t xml:space="preserve">Hiện tại, Android đã chiếm 65% so với thị phần điện thoại thông minh trên toàn thế giới vào quý 3 năm 2012. Theo điều tra thì đã có khoảng 500 triệu thiết bị được kích hoạt và có đến </w:t>
      </w:r>
      <w:r w:rsidR="003169A6">
        <w:rPr>
          <w:highlight w:val="white"/>
        </w:rPr>
        <w:t>“</w:t>
      </w:r>
      <w:r w:rsidRPr="009A76D7">
        <w:rPr>
          <w:highlight w:val="white"/>
        </w:rPr>
        <w:t>1.3 triệu lượt được hoạt mỗi ngày</w:t>
      </w:r>
      <w:r w:rsidR="003169A6">
        <w:rPr>
          <w:highlight w:val="white"/>
        </w:rPr>
        <w:t>”</w:t>
      </w:r>
      <w:r w:rsidRPr="009A76D7">
        <w:rPr>
          <w:highlight w:val="white"/>
        </w:rPr>
        <w:t>.</w:t>
      </w:r>
      <w:r w:rsidR="00BC67E0">
        <w:rPr>
          <w:highlight w:val="white"/>
        </w:rPr>
        <w:t xml:space="preserve"> </w:t>
      </w:r>
      <w:r w:rsidRPr="009A76D7">
        <w:rPr>
          <w:highlight w:val="white"/>
        </w:rPr>
        <w:t>Vào tháng 10/2020 thì android đã có hơn 700.000 ứng dụng và số lượng tải từ Google Play ước tính lên khoảng</w:t>
      </w:r>
      <w:r w:rsidR="00BC67E0">
        <w:rPr>
          <w:highlight w:val="white"/>
        </w:rPr>
        <w:t xml:space="preserve"> </w:t>
      </w:r>
      <w:r w:rsidRPr="009A76D7">
        <w:rPr>
          <w:highlight w:val="white"/>
        </w:rPr>
        <w:t>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C12BD2">
        <w:rPr>
          <w:highlight w:val="white"/>
        </w:rPr>
        <w:instrText xml:space="preserve"> ADDIN ZOTERO_ITEM CSL_CITATION {"citationID":"0ftb2vRy","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C12BD2" w:rsidRPr="00C12BD2">
        <w:t>(</w:t>
      </w:r>
      <w:r w:rsidR="00C12BD2" w:rsidRPr="00C12BD2">
        <w:rPr>
          <w:i/>
          <w:iCs/>
        </w:rPr>
        <w:t>Android Là Gì -Tổng Quan Về Hệ Điều Hành Di Động Số 1</w:t>
      </w:r>
      <w:r w:rsidR="00C12BD2" w:rsidRPr="00C12BD2">
        <w:t>, n.d.)</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559077CE" w14:textId="3A74A2C9" w:rsidR="007709E4" w:rsidRDefault="007709E4" w:rsidP="007709E4">
      <w:pPr>
        <w:pStyle w:val="Hnh"/>
      </w:pPr>
      <w:bookmarkStart w:id="85" w:name="_Toc195696831"/>
      <w:r>
        <w:t xml:space="preserve">Bảng </w:t>
      </w:r>
      <w:r>
        <w:fldChar w:fldCharType="begin"/>
      </w:r>
      <w:r>
        <w:instrText xml:space="preserve"> SEQ Bảng \* ARABIC </w:instrText>
      </w:r>
      <w:r>
        <w:fldChar w:fldCharType="separate"/>
      </w:r>
      <w:r w:rsidR="009A5A02">
        <w:rPr>
          <w:noProof/>
        </w:rPr>
        <w:t>1</w:t>
      </w:r>
      <w:r>
        <w:fldChar w:fldCharType="end"/>
      </w:r>
      <w:r>
        <w:t>: Các phiên bản Android</w:t>
      </w:r>
      <w:bookmarkEnd w:id="85"/>
    </w:p>
    <w:tbl>
      <w:tblPr>
        <w:tblStyle w:val="Style72"/>
        <w:tblW w:w="857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3094"/>
      </w:tblGrid>
      <w:tr w:rsidR="00542B42" w14:paraId="38AD2EB9" w14:textId="77777777" w:rsidTr="00542B42">
        <w:tc>
          <w:tcPr>
            <w:tcW w:w="2674" w:type="dxa"/>
            <w:shd w:val="clear" w:color="auto" w:fill="C7CCBE"/>
            <w:tcMar>
              <w:top w:w="180" w:type="dxa"/>
              <w:left w:w="180" w:type="dxa"/>
              <w:bottom w:w="180" w:type="dxa"/>
              <w:right w:w="180" w:type="dxa"/>
            </w:tcMar>
          </w:tcPr>
          <w:p w14:paraId="14B7D4BA" w14:textId="77777777" w:rsidR="00542B42" w:rsidRDefault="00542B42">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542B42" w:rsidRDefault="00542B42">
            <w:pPr>
              <w:ind w:firstLine="0"/>
              <w:jc w:val="left"/>
              <w:rPr>
                <w:b/>
                <w:color w:val="000000"/>
              </w:rPr>
            </w:pPr>
            <w:r>
              <w:rPr>
                <w:b/>
                <w:color w:val="000000"/>
              </w:rPr>
              <w:t>Version numbers</w:t>
            </w:r>
          </w:p>
        </w:tc>
        <w:tc>
          <w:tcPr>
            <w:tcW w:w="1170" w:type="dxa"/>
            <w:shd w:val="clear" w:color="auto" w:fill="C7CCBE"/>
            <w:tcMar>
              <w:top w:w="180" w:type="dxa"/>
              <w:left w:w="180" w:type="dxa"/>
              <w:bottom w:w="180" w:type="dxa"/>
              <w:right w:w="180" w:type="dxa"/>
            </w:tcMar>
          </w:tcPr>
          <w:p w14:paraId="275A8ED1" w14:textId="0D0CB932" w:rsidR="00542B42" w:rsidRDefault="00542B42">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542B42" w:rsidRDefault="00542B42">
            <w:pPr>
              <w:ind w:firstLine="0"/>
              <w:jc w:val="left"/>
              <w:rPr>
                <w:b/>
                <w:color w:val="000000"/>
              </w:rPr>
            </w:pPr>
            <w:r>
              <w:rPr>
                <w:b/>
                <w:color w:val="000000"/>
              </w:rPr>
              <w:t>Release date</w:t>
            </w:r>
          </w:p>
        </w:tc>
      </w:tr>
      <w:tr w:rsidR="00542B42" w14:paraId="312F8D2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542B42" w:rsidRDefault="00542B42">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542B42" w:rsidRDefault="00542B42">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542B42" w:rsidRDefault="00542B42">
            <w:pPr>
              <w:ind w:firstLine="0"/>
              <w:rPr>
                <w:rFonts w:eastAsia="Quattrocento Sans"/>
                <w:color w:val="333333"/>
              </w:rPr>
            </w:pPr>
            <w:r>
              <w:rPr>
                <w:rFonts w:eastAsia="Quattrocento Sans"/>
                <w:color w:val="333333"/>
              </w:rPr>
              <w:t>September 23, 2008</w:t>
            </w:r>
          </w:p>
        </w:tc>
      </w:tr>
      <w:tr w:rsidR="00542B42" w14:paraId="5CA6F2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542B42" w:rsidRDefault="00542B42">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542B42" w:rsidRDefault="00542B42">
            <w:pPr>
              <w:ind w:firstLine="0"/>
              <w:rPr>
                <w:rFonts w:eastAsia="Quattrocento Sans"/>
                <w:color w:val="333333"/>
              </w:rPr>
            </w:pPr>
            <w:r>
              <w:rPr>
                <w:rFonts w:eastAsia="Quattrocento Sans"/>
                <w:color w:val="333333"/>
              </w:rPr>
              <w:t>February 9, 2009</w:t>
            </w:r>
          </w:p>
        </w:tc>
      </w:tr>
      <w:tr w:rsidR="00542B42" w14:paraId="6CC774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542B42" w:rsidRDefault="00542B42">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542B42" w:rsidRDefault="00542B42">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542B42" w:rsidRDefault="00542B42">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542B42" w:rsidRDefault="00542B42">
            <w:pPr>
              <w:ind w:firstLine="0"/>
              <w:rPr>
                <w:rFonts w:eastAsia="Quattrocento Sans"/>
                <w:color w:val="333333"/>
              </w:rPr>
            </w:pPr>
            <w:r>
              <w:rPr>
                <w:rFonts w:eastAsia="Quattrocento Sans"/>
                <w:color w:val="333333"/>
              </w:rPr>
              <w:t>April 27, 2009</w:t>
            </w:r>
          </w:p>
        </w:tc>
      </w:tr>
      <w:tr w:rsidR="00542B42" w14:paraId="0AC5E17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542B42" w:rsidRDefault="00542B42">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542B42" w:rsidRDefault="00542B42">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542B42" w:rsidRDefault="00542B42">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542B42" w:rsidRDefault="00542B42">
            <w:pPr>
              <w:ind w:firstLine="0"/>
              <w:rPr>
                <w:rFonts w:eastAsia="Quattrocento Sans"/>
                <w:color w:val="333333"/>
              </w:rPr>
            </w:pPr>
            <w:r>
              <w:rPr>
                <w:rFonts w:eastAsia="Quattrocento Sans"/>
                <w:color w:val="333333"/>
              </w:rPr>
              <w:t>September 15, 2009</w:t>
            </w:r>
          </w:p>
        </w:tc>
      </w:tr>
      <w:tr w:rsidR="00542B42" w14:paraId="70B181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542B42" w:rsidRDefault="00542B42">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542B42" w:rsidRDefault="00542B42">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542B42" w:rsidRDefault="00542B42">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542B42" w:rsidRDefault="00542B42">
            <w:pPr>
              <w:ind w:firstLine="0"/>
              <w:rPr>
                <w:rFonts w:eastAsia="Quattrocento Sans"/>
                <w:color w:val="333333"/>
              </w:rPr>
            </w:pPr>
            <w:r>
              <w:rPr>
                <w:rFonts w:eastAsia="Quattrocento Sans"/>
                <w:color w:val="333333"/>
              </w:rPr>
              <w:t>October 26, 2009</w:t>
            </w:r>
          </w:p>
        </w:tc>
      </w:tr>
      <w:tr w:rsidR="00542B42" w14:paraId="6E054CF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542B42" w:rsidRDefault="00542B42">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542B42" w:rsidRDefault="00542B42">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542B42" w:rsidRDefault="00542B42">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542B42" w:rsidRDefault="00542B42">
            <w:pPr>
              <w:ind w:firstLine="0"/>
              <w:rPr>
                <w:rFonts w:eastAsia="Quattrocento Sans"/>
                <w:color w:val="333333"/>
              </w:rPr>
            </w:pPr>
            <w:r>
              <w:rPr>
                <w:rFonts w:eastAsia="Quattrocento Sans"/>
                <w:color w:val="333333"/>
              </w:rPr>
              <w:t>May 20, 2010</w:t>
            </w:r>
          </w:p>
        </w:tc>
      </w:tr>
      <w:tr w:rsidR="00542B42" w14:paraId="77646C8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542B42" w:rsidRDefault="00542B42">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542B42" w:rsidRDefault="00542B42">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542B42" w:rsidRDefault="00542B42">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542B42" w:rsidRDefault="00542B42">
            <w:pPr>
              <w:ind w:firstLine="0"/>
              <w:rPr>
                <w:rFonts w:eastAsia="Quattrocento Sans"/>
                <w:color w:val="333333"/>
              </w:rPr>
            </w:pPr>
            <w:r>
              <w:rPr>
                <w:rFonts w:eastAsia="Quattrocento Sans"/>
                <w:color w:val="333333"/>
              </w:rPr>
              <w:t>December 6, 2010</w:t>
            </w:r>
          </w:p>
        </w:tc>
      </w:tr>
      <w:tr w:rsidR="00542B42" w14:paraId="015C5D7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542B42" w:rsidRDefault="00542B42">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542B42" w:rsidRDefault="00542B42">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542B42" w:rsidRDefault="00542B42">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542B42" w:rsidRDefault="00542B42">
            <w:pPr>
              <w:ind w:firstLine="0"/>
              <w:rPr>
                <w:rFonts w:eastAsia="Quattrocento Sans"/>
                <w:color w:val="333333"/>
              </w:rPr>
            </w:pPr>
            <w:r>
              <w:rPr>
                <w:rFonts w:eastAsia="Quattrocento Sans"/>
                <w:color w:val="333333"/>
              </w:rPr>
              <w:t>February 22, 2011</w:t>
            </w:r>
          </w:p>
        </w:tc>
      </w:tr>
      <w:tr w:rsidR="00542B42" w14:paraId="3D0388D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542B42" w:rsidRDefault="00542B42">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542B42" w:rsidRDefault="00542B42">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542B42" w:rsidRDefault="00542B42">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542B42" w:rsidRDefault="00542B42">
            <w:pPr>
              <w:ind w:firstLine="0"/>
              <w:rPr>
                <w:rFonts w:eastAsia="Quattrocento Sans"/>
                <w:color w:val="333333"/>
              </w:rPr>
            </w:pPr>
            <w:r>
              <w:rPr>
                <w:rFonts w:eastAsia="Quattrocento Sans"/>
                <w:color w:val="333333"/>
              </w:rPr>
              <w:t>October 18, 2011</w:t>
            </w:r>
          </w:p>
        </w:tc>
      </w:tr>
      <w:tr w:rsidR="00542B42" w14:paraId="7DBDAEC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542B42" w:rsidRDefault="00542B42">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542B42" w:rsidRDefault="00542B42">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542B42" w:rsidRDefault="00542B42">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542B42" w:rsidRDefault="00542B42">
            <w:pPr>
              <w:ind w:firstLine="0"/>
              <w:rPr>
                <w:rFonts w:eastAsia="Quattrocento Sans"/>
                <w:color w:val="333333"/>
              </w:rPr>
            </w:pPr>
            <w:r>
              <w:rPr>
                <w:rFonts w:eastAsia="Quattrocento Sans"/>
                <w:color w:val="333333"/>
              </w:rPr>
              <w:t>July 9, 2012</w:t>
            </w:r>
          </w:p>
        </w:tc>
      </w:tr>
      <w:tr w:rsidR="00542B42" w14:paraId="5F0E231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542B42" w:rsidRDefault="00542B42">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542B42" w:rsidRDefault="00542B42">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542B42" w:rsidRDefault="00542B42">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542B42" w:rsidRDefault="00542B42">
            <w:pPr>
              <w:ind w:firstLine="0"/>
              <w:rPr>
                <w:rFonts w:eastAsia="Quattrocento Sans"/>
                <w:color w:val="333333"/>
              </w:rPr>
            </w:pPr>
            <w:r>
              <w:rPr>
                <w:rFonts w:eastAsia="Quattrocento Sans"/>
                <w:color w:val="333333"/>
              </w:rPr>
              <w:t>October 31, 2013</w:t>
            </w:r>
          </w:p>
        </w:tc>
      </w:tr>
      <w:tr w:rsidR="00542B42" w14:paraId="45507BFF"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542B42" w:rsidRDefault="00542B42">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542B42" w:rsidRDefault="00542B42">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542B42" w:rsidRDefault="00542B42">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542B42" w:rsidRDefault="00542B42">
            <w:pPr>
              <w:ind w:firstLine="0"/>
              <w:rPr>
                <w:rFonts w:eastAsia="Quattrocento Sans"/>
                <w:color w:val="333333"/>
              </w:rPr>
            </w:pPr>
            <w:r>
              <w:rPr>
                <w:rFonts w:eastAsia="Quattrocento Sans"/>
                <w:color w:val="333333"/>
              </w:rPr>
              <w:t>November 12, 2014</w:t>
            </w:r>
          </w:p>
        </w:tc>
      </w:tr>
      <w:tr w:rsidR="00542B42" w14:paraId="740ADC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542B42" w:rsidRDefault="00542B42">
            <w:pPr>
              <w:ind w:firstLine="0"/>
              <w:rPr>
                <w:rFonts w:eastAsia="Quattrocento Sans"/>
                <w:color w:val="333333"/>
              </w:rPr>
            </w:pPr>
            <w:r>
              <w:rPr>
                <w:rFonts w:eastAsia="Quattrocento Sans"/>
                <w:color w:val="333333"/>
              </w:rPr>
              <w:lastRenderedPageBreak/>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542B42" w:rsidRDefault="00542B42">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542B42" w:rsidRDefault="00542B42">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542B42" w:rsidRDefault="00542B42">
            <w:pPr>
              <w:ind w:firstLine="0"/>
              <w:rPr>
                <w:rFonts w:eastAsia="Quattrocento Sans"/>
                <w:color w:val="333333"/>
              </w:rPr>
            </w:pPr>
            <w:r>
              <w:rPr>
                <w:rFonts w:eastAsia="Quattrocento Sans"/>
                <w:color w:val="333333"/>
              </w:rPr>
              <w:t>October 5, 2015</w:t>
            </w:r>
          </w:p>
        </w:tc>
      </w:tr>
      <w:tr w:rsidR="00542B42" w14:paraId="7A30CA05"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542B42" w:rsidRDefault="00542B42">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542B42" w:rsidRDefault="00542B42">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542B42" w:rsidRDefault="00542B42">
            <w:pPr>
              <w:ind w:firstLine="0"/>
              <w:rPr>
                <w:rFonts w:eastAsia="Quattrocento Sans"/>
                <w:color w:val="333333"/>
              </w:rPr>
            </w:pPr>
            <w:r>
              <w:rPr>
                <w:rFonts w:eastAsia="Quattrocento Sans"/>
                <w:color w:val="333333"/>
              </w:rPr>
              <w:t>August 22, 2016</w:t>
            </w:r>
          </w:p>
        </w:tc>
      </w:tr>
      <w:tr w:rsidR="00542B42" w14:paraId="4F172642"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542B42" w:rsidRDefault="00542B42">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542B42" w:rsidRDefault="00542B42">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542B42" w:rsidRDefault="00542B42">
            <w:pPr>
              <w:ind w:firstLine="0"/>
              <w:rPr>
                <w:rFonts w:eastAsia="Quattrocento Sans"/>
                <w:color w:val="333333"/>
              </w:rPr>
            </w:pPr>
            <w:r>
              <w:rPr>
                <w:rFonts w:eastAsia="Quattrocento Sans"/>
                <w:color w:val="333333"/>
              </w:rPr>
              <w:t>October 4, 2016</w:t>
            </w:r>
          </w:p>
        </w:tc>
      </w:tr>
      <w:tr w:rsidR="00542B42" w14:paraId="299B52B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542B42" w:rsidRDefault="00542B42">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542B42" w:rsidRDefault="00542B42">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542B42" w:rsidRDefault="00542B42">
            <w:pPr>
              <w:ind w:firstLine="0"/>
              <w:rPr>
                <w:rFonts w:eastAsia="Quattrocento Sans"/>
                <w:color w:val="333333"/>
              </w:rPr>
            </w:pPr>
            <w:r>
              <w:rPr>
                <w:rFonts w:eastAsia="Quattrocento Sans"/>
                <w:color w:val="333333"/>
              </w:rPr>
              <w:t>August 21, 2017</w:t>
            </w:r>
          </w:p>
        </w:tc>
      </w:tr>
      <w:tr w:rsidR="00542B42" w14:paraId="3C74148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542B42" w:rsidRDefault="00542B42">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542B42" w:rsidRDefault="00542B42">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542B42" w:rsidRDefault="00542B42">
            <w:pPr>
              <w:ind w:firstLine="0"/>
              <w:rPr>
                <w:rFonts w:eastAsia="Quattrocento Sans"/>
                <w:color w:val="333333"/>
              </w:rPr>
            </w:pPr>
            <w:r>
              <w:rPr>
                <w:rFonts w:eastAsia="Quattrocento Sans"/>
                <w:color w:val="333333"/>
              </w:rPr>
              <w:t>December 5, 2017</w:t>
            </w:r>
          </w:p>
        </w:tc>
      </w:tr>
      <w:tr w:rsidR="00542B42" w14:paraId="3E7EA9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542B42" w:rsidRDefault="00542B42">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542B42" w:rsidRDefault="00542B42">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542B42" w:rsidRDefault="00542B42">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542B42" w:rsidRDefault="00542B42">
            <w:pPr>
              <w:ind w:firstLine="0"/>
              <w:rPr>
                <w:rFonts w:eastAsia="Quattrocento Sans"/>
                <w:color w:val="333333"/>
              </w:rPr>
            </w:pPr>
            <w:r>
              <w:rPr>
                <w:rFonts w:eastAsia="Quattrocento Sans"/>
                <w:color w:val="333333"/>
              </w:rPr>
              <w:t>August 6, 2018</w:t>
            </w:r>
          </w:p>
        </w:tc>
      </w:tr>
      <w:tr w:rsidR="00542B42" w14:paraId="314584E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542B42" w:rsidRDefault="00542B42">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542B42" w:rsidRDefault="00542B42">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542B42" w:rsidRDefault="00542B42">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542B42" w:rsidRDefault="00542B42">
            <w:pPr>
              <w:ind w:firstLine="0"/>
              <w:rPr>
                <w:rFonts w:eastAsia="Quattrocento Sans"/>
                <w:color w:val="333333"/>
              </w:rPr>
            </w:pPr>
            <w:r>
              <w:rPr>
                <w:rFonts w:eastAsia="Quattrocento Sans"/>
                <w:color w:val="333333"/>
              </w:rPr>
              <w:t>September 3, 2019</w:t>
            </w:r>
          </w:p>
        </w:tc>
      </w:tr>
      <w:tr w:rsidR="00542B42" w14:paraId="353A55D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542B42" w:rsidRDefault="00542B42">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542B42" w:rsidRDefault="00542B42">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542B42" w:rsidRDefault="00542B42">
            <w:pPr>
              <w:ind w:firstLine="0"/>
              <w:rPr>
                <w:rFonts w:eastAsia="Quattrocento Sans"/>
                <w:color w:val="333333"/>
              </w:rPr>
            </w:pPr>
            <w:r>
              <w:rPr>
                <w:rFonts w:eastAsia="Quattrocento Sans"/>
                <w:color w:val="333333"/>
              </w:rPr>
              <w:t>September 8, 2020</w:t>
            </w:r>
          </w:p>
        </w:tc>
      </w:tr>
      <w:tr w:rsidR="00542B42" w14:paraId="31F6423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542B42" w:rsidRDefault="00542B42"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542B42" w:rsidRDefault="00542B42"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542B42" w:rsidRDefault="00542B42"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542B42" w:rsidRDefault="00542B42" w:rsidP="009A76D7">
            <w:pPr>
              <w:ind w:firstLine="0"/>
              <w:rPr>
                <w:rFonts w:eastAsia="Quattrocento Sans"/>
                <w:color w:val="333333"/>
              </w:rPr>
            </w:pPr>
            <w:r w:rsidRPr="009A76D7">
              <w:rPr>
                <w:rFonts w:eastAsia="Quattrocento Sans"/>
                <w:color w:val="333333"/>
              </w:rPr>
              <w:t>October 4, 2021</w:t>
            </w:r>
          </w:p>
        </w:tc>
      </w:tr>
      <w:tr w:rsidR="00542B42" w14:paraId="4184E5A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542B42" w:rsidRDefault="00542B42"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542B42" w:rsidRDefault="00542B42"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542B42" w:rsidRDefault="00542B42"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542B42" w:rsidRDefault="00542B42" w:rsidP="009A76D7">
            <w:pPr>
              <w:ind w:firstLine="0"/>
              <w:rPr>
                <w:rFonts w:eastAsia="Quattrocento Sans"/>
                <w:color w:val="333333"/>
              </w:rPr>
            </w:pPr>
            <w:r w:rsidRPr="004124FF">
              <w:rPr>
                <w:rFonts w:eastAsia="Quattrocento Sans"/>
                <w:color w:val="333333"/>
              </w:rPr>
              <w:t>March 7, 2022</w:t>
            </w:r>
          </w:p>
        </w:tc>
      </w:tr>
      <w:tr w:rsidR="00542B42" w14:paraId="7FD4B79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542B42" w:rsidRDefault="00542B42"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542B42" w:rsidRDefault="00542B42"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542B42" w:rsidRDefault="00542B42"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542B42" w:rsidRDefault="00542B42" w:rsidP="009A76D7">
            <w:pPr>
              <w:ind w:firstLine="0"/>
              <w:rPr>
                <w:rFonts w:eastAsia="Quattrocento Sans"/>
                <w:color w:val="333333"/>
              </w:rPr>
            </w:pPr>
            <w:r w:rsidRPr="004124FF">
              <w:rPr>
                <w:rFonts w:eastAsia="Quattrocento Sans"/>
                <w:color w:val="333333"/>
              </w:rPr>
              <w:t>August 15, 2022</w:t>
            </w:r>
          </w:p>
        </w:tc>
      </w:tr>
      <w:tr w:rsidR="00542B42" w14:paraId="46CFEE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542B42" w:rsidRDefault="00542B42"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542B42" w:rsidRDefault="00542B42"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542B42" w:rsidRDefault="00542B42"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542B42" w:rsidRDefault="00542B42" w:rsidP="009A76D7">
            <w:pPr>
              <w:ind w:firstLine="0"/>
              <w:rPr>
                <w:rFonts w:eastAsia="Quattrocento Sans"/>
                <w:color w:val="333333"/>
              </w:rPr>
            </w:pPr>
            <w:r w:rsidRPr="004124FF">
              <w:rPr>
                <w:rFonts w:eastAsia="Quattrocento Sans"/>
                <w:color w:val="333333"/>
              </w:rPr>
              <w:t>October 4, 2023</w:t>
            </w:r>
          </w:p>
        </w:tc>
      </w:tr>
      <w:tr w:rsidR="00542B42" w14:paraId="16A30C8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542B42" w:rsidRDefault="00542B42"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542B42" w:rsidRDefault="00542B42"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542B42" w:rsidRDefault="00542B42"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542B42" w:rsidRDefault="00542B42" w:rsidP="004124FF">
            <w:pPr>
              <w:ind w:firstLine="0"/>
              <w:rPr>
                <w:rFonts w:eastAsia="Quattrocento Sans"/>
                <w:color w:val="333333"/>
              </w:rPr>
            </w:pPr>
            <w:r w:rsidRPr="004124FF">
              <w:rPr>
                <w:rFonts w:eastAsia="Quattrocento Sans"/>
                <w:color w:val="333333"/>
              </w:rPr>
              <w:t>September 3, 2024</w:t>
            </w:r>
          </w:p>
        </w:tc>
      </w:tr>
      <w:tr w:rsidR="00542B42" w14:paraId="2042934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542B42" w:rsidRDefault="00542B42"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542B42" w:rsidRDefault="00542B42"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542B42" w:rsidRDefault="00542B42"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542B42" w:rsidRPr="004124FF" w:rsidRDefault="00542B42" w:rsidP="004124FF">
            <w:pPr>
              <w:ind w:firstLine="0"/>
              <w:rPr>
                <w:rFonts w:eastAsia="Quattrocento Sans"/>
                <w:color w:val="333333"/>
              </w:rPr>
            </w:pPr>
            <w:r>
              <w:rPr>
                <w:rFonts w:eastAsia="Quattrocento Sans"/>
                <w:color w:val="333333"/>
              </w:rPr>
              <w:t>April 2, 2025</w:t>
            </w:r>
          </w:p>
        </w:tc>
      </w:tr>
    </w:tbl>
    <w:p w14:paraId="19FBB881" w14:textId="6314450D" w:rsidR="0029204D" w:rsidRPr="002E2C37" w:rsidRDefault="00000000" w:rsidP="001D2C0E">
      <w:pPr>
        <w:pStyle w:val="Heading3"/>
        <w:rPr>
          <w:b w:val="0"/>
        </w:rPr>
      </w:pPr>
      <w:bookmarkStart w:id="86" w:name="_Toc101958610"/>
      <w:bookmarkStart w:id="87" w:name="_Toc29426"/>
      <w:bookmarkStart w:id="88" w:name="_Toc195640406"/>
      <w:r w:rsidRPr="002E2C37">
        <w:t>2.</w:t>
      </w:r>
      <w:r w:rsidR="00C445EA">
        <w:t>4</w:t>
      </w:r>
      <w:r w:rsidRPr="002E2C37">
        <w:t>.2 Kiến trúc của ứng dụng Android</w:t>
      </w:r>
      <w:bookmarkEnd w:id="86"/>
      <w:bookmarkEnd w:id="87"/>
      <w:bookmarkEnd w:id="88"/>
    </w:p>
    <w:p w14:paraId="68E1E475" w14:textId="0831C1FC" w:rsidR="0029204D" w:rsidRDefault="00000000">
      <w:pPr>
        <w:rPr>
          <w:color w:val="000000"/>
        </w:rPr>
      </w:pPr>
      <w:r>
        <w:rPr>
          <w:color w:val="000000"/>
        </w:rPr>
        <w:t xml:space="preserve">Các thành phần chính của kiến trúc android </w:t>
      </w:r>
      <w:r w:rsidR="000650E6">
        <w:rPr>
          <w:color w:val="000000"/>
        </w:rPr>
        <w:fldChar w:fldCharType="begin"/>
      </w:r>
      <w:r w:rsidR="000650E6">
        <w:rPr>
          <w:color w:val="000000"/>
        </w:rPr>
        <w:instrText xml:space="preserve"> ADDIN ZOTERO_ITEM CSL_CITATION {"citationID":"YgHI1NKk","properties":{"formattedCitation":"({\\i{}Android L\\uc0\\u224{} G\\uc0\\u236{} -T\\uc0\\u7893{}ng Quan V\\uc0\\u7873{} H\\uc0\\u7879{} \\uc0\\u272{}i\\uc0\\u7873{}u H\\uc0\\u224{}nh Di \\uc0\\u272{}\\uc0\\u7897{}ng S\\uc0\\u7889{} 1}, n.d.)","plainCitation":"(Android Là Gì -Tổng Quan Về Hệ Điều Hành Di Động Số 1, n.d.)","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sidR="000650E6">
        <w:rPr>
          <w:color w:val="000000"/>
        </w:rPr>
        <w:fldChar w:fldCharType="separate"/>
      </w:r>
      <w:r w:rsidR="000650E6" w:rsidRPr="000650E6">
        <w:t>(</w:t>
      </w:r>
      <w:r w:rsidR="000650E6" w:rsidRPr="000650E6">
        <w:rPr>
          <w:i/>
          <w:iCs/>
        </w:rPr>
        <w:t>Android Là Gì -Tổng Quan Về Hệ Điều Hành Di Động Số 1</w:t>
      </w:r>
      <w:r w:rsidR="000650E6" w:rsidRPr="000650E6">
        <w:t>, n.d.)</w:t>
      </w:r>
      <w:r w:rsidR="000650E6">
        <w:rPr>
          <w:color w:val="000000"/>
        </w:rPr>
        <w:fldChar w:fldCharType="end"/>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3249ACCC" w14:textId="77777777" w:rsidR="00F71012" w:rsidRDefault="002C1A51" w:rsidP="00F71012">
      <w:pPr>
        <w:keepNext/>
      </w:pPr>
      <w:r>
        <w:rPr>
          <w:noProof/>
        </w:rPr>
        <w:lastRenderedPageBreak/>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6926CE53" w14:textId="4425EA22" w:rsidR="009416A7" w:rsidRDefault="00F71012" w:rsidP="00F71012">
      <w:pPr>
        <w:pStyle w:val="Hnh"/>
      </w:pPr>
      <w:bookmarkStart w:id="89" w:name="_Toc195696863"/>
      <w:r>
        <w:t xml:space="preserve">Hình </w:t>
      </w:r>
      <w:r>
        <w:fldChar w:fldCharType="begin"/>
      </w:r>
      <w:r>
        <w:instrText xml:space="preserve"> SEQ Hình \* ARABIC </w:instrText>
      </w:r>
      <w:r>
        <w:fldChar w:fldCharType="separate"/>
      </w:r>
      <w:r w:rsidR="007B498C">
        <w:rPr>
          <w:noProof/>
        </w:rPr>
        <w:t>13</w:t>
      </w:r>
      <w:r>
        <w:fldChar w:fldCharType="end"/>
      </w:r>
      <w:r>
        <w:t xml:space="preserve">: </w:t>
      </w:r>
      <w:r>
        <w:rPr>
          <w:lang w:val="en-US"/>
        </w:rPr>
        <w:t>Kiến trúc của Android</w:t>
      </w:r>
      <w:bookmarkEnd w:id="89"/>
    </w:p>
    <w:p w14:paraId="526DADEB" w14:textId="77777777" w:rsidR="0055279A" w:rsidRDefault="0055279A">
      <w:pPr>
        <w:rPr>
          <w:color w:val="000000"/>
        </w:rPr>
      </w:pPr>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4135D3">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4135D3">
        <w:t>Ahead-of-Time Compilation (AOT) để biên dịch mã bytecode sang mã máy</w:t>
      </w:r>
      <w:r w:rsidRPr="0055279A">
        <w:rPr>
          <w:color w:val="000000"/>
        </w:rPr>
        <w:t xml:space="preserve">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4135D3">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4135D3">
        <w:lastRenderedPageBreak/>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4135D3">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4135D3">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90" w:name="_Toc101958611"/>
      <w:bookmarkStart w:id="91"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4135D3">
        <w:t>bảo mật hệ thống. Kernel cung cấp giao diện trừu tượng giữa phần cứng và các thành phần phần mềm phía trên. Ngoài ra, nó còn hỗ trợ trình điều khiển thiết bị (device drivers) như màn hình cảm ứng, camer</w:t>
      </w:r>
      <w:r w:rsidRPr="0055279A">
        <w:rPr>
          <w:color w:val="000000"/>
        </w:rPr>
        <w:t>a, GPS, Bluetooth và Wi-Fi.</w:t>
      </w:r>
    </w:p>
    <w:p w14:paraId="7F3115D4" w14:textId="63FDF16C" w:rsidR="0029204D" w:rsidRPr="002E2C37" w:rsidRDefault="00000000" w:rsidP="001D2C0E">
      <w:pPr>
        <w:pStyle w:val="Heading3"/>
        <w:rPr>
          <w:b w:val="0"/>
        </w:rPr>
      </w:pPr>
      <w:bookmarkStart w:id="92" w:name="_Toc195640407"/>
      <w:r w:rsidRPr="002E2C37">
        <w:t>2.</w:t>
      </w:r>
      <w:r w:rsidR="00C445EA">
        <w:t>4</w:t>
      </w:r>
      <w:r w:rsidRPr="002E2C37">
        <w:t>.3 Môi trường phát triển của ứng dụng</w:t>
      </w:r>
      <w:bookmarkEnd w:id="90"/>
      <w:bookmarkEnd w:id="91"/>
      <w:bookmarkEnd w:id="92"/>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lastRenderedPageBreak/>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23A33265" w14:textId="6202AB1C" w:rsidR="008B6BA8" w:rsidRPr="000924F4" w:rsidRDefault="002F55FC" w:rsidP="000924F4">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64399400" w14:textId="152C2FEF" w:rsidR="00841538" w:rsidRPr="002E2C37" w:rsidRDefault="00000000" w:rsidP="001D2C0E">
      <w:pPr>
        <w:pStyle w:val="Heading3"/>
        <w:rPr>
          <w:bCs/>
        </w:rPr>
      </w:pPr>
      <w:bookmarkStart w:id="93" w:name="_Toc101958612"/>
      <w:bookmarkStart w:id="94" w:name="_Toc22940"/>
      <w:bookmarkStart w:id="95" w:name="_Toc195640408"/>
      <w:r w:rsidRPr="002E2C37">
        <w:t>2.</w:t>
      </w:r>
      <w:r w:rsidR="00C445EA">
        <w:t>4</w:t>
      </w:r>
      <w:r w:rsidRPr="002E2C37">
        <w:t xml:space="preserve">.4 </w:t>
      </w:r>
      <w:bookmarkEnd w:id="93"/>
      <w:bookmarkEnd w:id="94"/>
      <w:r w:rsidR="00686938" w:rsidRPr="002E2C37">
        <w:t xml:space="preserve">Ngôn ngữ lập trình </w:t>
      </w:r>
      <w:r w:rsidR="00841538" w:rsidRPr="002E2C37">
        <w:rPr>
          <w:bCs/>
        </w:rPr>
        <w:t>Kotlin</w:t>
      </w:r>
      <w:bookmarkEnd w:id="95"/>
    </w:p>
    <w:p w14:paraId="459FABEA" w14:textId="612246AF" w:rsidR="009F50D3" w:rsidRPr="002E2C37" w:rsidRDefault="00205DDA" w:rsidP="009F50D3">
      <w:bookmarkStart w:id="96" w:name="_Toc11344"/>
      <w:bookmarkStart w:id="97" w:name="_Toc101958613"/>
      <w:r w:rsidRPr="002E2C37">
        <w:t>Để có thể</w:t>
      </w:r>
      <w:r w:rsidR="00BC67E0">
        <w:t xml:space="preserve"> </w:t>
      </w:r>
      <w:r w:rsidRPr="002E2C37">
        <w:t xml:space="preserve">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2A09BCDB" w:rsidR="009F50D3" w:rsidRPr="002E2C37" w:rsidRDefault="00205DDA" w:rsidP="00205DDA">
      <w:hyperlink r:id="rId35"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36" w:tgtFrame="_blank" w:history="1">
        <w:r w:rsidRPr="002E2C37">
          <w:t>Java Virtual Machine (JVM)</w:t>
        </w:r>
      </w:hyperlink>
      <w:r w:rsidRPr="002E2C37">
        <w:t> và có thể sử dụng để phát triển ứng dụng di động, web và </w:t>
      </w:r>
      <w:hyperlink r:id="rId37" w:tgtFrame="_blank" w:history="1">
        <w:r w:rsidRPr="002E2C37">
          <w:t>backend</w:t>
        </w:r>
      </w:hyperlink>
      <w:r w:rsidRPr="002E2C37">
        <w:t xml:space="preserve"> </w:t>
      </w:r>
      <w:r w:rsidRPr="002E2C37">
        <w:fldChar w:fldCharType="begin"/>
      </w:r>
      <w:r w:rsidR="00C12BD2">
        <w:instrText xml:space="preserve"> ADDIN ZOTERO_ITEM CSL_CITATION {"citationID":"gUyOltdH","properties":{"formattedCitation":"(TopDev, 2023)","plainCitation":"(TopDev, 2023)","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00C12BD2" w:rsidRPr="00C12BD2">
        <w:t>(TopDev, 2023)</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lastRenderedPageBreak/>
        <w:t>Tương thích hoàn toàn với Java:</w:t>
      </w:r>
      <w:r w:rsidRPr="002E2C37">
        <w:rPr>
          <w:lang w:val="en-US"/>
        </w:rPr>
        <w:t xml:space="preserve"> Kotlin có thể sử dụng toàn bộ thư viện Java hiện có, đồng thời cho phép Java gọi lại mã Kotlin một cách tự nhiên.</w:t>
      </w:r>
    </w:p>
    <w:p w14:paraId="7E681EAB" w14:textId="0F3994D7" w:rsidR="007709E4" w:rsidRDefault="00205DDA" w:rsidP="000924F4">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0B3C715C" w14:textId="77777777" w:rsidR="000924F4" w:rsidRPr="000924F4" w:rsidRDefault="000924F4" w:rsidP="000924F4">
      <w:pPr>
        <w:pStyle w:val="ListParagraph"/>
        <w:ind w:left="1440" w:firstLine="0"/>
        <w:rPr>
          <w:lang w:val="en-US"/>
        </w:rPr>
      </w:pPr>
    </w:p>
    <w:p w14:paraId="63B6E3BC" w14:textId="6CFE6C25" w:rsidR="007709E4" w:rsidRDefault="007709E4" w:rsidP="007709E4">
      <w:pPr>
        <w:pStyle w:val="Hnh"/>
      </w:pPr>
      <w:bookmarkStart w:id="98" w:name="_Toc195696832"/>
      <w:r>
        <w:t xml:space="preserve">Bảng </w:t>
      </w:r>
      <w:r>
        <w:fldChar w:fldCharType="begin"/>
      </w:r>
      <w:r>
        <w:instrText xml:space="preserve"> SEQ Bảng \* ARABIC </w:instrText>
      </w:r>
      <w:r>
        <w:fldChar w:fldCharType="separate"/>
      </w:r>
      <w:r w:rsidR="009A5A02">
        <w:rPr>
          <w:noProof/>
        </w:rPr>
        <w:t>2</w:t>
      </w:r>
      <w:r>
        <w:fldChar w:fldCharType="end"/>
      </w:r>
      <w:r>
        <w:t xml:space="preserve">: </w:t>
      </w:r>
      <w:r w:rsidRPr="002E2C37">
        <w:t>So sánh Kotlin và Java</w:t>
      </w:r>
      <w:bookmarkEnd w:id="98"/>
    </w:p>
    <w:tbl>
      <w:tblPr>
        <w:tblStyle w:val="TableGrid"/>
        <w:tblW w:w="0" w:type="auto"/>
        <w:jc w:val="center"/>
        <w:tblLook w:val="04A0" w:firstRow="1" w:lastRow="0" w:firstColumn="1" w:lastColumn="0" w:noHBand="0" w:noVBand="1"/>
      </w:tblPr>
      <w:tblGrid>
        <w:gridCol w:w="2192"/>
        <w:gridCol w:w="2275"/>
        <w:gridCol w:w="2664"/>
      </w:tblGrid>
      <w:tr w:rsidR="00205DDA" w:rsidRPr="002E2C37" w14:paraId="2309E86F" w14:textId="77777777" w:rsidTr="00321FEB">
        <w:trPr>
          <w:jc w:val="center"/>
        </w:trPr>
        <w:tc>
          <w:tcPr>
            <w:tcW w:w="2192" w:type="dxa"/>
          </w:tcPr>
          <w:p w14:paraId="032EC4BE" w14:textId="4A0BE10A" w:rsidR="00205DDA" w:rsidRPr="002E2C37" w:rsidRDefault="00ED5578" w:rsidP="00321FEB">
            <w:pPr>
              <w:ind w:firstLine="0"/>
              <w:jc w:val="center"/>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44E68667" w:rsidR="00ED5578" w:rsidRPr="00ED5578" w:rsidRDefault="00ED5578" w:rsidP="00ED5578">
                  <w:pPr>
                    <w:ind w:firstLine="0"/>
                    <w:rPr>
                      <w:lang w:val="en-US"/>
                    </w:rPr>
                  </w:pPr>
                  <w:r w:rsidRPr="00ED5578">
                    <w:rPr>
                      <w:lang w:val="en-US"/>
                    </w:rPr>
                    <w:t>Hỗ trợ đầy đủ trong</w:t>
                  </w:r>
                  <w:r w:rsidR="007709E4">
                    <w:rPr>
                      <w:lang w:val="en-US"/>
                    </w:rPr>
                    <w:t xml:space="preserve"> </w:t>
                  </w:r>
                  <w:r w:rsidRPr="00ED5578">
                    <w:rPr>
                      <w:lang w:val="en-US"/>
                    </w:rPr>
                    <w:t>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7E583AC8" w:rsidR="0029204D" w:rsidRPr="002E2C37" w:rsidRDefault="00000000" w:rsidP="001D2C0E">
      <w:pPr>
        <w:pStyle w:val="Heading3"/>
        <w:rPr>
          <w:bCs/>
        </w:rPr>
      </w:pPr>
      <w:bookmarkStart w:id="99" w:name="_Toc195640409"/>
      <w:r w:rsidRPr="002E2C37">
        <w:t>2.</w:t>
      </w:r>
      <w:r w:rsidR="00C445EA">
        <w:t>4</w:t>
      </w:r>
      <w:r w:rsidRPr="002E2C37">
        <w:t xml:space="preserve">.5 </w:t>
      </w:r>
      <w:bookmarkEnd w:id="96"/>
      <w:bookmarkEnd w:id="97"/>
      <w:r w:rsidR="00E2236C" w:rsidRPr="002E2C37">
        <w:rPr>
          <w:bCs/>
        </w:rPr>
        <w:t>Giới thiệu Supabase</w:t>
      </w:r>
      <w:bookmarkEnd w:id="99"/>
    </w:p>
    <w:p w14:paraId="30893BFB" w14:textId="659CCDA6"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sidR="00C12BD2">
        <w:rPr>
          <w:lang w:val="en-US"/>
        </w:rPr>
        <w:instrText xml:space="preserve"> ADDIN ZOTERO_ITEM CSL_CITATION {"citationID":"DHEwHIve","properties":{"formattedCitation":"({\\i{}Supabase}, n.d.)","plainCitation":"(Supabase, n.d.)","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00C12BD2" w:rsidRPr="00C12BD2">
        <w:t>(</w:t>
      </w:r>
      <w:r w:rsidR="00C12BD2" w:rsidRPr="00C12BD2">
        <w:rPr>
          <w:i/>
          <w:iCs/>
        </w:rPr>
        <w:t>Supabase</w:t>
      </w:r>
      <w:r w:rsidR="00C12BD2" w:rsidRPr="00C12BD2">
        <w:t>, n.d.)</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sidR="00C12BD2">
        <w:rPr>
          <w:lang w:val="en-US"/>
        </w:rPr>
        <w:instrText xml:space="preserve"> ADDIN ZOTERO_ITEM CSL_CITATION {"citationID":"Ik0Dk5Rn","properties":{"formattedCitation":"({\\i{}Supabase T\\uc0\\u237{}nh N\\uc0\\u259{}ng, \\uc0\\u431{}u \\uc0\\u272{}i\\uc0\\u7875{}m, Nh\\uc0\\u432{}\\uc0\\u7907{}c \\uc0\\u272{}i\\uc0\\u7875{}m v\\uc0\\u224{} Tr\\uc0\\u432{}\\uc0\\u7901{}ng H\\uc0\\u7907{}p S\\uc0\\u7917{} D\\uc0\\u7909{}ng}, n.d.)","plainCitation":"(Supabase Tính Năng, Ưu Điểm, Nhược Điểm và Trường Hợp Sử Dụng, n.d.)","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00C12BD2" w:rsidRPr="00C12BD2">
        <w:t>(</w:t>
      </w:r>
      <w:r w:rsidR="00C12BD2" w:rsidRPr="00C12BD2">
        <w:rPr>
          <w:i/>
          <w:iCs/>
        </w:rPr>
        <w:t>Supabase Tính Năng, Ưu Điểm, Nhược Điểm và Trường Hợp Sử Dụng</w:t>
      </w:r>
      <w:r w:rsidR="00C12BD2" w:rsidRPr="00C12BD2">
        <w:t>, n.d.)</w:t>
      </w:r>
      <w:r>
        <w:rPr>
          <w:lang w:val="en-US"/>
        </w:rPr>
        <w:fldChar w:fldCharType="end"/>
      </w:r>
      <w:r w:rsidRPr="00E2236C">
        <w:rPr>
          <w:lang w:val="en-US"/>
        </w:rPr>
        <w:t>.</w:t>
      </w:r>
    </w:p>
    <w:p w14:paraId="1BCEDDB5" w14:textId="40758418"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5166E8">
        <w:rPr>
          <w:lang w:val="en-US"/>
        </w:rPr>
        <w:t xml:space="preserve"> </w:t>
      </w:r>
      <w:r w:rsidR="005166E8">
        <w:rPr>
          <w:lang w:val="en-US"/>
        </w:rPr>
        <w:fldChar w:fldCharType="begin"/>
      </w:r>
      <w:r w:rsidR="005166E8">
        <w:rPr>
          <w:lang w:val="en-US"/>
        </w:rPr>
        <w:instrText xml:space="preserve"> ADDIN ZOTERO_ITEM CSL_CITATION {"citationID":"pu9F0F5Q","properties":{"formattedCitation":"(Kh\\uc0\\u225{}nh, n.d.)","plainCitation":"(Khánh, n.d.)","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5166E8">
        <w:rPr>
          <w:lang w:val="en-US"/>
        </w:rPr>
        <w:fldChar w:fldCharType="separate"/>
      </w:r>
      <w:r w:rsidR="005166E8" w:rsidRPr="005166E8">
        <w:t>(Khánh, n.d.)</w:t>
      </w:r>
      <w:r w:rsidR="005166E8">
        <w:rPr>
          <w:lang w:val="en-US"/>
        </w:rPr>
        <w:fldChar w:fldCharType="end"/>
      </w:r>
      <w:r w:rsidRPr="00E2236C">
        <w:rPr>
          <w:lang w:val="en-US"/>
        </w:rPr>
        <w:t xml:space="preserve">. Điều này mang lại cho các nhà phát triển sự linh hoạt trong việc kiểm soát hạ tầng và khả năng tùy chỉnh cao hơn. Supabase hoạt động bằng cách cung cấp một cơ sở dữ liệu PostgreSQL đầy đủ, có thể được quản lý thông qua một giao diện trực quan </w:t>
      </w:r>
      <w:r w:rsidRPr="00E2236C">
        <w:rPr>
          <w:lang w:val="en-US"/>
        </w:rPr>
        <w:lastRenderedPageBreak/>
        <w:t xml:space="preserve">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55E1DB56" w:rsidR="003F5188" w:rsidRPr="002E2C37" w:rsidRDefault="00E2236C" w:rsidP="001D2C0E">
      <w:pPr>
        <w:pStyle w:val="Heading3"/>
        <w:rPr>
          <w:bCs/>
        </w:rPr>
      </w:pPr>
      <w:bookmarkStart w:id="100" w:name="_Toc195640410"/>
      <w:r w:rsidRPr="002E2C37">
        <w:t>2.</w:t>
      </w:r>
      <w:r w:rsidR="00C445EA">
        <w:t>4</w:t>
      </w:r>
      <w:r w:rsidRPr="002E2C37">
        <w:t>.</w:t>
      </w:r>
      <w:r w:rsidR="001F7048" w:rsidRPr="002E2C37">
        <w:t>6</w:t>
      </w:r>
      <w:r w:rsidRPr="002E2C37">
        <w:t xml:space="preserve"> </w:t>
      </w:r>
      <w:r w:rsidRPr="002E2C37">
        <w:rPr>
          <w:bCs/>
        </w:rPr>
        <w:t>Cơ sở dữ</w:t>
      </w:r>
      <w:r w:rsidR="00BC67E0">
        <w:rPr>
          <w:bCs/>
        </w:rPr>
        <w:t xml:space="preserve"> </w:t>
      </w:r>
      <w:r w:rsidRPr="002E2C37">
        <w:rPr>
          <w:bCs/>
        </w:rPr>
        <w:t>liệu PosgreSQL</w:t>
      </w:r>
      <w:bookmarkEnd w:id="100"/>
    </w:p>
    <w:p w14:paraId="0B68849C" w14:textId="501C6CF7"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sidR="00C12BD2">
        <w:rPr>
          <w:lang w:val="en-US"/>
        </w:rPr>
        <w:instrText xml:space="preserve"> ADDIN ZOTERO_ITEM CSL_CITATION {"citationID":"RAAgThs7","properties":{"formattedCitation":"({\\i{}PostgreSQL: Documentation}, n.d.)","plainCitation":"(PostgreSQL: Documentation, n.d.)","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Documentation</w:t>
      </w:r>
      <w:r w:rsidR="00C12BD2" w:rsidRPr="00C12BD2">
        <w:t>, n.d.)</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 xml:space="preserve">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trữ, xử lý và bảo vệ dữ liệu người dùng được đảm nhiệm bởi một hệ thống backend – nơi PostgreSQL là lựa chọn phổ biến. Việc tách biệt này giúp đảm </w:t>
      </w:r>
      <w:r w:rsidRPr="00F24173">
        <w:rPr>
          <w:lang w:val="en-US"/>
        </w:rPr>
        <w:lastRenderedPageBreak/>
        <w:t>bảo khả năng mở rộng, đồng bộ hóa dữ liệu giữa nhiều thiết bị và tăng cường khả năng kiểm soát bảo mật hệ thống.</w:t>
      </w:r>
    </w:p>
    <w:p w14:paraId="6BEBB402" w14:textId="1C845C80" w:rsidR="00F24173" w:rsidRPr="00F24173" w:rsidRDefault="00F24173" w:rsidP="00F24173">
      <w:pPr>
        <w:rPr>
          <w:lang w:val="en-US"/>
        </w:rPr>
      </w:pPr>
      <w:r w:rsidRPr="00F24173">
        <w:rPr>
          <w:lang w:val="en-US"/>
        </w:rPr>
        <w:t xml:space="preserve">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fldChar w:fldCharType="begin"/>
      </w:r>
      <w:r w:rsidR="00C12BD2">
        <w:rPr>
          <w:lang w:val="en-US"/>
        </w:rPr>
        <w:instrText xml:space="preserve"> ADDIN ZOTERO_ITEM CSL_CITATION {"citationID":"oLG3slcZ","properties":{"formattedCitation":"({\\i{}PostgreSQL: About}, n.d.)","plainCitation":"(PostgreSQL: About, n.d.)","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00C12BD2" w:rsidRPr="00C12BD2">
        <w:t>(</w:t>
      </w:r>
      <w:r w:rsidR="00C12BD2" w:rsidRPr="00C12BD2">
        <w:rPr>
          <w:i/>
          <w:iCs/>
        </w:rPr>
        <w:t>PostgreSQL: About</w:t>
      </w:r>
      <w:r w:rsidR="00C12BD2" w:rsidRPr="00C12BD2">
        <w:t>, n.d.)</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6836186F"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sidR="00C12BD2">
        <w:rPr>
          <w:lang w:val="en-US"/>
        </w:rPr>
        <w:instrText xml:space="preserve"> ADDIN ZOTERO_ITEM CSL_CITATION {"citationID":"borRdehc","properties":{"formattedCitation":"(Supabase, 2025)","plainCitation":"(Supabase, 2025)","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00C12BD2" w:rsidRPr="00C12BD2">
        <w:t>(Supabase, 2025)</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16F2E998" w14:textId="356879E5" w:rsidR="002A0EDA" w:rsidRPr="002A0EDA" w:rsidRDefault="00F24173" w:rsidP="002A0EDA">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3249F8B4" w14:textId="5118724B" w:rsidR="007709E4" w:rsidRDefault="007709E4" w:rsidP="007709E4">
      <w:pPr>
        <w:pStyle w:val="Hnh"/>
      </w:pPr>
      <w:bookmarkStart w:id="101" w:name="_Toc195696833"/>
      <w:r>
        <w:t xml:space="preserve">Bảng </w:t>
      </w:r>
      <w:r>
        <w:fldChar w:fldCharType="begin"/>
      </w:r>
      <w:r>
        <w:instrText xml:space="preserve"> SEQ Bảng \* ARABIC </w:instrText>
      </w:r>
      <w:r>
        <w:fldChar w:fldCharType="separate"/>
      </w:r>
      <w:r w:rsidR="009A5A02">
        <w:rPr>
          <w:noProof/>
        </w:rPr>
        <w:t>3</w:t>
      </w:r>
      <w:r>
        <w:fldChar w:fldCharType="end"/>
      </w:r>
      <w:r>
        <w:t>: So sánh PostgreSQL, Firebase và SQLite</w:t>
      </w:r>
      <w:bookmarkEnd w:id="101"/>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E77CEC">
      <w:pPr>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E77CEC">
      <w:pPr>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E77CEC">
      <w:pPr>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E77CEC">
      <w:pPr>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1F6A8B46" w:rsidR="001768AC" w:rsidRPr="002E2C37" w:rsidRDefault="001768AC" w:rsidP="001768AC">
      <w:pPr>
        <w:pStyle w:val="Heading2"/>
        <w:rPr>
          <w:b w:val="0"/>
          <w:highlight w:val="white"/>
        </w:rPr>
      </w:pPr>
      <w:bookmarkStart w:id="102" w:name="_Toc101958614"/>
      <w:bookmarkStart w:id="103" w:name="_Toc195640411"/>
      <w:r w:rsidRPr="002E2C37">
        <w:rPr>
          <w:highlight w:val="white"/>
        </w:rPr>
        <w:lastRenderedPageBreak/>
        <w:t>2.</w:t>
      </w:r>
      <w:r w:rsidR="004F33CA">
        <w:rPr>
          <w:highlight w:val="white"/>
        </w:rPr>
        <w:t>5</w:t>
      </w:r>
      <w:r w:rsidRPr="002E2C37">
        <w:rPr>
          <w:highlight w:val="white"/>
        </w:rPr>
        <w:t xml:space="preserve"> TÌM HIỂU VỀ CÔN TRÙNG</w:t>
      </w:r>
      <w:bookmarkEnd w:id="102"/>
      <w:bookmarkEnd w:id="103"/>
      <w:r w:rsidRPr="002E2C37">
        <w:rPr>
          <w:highlight w:val="white"/>
        </w:rPr>
        <w:t xml:space="preserve"> </w:t>
      </w:r>
    </w:p>
    <w:p w14:paraId="3C43C216" w14:textId="6DAE75AE" w:rsidR="001768AC" w:rsidRPr="002E2C37" w:rsidRDefault="001768AC" w:rsidP="001D2C0E">
      <w:pPr>
        <w:pStyle w:val="Heading3"/>
        <w:rPr>
          <w:b w:val="0"/>
          <w:highlight w:val="white"/>
        </w:rPr>
      </w:pPr>
      <w:bookmarkStart w:id="104" w:name="_Toc101958615"/>
      <w:bookmarkStart w:id="105" w:name="_Toc195640412"/>
      <w:r w:rsidRPr="002E2C37">
        <w:rPr>
          <w:highlight w:val="white"/>
        </w:rPr>
        <w:t>2.</w:t>
      </w:r>
      <w:r w:rsidR="004F33CA">
        <w:rPr>
          <w:highlight w:val="white"/>
        </w:rPr>
        <w:t>5</w:t>
      </w:r>
      <w:r w:rsidRPr="002E2C37">
        <w:rPr>
          <w:highlight w:val="white"/>
        </w:rPr>
        <w:t>.1 Giới thiệu về côn trùng</w:t>
      </w:r>
      <w:bookmarkEnd w:id="104"/>
      <w:bookmarkEnd w:id="105"/>
      <w:r w:rsidRPr="002E2C37">
        <w:t xml:space="preserve"> </w:t>
      </w:r>
    </w:p>
    <w:p w14:paraId="0E7992F2" w14:textId="7A8CFBD6"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C12BD2">
        <w:rPr>
          <w:color w:val="000000"/>
        </w:rPr>
        <w:instrText xml:space="preserve"> ADDIN ZOTERO_ITEM CSL_CITATION {"citationID":"CEylU1v6","properties":{"formattedCitation":"({\\i{}CON TRUNG HAI LUA}, n.d.)","plainCitation":"(CON TRUNG HAI LUA, n.d.)","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C12BD2" w:rsidRPr="00C12BD2">
        <w:t>(</w:t>
      </w:r>
      <w:r w:rsidR="00C12BD2" w:rsidRPr="00C12BD2">
        <w:rPr>
          <w:i/>
          <w:iCs/>
        </w:rPr>
        <w:t>CON TRUNG HAI LUA</w:t>
      </w:r>
      <w:r w:rsidR="00C12BD2" w:rsidRPr="00C12BD2">
        <w:t>, n.d.)</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4A9CE80" w14:textId="77777777" w:rsidR="004135D3" w:rsidRDefault="001768AC" w:rsidP="004135D3">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8"/>
                    <a:stretch>
                      <a:fillRect/>
                    </a:stretch>
                  </pic:blipFill>
                  <pic:spPr>
                    <a:xfrm>
                      <a:off x="0" y="0"/>
                      <a:ext cx="5229972" cy="2772171"/>
                    </a:xfrm>
                    <a:prstGeom prst="rect">
                      <a:avLst/>
                    </a:prstGeom>
                  </pic:spPr>
                </pic:pic>
              </a:graphicData>
            </a:graphic>
          </wp:inline>
        </w:drawing>
      </w:r>
    </w:p>
    <w:p w14:paraId="559FF23A" w14:textId="56AC8E45" w:rsidR="009747FD" w:rsidRDefault="004135D3" w:rsidP="004135D3">
      <w:pPr>
        <w:pStyle w:val="Hnh"/>
      </w:pPr>
      <w:bookmarkStart w:id="106" w:name="_Toc195696864"/>
      <w:r>
        <w:t xml:space="preserve">Hình </w:t>
      </w:r>
      <w:r>
        <w:fldChar w:fldCharType="begin"/>
      </w:r>
      <w:r>
        <w:instrText xml:space="preserve"> SEQ Hình \* ARABIC </w:instrText>
      </w:r>
      <w:r>
        <w:fldChar w:fldCharType="separate"/>
      </w:r>
      <w:r w:rsidR="007B498C">
        <w:rPr>
          <w:noProof/>
        </w:rPr>
        <w:t>14</w:t>
      </w:r>
      <w:r>
        <w:fldChar w:fldCharType="end"/>
      </w:r>
      <w:r>
        <w:t>: Hình ảnh về đa dạng côn trùng</w:t>
      </w:r>
      <w:bookmarkEnd w:id="106"/>
    </w:p>
    <w:p w14:paraId="2B34D61B" w14:textId="7A61997D" w:rsidR="001768AC" w:rsidRPr="002E2C37" w:rsidRDefault="001768AC" w:rsidP="001D2C0E">
      <w:pPr>
        <w:pStyle w:val="Heading3"/>
        <w:rPr>
          <w:b w:val="0"/>
        </w:rPr>
      </w:pPr>
      <w:bookmarkStart w:id="107" w:name="_Toc101958616"/>
      <w:bookmarkStart w:id="108" w:name="_Toc195640413"/>
      <w:r w:rsidRPr="002E2C37">
        <w:t>2.</w:t>
      </w:r>
      <w:r w:rsidR="004F33CA">
        <w:t>5</w:t>
      </w:r>
      <w:r w:rsidRPr="002E2C37">
        <w:t>.2 Hình thái phát triển</w:t>
      </w:r>
      <w:bookmarkEnd w:id="107"/>
      <w:bookmarkEnd w:id="108"/>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lastRenderedPageBreak/>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9">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40">
        <w:r w:rsidRPr="00105DDF">
          <w:rPr>
            <w:color w:val="000000"/>
          </w:rPr>
          <w:t>Natri</w:t>
        </w:r>
      </w:hyperlink>
      <w:r w:rsidRPr="00105DDF">
        <w:rPr>
          <w:color w:val="000000"/>
        </w:rPr>
        <w:t> và </w:t>
      </w:r>
      <w:hyperlink r:id="rId41">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42">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3">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4">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5">
        <w:r w:rsidRPr="00105DDF">
          <w:rPr>
            <w:color w:val="000000"/>
          </w:rPr>
          <w:t>Pterygota</w:t>
        </w:r>
      </w:hyperlink>
      <w:r w:rsidRPr="00105DDF">
        <w:rPr>
          <w:color w:val="000000"/>
        </w:rPr>
        <w:t xml:space="preserve">).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w:t>
      </w:r>
      <w:r w:rsidRPr="00105DDF">
        <w:rPr>
          <w:color w:val="000000"/>
        </w:rPr>
        <w:lastRenderedPageBreak/>
        <w:t>mà không cần sự điều khiển của </w:t>
      </w:r>
      <w:hyperlink r:id="rId46">
        <w:r w:rsidRPr="00105DDF">
          <w:rPr>
            <w:color w:val="000000"/>
          </w:rPr>
          <w:t>hệ thần kinh</w:t>
        </w:r>
      </w:hyperlink>
      <w:r w:rsidRPr="00105DDF">
        <w:rPr>
          <w:color w:val="000000"/>
        </w:rPr>
        <w:t>, điều này cho phép chúng tạo ra tần số co dãn cơ tương đối cao.</w:t>
      </w:r>
    </w:p>
    <w:p w14:paraId="06DC47B7" w14:textId="78D7F3C6" w:rsidR="001768AC" w:rsidRPr="002E2C37" w:rsidRDefault="001768AC" w:rsidP="001D2C0E">
      <w:pPr>
        <w:pStyle w:val="Heading3"/>
        <w:rPr>
          <w:b w:val="0"/>
          <w:highlight w:val="white"/>
        </w:rPr>
      </w:pPr>
      <w:bookmarkStart w:id="109" w:name="_heading=h.1gf8i83" w:colFirst="0" w:colLast="0"/>
      <w:bookmarkStart w:id="110" w:name="_Toc101958617"/>
      <w:bookmarkStart w:id="111" w:name="_Toc195640414"/>
      <w:bookmarkEnd w:id="109"/>
      <w:r w:rsidRPr="002E2C37">
        <w:rPr>
          <w:highlight w:val="white"/>
        </w:rPr>
        <w:t>2.</w:t>
      </w:r>
      <w:r w:rsidR="004F33CA">
        <w:rPr>
          <w:highlight w:val="white"/>
        </w:rPr>
        <w:t>5</w:t>
      </w:r>
      <w:r w:rsidRPr="002E2C37">
        <w:rPr>
          <w:highlight w:val="white"/>
        </w:rPr>
        <w:t>.3 Vòng đời của côn trùng</w:t>
      </w:r>
      <w:bookmarkStart w:id="112" w:name="_Toc101958618"/>
      <w:bookmarkEnd w:id="110"/>
      <w:bookmarkEnd w:id="111"/>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7">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8">
        <w:r w:rsidRPr="00105DDF">
          <w:rPr>
            <w:color w:val="000000"/>
          </w:rPr>
          <w:t>kitin</w:t>
        </w:r>
      </w:hyperlink>
      <w:r w:rsidRPr="00105DDF">
        <w:rPr>
          <w:color w:val="000000"/>
        </w:rPr>
        <w:t> (chitin). </w:t>
      </w:r>
      <w:hyperlink r:id="rId49">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50">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51">
        <w:r w:rsidRPr="00105DDF">
          <w:rPr>
            <w:color w:val="000000"/>
          </w:rPr>
          <w:t>ấu trùng</w:t>
        </w:r>
      </w:hyperlink>
      <w:r w:rsidRPr="00105DDF">
        <w:rPr>
          <w:color w:val="000000"/>
        </w:rPr>
        <w:t> (nymph). Ấu trùng có thể có cấu tạo tương tự như </w:t>
      </w:r>
      <w:hyperlink r:id="rId52">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059DBD2"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53"/>
                    <a:srcRect/>
                    <a:stretch>
                      <a:fillRect/>
                    </a:stretch>
                  </pic:blipFill>
                  <pic:spPr>
                    <a:xfrm>
                      <a:off x="0" y="0"/>
                      <a:ext cx="5219700" cy="3162300"/>
                    </a:xfrm>
                    <a:prstGeom prst="rect">
                      <a:avLst/>
                    </a:prstGeom>
                    <a:ln/>
                  </pic:spPr>
                </pic:pic>
              </a:graphicData>
            </a:graphic>
          </wp:inline>
        </w:drawing>
      </w:r>
    </w:p>
    <w:p w14:paraId="143AA8B2" w14:textId="50EA9887" w:rsidR="001768AC" w:rsidRDefault="004135D3" w:rsidP="004135D3">
      <w:pPr>
        <w:pStyle w:val="Hnh"/>
      </w:pPr>
      <w:bookmarkStart w:id="113" w:name="_Toc195696865"/>
      <w:r>
        <w:t xml:space="preserve">Hình </w:t>
      </w:r>
      <w:r>
        <w:fldChar w:fldCharType="begin"/>
      </w:r>
      <w:r>
        <w:instrText xml:space="preserve"> SEQ Hình \* ARABIC </w:instrText>
      </w:r>
      <w:r>
        <w:fldChar w:fldCharType="separate"/>
      </w:r>
      <w:r w:rsidR="007B498C">
        <w:rPr>
          <w:noProof/>
        </w:rPr>
        <w:t>15</w:t>
      </w:r>
      <w:r>
        <w:fldChar w:fldCharType="end"/>
      </w:r>
      <w:r>
        <w:t xml:space="preserve">: </w:t>
      </w:r>
      <w:r w:rsidRPr="00105DDF">
        <w:t>Vòng đời biến thái không hoàn toàn của Châu Chấu</w:t>
      </w:r>
      <w:bookmarkEnd w:id="113"/>
    </w:p>
    <w:p w14:paraId="580C6661" w14:textId="77777777" w:rsidR="001768AC" w:rsidRPr="00105DDF" w:rsidRDefault="001768AC" w:rsidP="001768AC">
      <w:pPr>
        <w:pBdr>
          <w:top w:val="nil"/>
          <w:left w:val="nil"/>
          <w:bottom w:val="nil"/>
          <w:right w:val="nil"/>
          <w:between w:val="nil"/>
        </w:pBdr>
        <w:rPr>
          <w:color w:val="000000"/>
          <w:highlight w:val="white"/>
        </w:rPr>
      </w:pPr>
      <w:bookmarkStart w:id="114" w:name="_heading=h.319y80a" w:colFirst="0" w:colLast="0"/>
      <w:bookmarkEnd w:id="114"/>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lastRenderedPageBreak/>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598EF925"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54"/>
                    <a:srcRect/>
                    <a:stretch>
                      <a:fillRect/>
                    </a:stretch>
                  </pic:blipFill>
                  <pic:spPr>
                    <a:xfrm>
                      <a:off x="0" y="0"/>
                      <a:ext cx="5219700" cy="2771775"/>
                    </a:xfrm>
                    <a:prstGeom prst="rect">
                      <a:avLst/>
                    </a:prstGeom>
                    <a:ln/>
                  </pic:spPr>
                </pic:pic>
              </a:graphicData>
            </a:graphic>
          </wp:inline>
        </w:drawing>
      </w:r>
    </w:p>
    <w:p w14:paraId="10442D65" w14:textId="40E6A04B" w:rsidR="001768AC" w:rsidRDefault="004135D3" w:rsidP="004135D3">
      <w:pPr>
        <w:pStyle w:val="Hnh"/>
      </w:pPr>
      <w:bookmarkStart w:id="115" w:name="_Toc195696866"/>
      <w:r>
        <w:t xml:space="preserve">Hình </w:t>
      </w:r>
      <w:r>
        <w:fldChar w:fldCharType="begin"/>
      </w:r>
      <w:r>
        <w:instrText xml:space="preserve"> SEQ Hình \* ARABIC </w:instrText>
      </w:r>
      <w:r>
        <w:fldChar w:fldCharType="separate"/>
      </w:r>
      <w:r w:rsidR="007B498C">
        <w:rPr>
          <w:noProof/>
        </w:rPr>
        <w:t>16</w:t>
      </w:r>
      <w:r>
        <w:fldChar w:fldCharType="end"/>
      </w:r>
      <w:r>
        <w:t xml:space="preserve">: </w:t>
      </w:r>
      <w:r w:rsidRPr="00105DDF">
        <w:t>Vòng đời biến thái hoàn toàn của Bướm</w:t>
      </w:r>
      <w:bookmarkStart w:id="116" w:name="_Toc101958497"/>
      <w:bookmarkEnd w:id="115"/>
      <w:r w:rsidR="001768AC" w:rsidRPr="00105DDF">
        <w:t xml:space="preserve"> </w:t>
      </w:r>
      <w:bookmarkEnd w:id="116"/>
    </w:p>
    <w:p w14:paraId="228E42BA" w14:textId="6B265BA5" w:rsidR="001768AC" w:rsidRPr="002E2C37" w:rsidRDefault="001768AC" w:rsidP="001D2C0E">
      <w:pPr>
        <w:pStyle w:val="Heading3"/>
        <w:rPr>
          <w:b w:val="0"/>
        </w:rPr>
      </w:pPr>
      <w:bookmarkStart w:id="117" w:name="_Toc195640415"/>
      <w:r w:rsidRPr="002E2C37">
        <w:t>2.</w:t>
      </w:r>
      <w:r w:rsidR="004F33CA">
        <w:t>5</w:t>
      </w:r>
      <w:r w:rsidRPr="002E2C37">
        <w:t>.4 Tập tính của côn trùng</w:t>
      </w:r>
      <w:bookmarkEnd w:id="112"/>
      <w:bookmarkEnd w:id="117"/>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55">
        <w:r w:rsidRPr="00105DDF">
          <w:rPr>
            <w:color w:val="000000"/>
          </w:rPr>
          <w:t>ong</w:t>
        </w:r>
      </w:hyperlink>
      <w:r w:rsidRPr="00105DDF">
        <w:rPr>
          <w:color w:val="000000"/>
        </w:rPr>
        <w:t> có thể nhìn được trong phổ </w:t>
      </w:r>
      <w:hyperlink r:id="rId56">
        <w:r w:rsidRPr="00105DDF">
          <w:rPr>
            <w:color w:val="000000"/>
          </w:rPr>
          <w:t>bức xạ cực tím</w:t>
        </w:r>
      </w:hyperlink>
      <w:r w:rsidRPr="00105DDF">
        <w:rPr>
          <w:color w:val="000000"/>
        </w:rPr>
        <w:t> để tìm kiếm nơi hút </w:t>
      </w:r>
      <w:hyperlink r:id="rId57">
        <w:r w:rsidRPr="00105DDF">
          <w:rPr>
            <w:color w:val="000000"/>
          </w:rPr>
          <w:t>mật</w:t>
        </w:r>
      </w:hyperlink>
      <w:r w:rsidRPr="00105DDF">
        <w:rPr>
          <w:color w:val="000000"/>
        </w:rPr>
        <w:t> là những </w:t>
      </w:r>
      <w:hyperlink r:id="rId58">
        <w:r w:rsidRPr="00105DDF">
          <w:rPr>
            <w:color w:val="000000"/>
          </w:rPr>
          <w:t>bông hoa</w:t>
        </w:r>
      </w:hyperlink>
      <w:r w:rsidRPr="00105DDF">
        <w:rPr>
          <w:color w:val="000000"/>
        </w:rPr>
        <w:t> có bức xạ này để "dẫn đường" cho ong. Bướm đực có cái "mũi chuyên hóa" là đôi ăng ten (ở </w:t>
      </w:r>
      <w:hyperlink r:id="rId59">
        <w:r w:rsidRPr="00105DDF">
          <w:rPr>
            <w:color w:val="000000"/>
          </w:rPr>
          <w:t>bướm ngày</w:t>
        </w:r>
      </w:hyperlink>
      <w:r w:rsidRPr="00105DDF">
        <w:rPr>
          <w:color w:val="000000"/>
        </w:rPr>
        <w:t> ăng ten có chóp tròn ở đầu mút và ở </w:t>
      </w:r>
      <w:hyperlink r:id="rId60">
        <w:r w:rsidRPr="00105DDF">
          <w:t>ngoài</w:t>
        </w:r>
      </w:hyperlink>
      <w:r w:rsidRPr="00105DDF">
        <w:rPr>
          <w:color w:val="000000"/>
        </w:rPr>
        <w:t> (bướm đêm) lại có dạng lông vũ hoặc không có đầu mút tròn) có thể ngửi thấy </w:t>
      </w:r>
      <w:hyperlink r:id="rId61">
        <w:r w:rsidRPr="00105DDF">
          <w:t>pheromone</w:t>
        </w:r>
      </w:hyperlink>
      <w:r w:rsidRPr="00105DDF">
        <w:rPr>
          <w:color w:val="000000"/>
        </w:rPr>
        <w:t> của bướm cái từ khoảng cách vài </w:t>
      </w:r>
      <w:hyperlink r:id="rId62">
        <w:r w:rsidRPr="00105DDF">
          <w:rPr>
            <w:color w:val="000000"/>
          </w:rPr>
          <w:t>km</w:t>
        </w:r>
      </w:hyperlink>
      <w:r w:rsidRPr="00105DDF">
        <w:rPr>
          <w:color w:val="000000"/>
        </w:rPr>
        <w:t xml:space="preserve">. </w:t>
      </w:r>
    </w:p>
    <w:p w14:paraId="66294A19" w14:textId="595B03FC"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63">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w:t>
      </w:r>
      <w:r w:rsidRPr="00105DDF">
        <w:rPr>
          <w:color w:val="000000"/>
        </w:rPr>
        <w:lastRenderedPageBreak/>
        <w:t>bạn chính là hình ảnh minh họa rõ nét của chúng. Còn những con thợ thì được sinh ra hằng ngày với tốc độ chóng mặt. Còn những con đực chỉ đóng vai trò sinh sản.</w:t>
      </w:r>
      <w:r w:rsidR="00BC67E0">
        <w:rPr>
          <w:color w:val="000000"/>
        </w:rPr>
        <w:t xml:space="preserve">    </w:t>
      </w:r>
      <w:r w:rsidRPr="00105DDF">
        <w:rPr>
          <w:color w:val="000000"/>
        </w:rPr>
        <w:t xml:space="preserve">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68FCFEC5" w:rsidR="001768AC" w:rsidRPr="002E2C37" w:rsidRDefault="001768AC" w:rsidP="001D2C0E">
      <w:pPr>
        <w:pStyle w:val="Heading3"/>
        <w:rPr>
          <w:b w:val="0"/>
        </w:rPr>
      </w:pPr>
      <w:bookmarkStart w:id="118" w:name="_Toc101958619"/>
      <w:bookmarkStart w:id="119" w:name="_Toc195640416"/>
      <w:r w:rsidRPr="002E2C37">
        <w:t>2.</w:t>
      </w:r>
      <w:r w:rsidR="004F33CA">
        <w:t>5</w:t>
      </w:r>
      <w:r w:rsidRPr="002E2C37">
        <w:t>.5 Giác quan của côn trùng</w:t>
      </w:r>
      <w:bookmarkEnd w:id="118"/>
      <w:bookmarkEnd w:id="119"/>
    </w:p>
    <w:p w14:paraId="101D6A66" w14:textId="0EC8869D"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w:t>
      </w:r>
      <w:r w:rsidR="00BC67E0">
        <w:rPr>
          <w:color w:val="000000"/>
        </w:rPr>
        <w:t xml:space="preserve">     </w:t>
      </w:r>
    </w:p>
    <w:p w14:paraId="53877BC2" w14:textId="56343F35"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64">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w:t>
      </w:r>
      <w:r w:rsidR="00BC67E0">
        <w:rPr>
          <w:color w:val="000000"/>
        </w:rPr>
        <w:t xml:space="preserve">     </w:t>
      </w:r>
    </w:p>
    <w:p w14:paraId="0FA39DDE" w14:textId="23E852A4"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w:t>
      </w:r>
      <w:r w:rsidR="00BC67E0">
        <w:rPr>
          <w:color w:val="000000"/>
        </w:rPr>
        <w:t xml:space="preserve">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w:t>
      </w:r>
      <w:r w:rsidRPr="00105DDF">
        <w:rPr>
          <w:color w:val="000000"/>
        </w:rPr>
        <w:lastRenderedPageBreak/>
        <w:t>giác hết sức ưu việt và một tập thể trinh sản được tổ chức một cách thông minh, giúp cả tập đoàn kiến thống nhất như một cơ thể trong mọi hoạt động sống thường ngày.</w:t>
      </w:r>
    </w:p>
    <w:p w14:paraId="02BD5CC2" w14:textId="7E5C5A93" w:rsidR="001768AC" w:rsidRPr="002E2C37" w:rsidRDefault="001768AC" w:rsidP="001D2C0E">
      <w:pPr>
        <w:pStyle w:val="Heading3"/>
        <w:rPr>
          <w:b w:val="0"/>
        </w:rPr>
      </w:pPr>
      <w:bookmarkStart w:id="120" w:name="_Toc101958620"/>
      <w:bookmarkStart w:id="121" w:name="_Toc195640417"/>
      <w:r w:rsidRPr="002E2C37">
        <w:t>2.</w:t>
      </w:r>
      <w:r w:rsidR="004F33CA">
        <w:t>5</w:t>
      </w:r>
      <w:r w:rsidRPr="002E2C37">
        <w:t>.6 Phân loại côn trùng</w:t>
      </w:r>
      <w:bookmarkEnd w:id="120"/>
      <w:bookmarkEnd w:id="121"/>
      <w:r w:rsidRPr="002E2C37">
        <w:t xml:space="preserve"> </w:t>
      </w:r>
    </w:p>
    <w:p w14:paraId="359C3314" w14:textId="4CF7A055" w:rsidR="001768AC" w:rsidRPr="00105DDF" w:rsidRDefault="001768AC" w:rsidP="001768AC">
      <w:pPr>
        <w:shd w:val="clear" w:color="auto" w:fill="FFFFFF"/>
        <w:ind w:firstLine="0"/>
      </w:pPr>
      <w:r w:rsidRPr="00105DDF">
        <w:t>Phân lớp: </w:t>
      </w:r>
      <w:hyperlink r:id="rId65">
        <w:r w:rsidRPr="00105DDF">
          <w:t>Apterygota</w:t>
        </w:r>
      </w:hyperlink>
      <w:r w:rsidRPr="00105DDF">
        <w:t> (Không cánh)</w:t>
      </w:r>
      <w:r w:rsidRPr="009E419E">
        <w:rPr>
          <w:b/>
          <w:color w:val="000000"/>
        </w:rPr>
        <w:t xml:space="preserve"> </w:t>
      </w:r>
      <w:r w:rsidR="009F442C">
        <w:rPr>
          <w:b/>
          <w:color w:val="000000"/>
        </w:rPr>
        <w:fldChar w:fldCharType="begin"/>
      </w:r>
      <w:r w:rsidR="00C12BD2">
        <w:rPr>
          <w:b/>
          <w:color w:val="000000"/>
        </w:rPr>
        <w:instrText xml:space="preserve"> ADDIN ZOTERO_ITEM CSL_CITATION {"citationID":"d0sy79r8","properties":{"formattedCitation":"(\\uc0\\u8220{}C\\uc0\\u244{}n tr\\uc0\\u249{}ng,\\uc0\\u8221{} 2024)","plainCitation":"(“Côn trùng,” 2024)","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C12BD2">
        <w:rPr>
          <w:rFonts w:ascii="MS Mincho" w:eastAsia="MS Mincho" w:hAnsi="MS Mincho" w:cs="MS Mincho" w:hint="eastAsia"/>
          <w:b/>
          <w:color w:val="000000"/>
        </w:rPr>
        <w:instrText>昆</w:instrText>
      </w:r>
      <w:r w:rsidR="00C12BD2">
        <w:rPr>
          <w:b/>
          <w:color w:val="000000"/>
        </w:rPr>
        <w:instrText>) có nghĩa là nhiều nhung nhúc, và \"trùng\" (</w:instrText>
      </w:r>
      <w:r w:rsidR="00C12BD2">
        <w:rPr>
          <w:rFonts w:ascii="MS Mincho" w:eastAsia="MS Mincho" w:hAnsi="MS Mincho" w:cs="MS Mincho" w:hint="eastAsia"/>
          <w:b/>
          <w:color w:val="000000"/>
        </w:rPr>
        <w:instrText>虫</w:instrText>
      </w:r>
      <w:r w:rsidR="00C12BD2">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C12BD2" w:rsidRPr="00C12BD2">
        <w:t>(“Côn trùng,” 2024)</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66">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7">
        <w:r w:rsidRPr="00105DDF">
          <w:t>Thysanura</w:t>
        </w:r>
      </w:hyperlink>
      <w:r w:rsidRPr="00105DDF">
        <w:t> (Đuôi tơ, Ba đuôi, </w:t>
      </w:r>
      <w:hyperlink r:id="rId68">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9">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70">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71">
        <w:r w:rsidRPr="00105DDF">
          <w:t>Ephemeroptera</w:t>
        </w:r>
      </w:hyperlink>
      <w:r w:rsidRPr="00105DDF">
        <w:t> (</w:t>
      </w:r>
      <w:hyperlink r:id="rId72">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73">
        <w:r w:rsidRPr="00105DDF">
          <w:t>Odonata</w:t>
        </w:r>
      </w:hyperlink>
      <w:r w:rsidRPr="00105DDF">
        <w:t> (</w:t>
      </w:r>
      <w:hyperlink r:id="rId74">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75">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76">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7">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8">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9">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80">
        <w:r w:rsidRPr="00105DDF">
          <w:t>Blattodea</w:t>
        </w:r>
      </w:hyperlink>
      <w:r w:rsidRPr="00105DDF">
        <w:t> (</w:t>
      </w:r>
      <w:hyperlink r:id="rId81">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82">
        <w:r w:rsidRPr="00105DDF">
          <w:t>Isoptera</w:t>
        </w:r>
      </w:hyperlink>
      <w:r w:rsidRPr="00105DDF">
        <w:t> (Bộ Đẳng cánh-Cánh Đều: </w:t>
      </w:r>
      <w:hyperlink r:id="rId83">
        <w:r w:rsidRPr="00105DDF">
          <w:t>Mối</w:t>
        </w:r>
      </w:hyperlink>
      <w:r w:rsidRPr="00105DDF">
        <w:t>. Hiện có người xếp mối vào bộ </w:t>
      </w:r>
      <w:hyperlink r:id="rId84">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85">
        <w:r w:rsidRPr="00105DDF">
          <w:t>Mantodea</w:t>
        </w:r>
      </w:hyperlink>
      <w:r w:rsidRPr="00105DDF">
        <w:t> (</w:t>
      </w:r>
      <w:hyperlink r:id="rId86">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7">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8">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9">
        <w:r w:rsidRPr="00105DDF">
          <w:t>Orthoptera</w:t>
        </w:r>
      </w:hyperlink>
      <w:r w:rsidRPr="00105DDF">
        <w:t> (Cánh thẳng: </w:t>
      </w:r>
      <w:hyperlink r:id="rId90">
        <w:r w:rsidRPr="00105DDF">
          <w:t>Châu chấu</w:t>
        </w:r>
      </w:hyperlink>
      <w:r w:rsidRPr="00105DDF">
        <w:t>, </w:t>
      </w:r>
      <w:hyperlink r:id="rId91">
        <w:r w:rsidRPr="00105DDF">
          <w:t>cào cào</w:t>
        </w:r>
      </w:hyperlink>
      <w:r w:rsidRPr="00105DDF">
        <w:t>, </w:t>
      </w:r>
      <w:hyperlink r:id="rId92">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93">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94">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95">
        <w:r w:rsidRPr="00105DDF">
          <w:t>Zoraptera</w:t>
        </w:r>
      </w:hyperlink>
      <w:r w:rsidRPr="00105DDF">
        <w:t> (</w:t>
      </w:r>
      <w:hyperlink r:id="rId96">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7">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8">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9">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100">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lastRenderedPageBreak/>
        <w:t>Bộ </w:t>
      </w:r>
      <w:hyperlink r:id="rId101">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102">
        <w:r w:rsidRPr="00105DDF">
          <w:t>Phthiraptera</w:t>
        </w:r>
      </w:hyperlink>
      <w:r w:rsidRPr="00105DDF">
        <w:t> (</w:t>
      </w:r>
      <w:hyperlink r:id="rId103">
        <w:r w:rsidRPr="00105DDF">
          <w:t>Rận</w:t>
        </w:r>
      </w:hyperlink>
      <w:r w:rsidRPr="00105DDF">
        <w:t>, </w:t>
      </w:r>
      <w:hyperlink r:id="rId104">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105">
        <w:r w:rsidRPr="00105DDF">
          <w:t>Hemiptera</w:t>
        </w:r>
      </w:hyperlink>
      <w:r w:rsidRPr="00105DDF">
        <w:t> (</w:t>
      </w:r>
      <w:hyperlink r:id="rId106">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7">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8">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10">
        <w:r w:rsidRPr="00105DDF">
          <w:t>Neuroptera</w:t>
        </w:r>
      </w:hyperlink>
      <w:r w:rsidRPr="00105DDF">
        <w:t> (Cánh gân: </w:t>
      </w:r>
      <w:hyperlink r:id="rId111">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Coleoptera</w:t>
        </w:r>
      </w:hyperlink>
      <w:r w:rsidRPr="00105DDF">
        <w:t> (Cánh cứng: </w:t>
      </w:r>
      <w:hyperlink r:id="rId113">
        <w:r w:rsidRPr="00105DDF">
          <w:t>Bọ rùa</w:t>
        </w:r>
      </w:hyperlink>
      <w:r w:rsidRPr="00105DDF">
        <w:t>, </w:t>
      </w:r>
      <w:hyperlink r:id="rId114">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15">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7">
        <w:r w:rsidRPr="00105DDF">
          <w:t>Siphonaptera</w:t>
        </w:r>
      </w:hyperlink>
      <w:r w:rsidRPr="00105DDF">
        <w:t> (Cánh ống: </w:t>
      </w:r>
      <w:hyperlink r:id="rId118">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9">
        <w:r w:rsidRPr="00105DDF">
          <w:t>Diptera</w:t>
        </w:r>
      </w:hyperlink>
      <w:r w:rsidRPr="00105DDF">
        <w:t> (Cánh đôi-Hai cánh: </w:t>
      </w:r>
      <w:hyperlink r:id="rId120">
        <w:r w:rsidRPr="00105DDF">
          <w:t>Ruồi</w:t>
        </w:r>
      </w:hyperlink>
      <w:r w:rsidRPr="00105DDF">
        <w:t>, </w:t>
      </w:r>
      <w:hyperlink r:id="rId121">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22">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23">
        <w:r w:rsidRPr="00105DDF">
          <w:t>Lepidoptera</w:t>
        </w:r>
      </w:hyperlink>
      <w:r w:rsidRPr="00105DDF">
        <w:t> (Cánh vẩy, cánh phấn: </w:t>
      </w:r>
      <w:hyperlink r:id="rId124">
        <w:r w:rsidRPr="00105DDF">
          <w:t>bướm</w:t>
        </w:r>
      </w:hyperlink>
      <w:r w:rsidRPr="00105DDF">
        <w:t>, </w:t>
      </w:r>
      <w:hyperlink r:id="rId125">
        <w:r w:rsidRPr="00105DDF">
          <w:t>ngài</w:t>
        </w:r>
      </w:hyperlink>
      <w:r w:rsidRPr="00105DDF">
        <w:t>, </w:t>
      </w:r>
      <w:hyperlink r:id="rId126">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7">
        <w:r w:rsidRPr="00105DDF">
          <w:t>Hymenoptera</w:t>
        </w:r>
      </w:hyperlink>
      <w:r w:rsidRPr="00105DDF">
        <w:t> (Cánh màng: </w:t>
      </w:r>
      <w:hyperlink r:id="rId128">
        <w:r w:rsidRPr="00105DDF">
          <w:t>Ong</w:t>
        </w:r>
      </w:hyperlink>
      <w:r w:rsidRPr="00105DDF">
        <w:t>, </w:t>
      </w:r>
      <w:hyperlink r:id="rId129">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30">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31">
        <w:r w:rsidRPr="00105DDF">
          <w:t>Proto Diptera</w:t>
        </w:r>
      </w:hyperlink>
      <w:r w:rsidRPr="00105DDF">
        <w:t> (Hai cánh nguyên thủy) tuyệt chủng</w:t>
      </w:r>
    </w:p>
    <w:p w14:paraId="6E441D47" w14:textId="35DC1579" w:rsidR="001768AC" w:rsidRPr="002E2C37" w:rsidRDefault="001768AC" w:rsidP="001D2C0E">
      <w:pPr>
        <w:pStyle w:val="Heading3"/>
        <w:rPr>
          <w:b w:val="0"/>
        </w:rPr>
      </w:pPr>
      <w:bookmarkStart w:id="122" w:name="_Toc101958621"/>
      <w:bookmarkStart w:id="123" w:name="_Toc195640418"/>
      <w:r w:rsidRPr="002E2C37">
        <w:t>2.</w:t>
      </w:r>
      <w:r w:rsidR="004F33CA">
        <w:t>5</w:t>
      </w:r>
      <w:r w:rsidRPr="002E2C37">
        <w:t>.7 Côn trùng có lợi và côn trùng gây hại</w:t>
      </w:r>
      <w:bookmarkEnd w:id="122"/>
      <w:bookmarkEnd w:id="123"/>
    </w:p>
    <w:p w14:paraId="46242487" w14:textId="7BB1D5AC" w:rsidR="001768AC" w:rsidRPr="00E307EC" w:rsidRDefault="001768AC" w:rsidP="00E307EC">
      <w:pPr>
        <w:pStyle w:val="Heading4"/>
      </w:pPr>
      <w:bookmarkStart w:id="124" w:name="_Toc101958622"/>
      <w:r w:rsidRPr="00E307EC">
        <w:t>2.</w:t>
      </w:r>
      <w:r w:rsidR="004F33CA" w:rsidRPr="00E307EC">
        <w:t>5</w:t>
      </w:r>
      <w:r w:rsidRPr="00E307EC">
        <w:t>.7.1 Côn trùng gây hại:</w:t>
      </w:r>
      <w:bookmarkEnd w:id="124"/>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32">
        <w:r w:rsidRPr="00105DDF">
          <w:rPr>
            <w:color w:val="000000"/>
          </w:rPr>
          <w:t>ruồi</w:t>
        </w:r>
      </w:hyperlink>
      <w:r w:rsidRPr="00105DDF">
        <w:rPr>
          <w:color w:val="000000"/>
        </w:rPr>
        <w:t>, </w:t>
      </w:r>
      <w:hyperlink r:id="rId133">
        <w:r w:rsidRPr="00105DDF">
          <w:rPr>
            <w:color w:val="000000"/>
          </w:rPr>
          <w:t>muỗi</w:t>
        </w:r>
      </w:hyperlink>
      <w:r w:rsidRPr="00105DDF">
        <w:rPr>
          <w:color w:val="000000"/>
        </w:rPr>
        <w:t>), phá hại mùa màng như sâu, rầy, bọ xít, phá hủy các công trình (</w:t>
      </w:r>
      <w:hyperlink r:id="rId134">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35">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4506045B" w:rsidR="001768AC" w:rsidRPr="00E307EC" w:rsidRDefault="001768AC" w:rsidP="00E307EC">
      <w:pPr>
        <w:pStyle w:val="Heading4"/>
      </w:pPr>
      <w:bookmarkStart w:id="125" w:name="_Toc101958623"/>
      <w:r w:rsidRPr="00E307EC">
        <w:t>2.</w:t>
      </w:r>
      <w:r w:rsidR="004F33CA" w:rsidRPr="00E307EC">
        <w:t>5</w:t>
      </w:r>
      <w:r w:rsidRPr="00E307EC">
        <w:t>.7.2 Côn trùng có lợi</w:t>
      </w:r>
      <w:bookmarkEnd w:id="125"/>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36">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29E08B5E"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Một số côn trùng cũng sinh ra những chất rất hữu ích như </w:t>
      </w:r>
      <w:hyperlink r:id="rId137">
        <w:r w:rsidRPr="00105DDF">
          <w:rPr>
            <w:color w:val="000000"/>
          </w:rPr>
          <w:t>mật</w:t>
        </w:r>
      </w:hyperlink>
      <w:r w:rsidRPr="00105DDF">
        <w:rPr>
          <w:color w:val="000000"/>
        </w:rPr>
        <w:t>, sáp, tơ. </w:t>
      </w:r>
      <w:hyperlink r:id="rId138">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9">
        <w:r w:rsidRPr="00105DDF">
          <w:rPr>
            <w:color w:val="000000"/>
          </w:rPr>
          <w:t>con đường vận chuyển tơ lụa</w:t>
        </w:r>
      </w:hyperlink>
      <w:r w:rsidRPr="00105DDF">
        <w:rPr>
          <w:color w:val="000000"/>
        </w:rPr>
        <w:t> </w:t>
      </w:r>
      <w:r w:rsidRPr="00105DDF">
        <w:t>giữa Trung</w:t>
      </w:r>
      <w:hyperlink r:id="rId140">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41">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w:t>
      </w:r>
      <w:r w:rsidR="00BC67E0">
        <w:rPr>
          <w:color w:val="000000"/>
        </w:rPr>
        <w:t xml:space="preserve">     </w:t>
      </w:r>
    </w:p>
    <w:p w14:paraId="26E4BB0B" w14:textId="1CD74E1C"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42">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43">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w:t>
      </w:r>
      <w:r w:rsidR="00BC67E0">
        <w:rPr>
          <w:color w:val="000000"/>
        </w:rPr>
        <w:t xml:space="preserve">     </w:t>
      </w:r>
    </w:p>
    <w:p w14:paraId="2FE85BCE" w14:textId="6ACCBD41"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44">
        <w:r w:rsidRPr="00105DDF">
          <w:rPr>
            <w:color w:val="000000"/>
          </w:rPr>
          <w:t>cánh cứng</w:t>
        </w:r>
      </w:hyperlink>
      <w:r w:rsidRPr="00105DDF">
        <w:rPr>
          <w:color w:val="000000"/>
        </w:rPr>
        <w:t> là những bọn </w:t>
      </w:r>
      <w:hyperlink r:id="rId145">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46">
        <w:r w:rsidRPr="00105DDF">
          <w:rPr>
            <w:color w:val="000000"/>
          </w:rPr>
          <w:t>Ai Cập</w:t>
        </w:r>
      </w:hyperlink>
      <w:r w:rsidRPr="00105DDF">
        <w:rPr>
          <w:color w:val="000000"/>
        </w:rPr>
        <w:t> cổ đại đã sùng bái coi những con bọ cánh cứng như </w:t>
      </w:r>
      <w:hyperlink r:id="rId147">
        <w:r w:rsidRPr="00105DDF">
          <w:rPr>
            <w:color w:val="000000"/>
          </w:rPr>
          <w:t>bọ hung</w:t>
        </w:r>
      </w:hyperlink>
      <w:r w:rsidRPr="00105DDF">
        <w:rPr>
          <w:color w:val="000000"/>
        </w:rPr>
        <w:t> là thần linh, bên cạnh nhiều động vật linh thiêng khác của họ như </w:t>
      </w:r>
      <w:hyperlink r:id="rId148">
        <w:r w:rsidRPr="00105DDF">
          <w:rPr>
            <w:color w:val="000000"/>
          </w:rPr>
          <w:t>cá sấu</w:t>
        </w:r>
      </w:hyperlink>
      <w:r w:rsidRPr="00105DDF">
        <w:rPr>
          <w:color w:val="000000"/>
        </w:rPr>
        <w:t>, </w:t>
      </w:r>
      <w:hyperlink r:id="rId149">
        <w:r w:rsidRPr="00105DDF">
          <w:rPr>
            <w:color w:val="000000"/>
          </w:rPr>
          <w:t>hà mã</w:t>
        </w:r>
      </w:hyperlink>
      <w:r w:rsidRPr="00105DDF">
        <w:rPr>
          <w:color w:val="000000"/>
        </w:rPr>
        <w:t>, </w:t>
      </w:r>
      <w:hyperlink r:id="rId150">
        <w:r w:rsidRPr="00105DDF">
          <w:rPr>
            <w:color w:val="000000"/>
          </w:rPr>
          <w:t>cá trê</w:t>
        </w:r>
      </w:hyperlink>
      <w:r w:rsidRPr="00105DDF">
        <w:rPr>
          <w:color w:val="000000"/>
        </w:rPr>
        <w:t>, </w:t>
      </w:r>
      <w:hyperlink r:id="rId151">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52">
        <w:r w:rsidRPr="00105DDF">
          <w:rPr>
            <w:color w:val="000000"/>
          </w:rPr>
          <w:t>Mặt Trời</w:t>
        </w:r>
      </w:hyperlink>
      <w:r w:rsidRPr="00105DDF">
        <w:rPr>
          <w:color w:val="000000"/>
        </w:rPr>
        <w:t>, tức là từ Đông sang Tây làm </w:t>
      </w:r>
      <w:hyperlink r:id="rId153">
        <w:r w:rsidRPr="00105DDF">
          <w:rPr>
            <w:color w:val="000000"/>
          </w:rPr>
          <w:t>la bàn</w:t>
        </w:r>
      </w:hyperlink>
      <w:r w:rsidRPr="00105DDF">
        <w:rPr>
          <w:color w:val="000000"/>
        </w:rPr>
        <w:t> định vị, những ông chủ </w:t>
      </w:r>
      <w:hyperlink r:id="rId154">
        <w:r w:rsidRPr="00105DDF">
          <w:rPr>
            <w:color w:val="000000"/>
          </w:rPr>
          <w:t xml:space="preserve">kim tự </w:t>
        </w:r>
      </w:hyperlink>
      <w:hyperlink r:id="rId155">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w:t>
      </w:r>
      <w:r w:rsidR="00BC67E0">
        <w:rPr>
          <w:color w:val="000000"/>
        </w:rPr>
        <w:t xml:space="preserve">    </w:t>
      </w:r>
      <w:r w:rsidRPr="00105DDF">
        <w:rPr>
          <w:color w:val="000000"/>
        </w:rPr>
        <w:t xml:space="preserve"> </w:t>
      </w:r>
    </w:p>
    <w:p w14:paraId="0016BA44" w14:textId="68C5DD21"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w:t>
      </w:r>
      <w:r w:rsidR="00BC67E0">
        <w:rPr>
          <w:color w:val="000000"/>
        </w:rPr>
        <w:t xml:space="preserve">    </w:t>
      </w:r>
    </w:p>
    <w:p w14:paraId="02F480AC" w14:textId="7EC4CB28"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Hầu hết chúng ta đều không ý thức được rằng, lợi ích lớn nhất của côn trùng chính là loài ăn côn trùng (insectivores). Nhiều loài côn trùng như </w:t>
      </w:r>
      <w:hyperlink r:id="rId156">
        <w:r w:rsidRPr="00105DDF">
          <w:rPr>
            <w:color w:val="000000"/>
          </w:rPr>
          <w:t>châu chấu</w:t>
        </w:r>
      </w:hyperlink>
      <w:r w:rsidRPr="00105DDF">
        <w:rPr>
          <w:color w:val="000000"/>
        </w:rPr>
        <w:t> có thể sinh sản nhanh đến nỗi mà chúng có thể bao phủ </w:t>
      </w:r>
      <w:hyperlink r:id="rId157">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8">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9">
        <w:r w:rsidRPr="00105DDF">
          <w:rPr>
            <w:color w:val="000000"/>
          </w:rPr>
          <w:t>thiên địch</w:t>
        </w:r>
      </w:hyperlink>
      <w:r w:rsidRPr="00105DDF">
        <w:rPr>
          <w:color w:val="000000"/>
        </w:rPr>
        <w:t> của chúng và giữ một vai trò quan trọng trong việc kiểm soát các loài có hại đó.</w:t>
      </w:r>
      <w:r w:rsidR="00BC67E0">
        <w:rPr>
          <w:color w:val="000000"/>
        </w:rPr>
        <w:t xml:space="preserve">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60">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61">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26" w:name="_Toc101958624"/>
      <w:bookmarkStart w:id="127" w:name="_Toc195640419"/>
      <w:r w:rsidRPr="002E2C37">
        <w:rPr>
          <w:highlight w:val="white"/>
        </w:rPr>
        <w:t>2.</w:t>
      </w:r>
      <w:r w:rsidR="001F7048" w:rsidRPr="002E2C37">
        <w:rPr>
          <w:highlight w:val="white"/>
        </w:rPr>
        <w:t>5</w:t>
      </w:r>
      <w:r w:rsidRPr="002E2C37">
        <w:rPr>
          <w:highlight w:val="white"/>
        </w:rPr>
        <w:t xml:space="preserve"> NHỮNG NGHIÊN CỨU TƯƠNG TỰ</w:t>
      </w:r>
      <w:bookmarkEnd w:id="126"/>
      <w:bookmarkEnd w:id="127"/>
    </w:p>
    <w:p w14:paraId="40F93773" w14:textId="11DD03FB" w:rsidR="001768AC" w:rsidRPr="002E2C37" w:rsidRDefault="001768AC" w:rsidP="004E108D">
      <w:pPr>
        <w:pStyle w:val="Heading3"/>
      </w:pPr>
      <w:bookmarkStart w:id="128" w:name="_Toc101958625"/>
      <w:bookmarkStart w:id="129" w:name="_Toc195640420"/>
      <w:r w:rsidRPr="002E2C37">
        <w:t>2.</w:t>
      </w:r>
      <w:r w:rsidR="001F7048" w:rsidRPr="002E2C37">
        <w:t>5</w:t>
      </w:r>
      <w:r w:rsidRPr="002E2C37">
        <w:t>.1 Trong nước</w:t>
      </w:r>
      <w:bookmarkEnd w:id="128"/>
      <w:bookmarkEnd w:id="129"/>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65F3E2A9" w:rsidR="009F442C" w:rsidRPr="002E2C37" w:rsidRDefault="009F442C" w:rsidP="001768AC">
      <w:r w:rsidRPr="002E2C37">
        <w:t>Ngày 8.4</w:t>
      </w:r>
      <w:r w:rsidR="00E77CEC">
        <w:t>.2024</w:t>
      </w:r>
      <w:r w:rsidRPr="002E2C37">
        <w:t>,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C12BD2">
        <w:instrText xml:space="preserve"> ADDIN ZOTERO_ITEM CSL_CITATION {"citationID":"VVoMgBq4","properties":{"formattedCitation":"({\\i{}H\\uc0\\u7879{} Th\\uc0\\u7889{}ng Gi\\uc0\\u225{}m S\\uc0\\u225{}t C\\uc0\\u244{}n Tr\\uc0\\u249{}ng Th\\uc0\\u244{}ng Minh - C\\uc0\\u7893{}ng Th\\uc0\\u244{}ng Tin \\uc0\\u272{}i\\uc0\\u7879{}n T\\uc0\\u7917{} C\\uc0\\u7909{}c Th\\uc0\\u244{}ng Tin, Th\\uc0\\u7889{}ng K\\uc0\\u234{}}, n.d.)","plainCitation":"(Hệ Thống Giám Sát Côn Trùng Thông Minh - Cổng Thông Tin Điện Tử Cục Thông Tin, Thống Kê, n.d.)","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C12BD2" w:rsidRPr="00C12BD2">
        <w:t>(</w:t>
      </w:r>
      <w:r w:rsidR="00C12BD2" w:rsidRPr="00C12BD2">
        <w:rPr>
          <w:i/>
          <w:iCs/>
        </w:rPr>
        <w:t>Hệ Thống Giám Sát Côn Trùng Thông Minh - Cổng Thông Tin Điện Tử Cục Thông Tin, Thống Kê</w:t>
      </w:r>
      <w:r w:rsidR="00C12BD2" w:rsidRPr="00C12BD2">
        <w:t>, n.d.)</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 xml:space="preserve">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w:t>
      </w:r>
      <w:r w:rsidRPr="009F442C">
        <w:rPr>
          <w:lang w:val="en-US"/>
        </w:rPr>
        <w:lastRenderedPageBreak/>
        <w:t>cứng, mô hình phát hiện bệnh và côn trùng, hệ thống bản đồ thông tin địa lý; xây dựng mô hình nhận diện và cảnh báo; xây dựng thiết bị IoT (3 máy giám sát sâu, rầy); xây dựng phần mềm và phân tích, cải thiện giải pháp, triển khai cài đặt.</w:t>
      </w:r>
      <w:r w:rsidRPr="002E2C37">
        <w:rPr>
          <w:lang w:val="en-US"/>
        </w:rPr>
        <w:t xml:space="preserve"> C</w:t>
      </w:r>
      <w:r w:rsidRPr="009F442C">
        <w:rPr>
          <w:lang w:val="en-US"/>
        </w:rPr>
        <w:t>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pháp phòng chống, nhằm bảo vệ sản xuất và đáp ứng các yêu cầu của thị trường nông sản…</w:t>
      </w:r>
    </w:p>
    <w:p w14:paraId="73B70EC1" w14:textId="49051E37" w:rsidR="001768AC" w:rsidRPr="002E2C37" w:rsidRDefault="001768AC" w:rsidP="001D2C0E">
      <w:pPr>
        <w:pStyle w:val="Heading3"/>
        <w:rPr>
          <w:b w:val="0"/>
        </w:rPr>
      </w:pPr>
      <w:bookmarkStart w:id="130" w:name="_Toc101958626"/>
      <w:bookmarkStart w:id="131" w:name="_Toc195640421"/>
      <w:r w:rsidRPr="002E2C37">
        <w:t>2.</w:t>
      </w:r>
      <w:r w:rsidR="001F7048" w:rsidRPr="002E2C37">
        <w:t>5</w:t>
      </w:r>
      <w:r w:rsidRPr="002E2C37">
        <w:t>.2 Ngoài nước</w:t>
      </w:r>
      <w:bookmarkStart w:id="132" w:name="_Toc29968"/>
      <w:bookmarkStart w:id="133" w:name="_Toc101958627"/>
      <w:bookmarkEnd w:id="130"/>
      <w:bookmarkEnd w:id="131"/>
    </w:p>
    <w:p w14:paraId="50BDE7B7" w14:textId="13ABCBD0" w:rsidR="001768AC" w:rsidRPr="002E2C37" w:rsidRDefault="001768AC" w:rsidP="001768AC">
      <w:pPr>
        <w:pBdr>
          <w:top w:val="nil"/>
          <w:left w:val="nil"/>
          <w:bottom w:val="nil"/>
          <w:right w:val="nil"/>
          <w:between w:val="nil"/>
        </w:pBdr>
        <w:rPr>
          <w:color w:val="000000"/>
        </w:rPr>
      </w:pPr>
      <w:r w:rsidRPr="002E2C37">
        <w:rPr>
          <w:color w:val="000000"/>
        </w:rPr>
        <w:t xml:space="preserve">Hệ thống nhận diện dịch hại thông minh của Sri Lanka </w:t>
      </w:r>
      <w:r w:rsidR="005166E8">
        <w:rPr>
          <w:color w:val="000000"/>
        </w:rPr>
        <w:fldChar w:fldCharType="begin"/>
      </w:r>
      <w:r w:rsidR="005166E8">
        <w:rPr>
          <w:color w:val="000000"/>
        </w:rPr>
        <w:instrText xml:space="preserve"> ADDIN ZOTERO_ITEM CSL_CITATION {"citationID":"tZ9UscJd","properties":{"formattedCitation":"(Theertha &amp; Wanniarachchi, 2020)","plainCitation":"(Theertha &amp; Wanniarachchi, 2020)","noteIndex":0},"citationItems":[{"id":126,"uris":["http://zotero.org/users/local/zZINqPE4/items/FIHCUH4X"],"itemData":{"id":126,"type":"article-journal","abstract":"Srilanka is a developing country.\nAgriculture is main livelihood in sri lanka.\nPaddy cultivation is the major crop\nproduction among it. main problem in Paddy\ncultivation is pest defect. In Every month any\npest defect may occur annually in Paddy\ncultivation. Therefore, sustainable\ncultivation concept is needed to compete\nwith the modern world. Not only insect\nhazards, not only insects hazards but floods\nand rats also can damage the paddy field.\nThere are many damages to paddy\ncultivation. Paddy farming uses a variety of\nchemical remedies to prevent insect damage\nand hazards. This results in loss of yield and\na reduction in yield. The answer to this\nquestion is how to teach insect destruction\nby local chem methods. Details of unknown\ninsects are readily available.\nAnother major problem for farmers is the\nlack of identification of insects as farming is\nconcerned. Farmers have no idea about the\nthreats or hazards happen to the crops by the\ninsects currently it is a big issue facing the\nsociety. Due to the delay in getting the\ninformation about it. Because of the\nignorance of the traditional medicines\nneeded for these insects. For all these\nreasons, farmers are able to make choices\neasily.\nThis will help the farmer to identify the pest\ninfestations that come to the farm and\ndestroy the insects with the conventional\nmethods of chemistry and other medicines\nneeded to prevent them. Educates the farmer\non how to make cam methods and how to use\nother medicines.\nA demonstration system will be developed to\naddress the reasons discussed above. Also,\nresearch is being conducted using the\nproposed system to evaluate and compare\nexisting systems. It can provide the farmer\nwith the most reliable, efficient, smart and\nconvenient services","language":"en","note":"Accepted: 2020-12-31T22:11:11Z","source":"ir.kdu.ac.lk","title":"Smart Pest Recognition System for Sri Lankan Crop-Growing","URL":"http://ir.kdu.ac.lk/handle/345/2991","author":[{"family":"Theertha","given":"L. G. C."},{"family":"Wanniarachchi","given":"Waam"}],"accessed":{"date-parts":[["2025",4,16]]},"issued":{"date-parts":[["2020"]]}}}],"schema":"https://github.com/citation-style-language/schema/raw/master/csl-citation.json"} </w:instrText>
      </w:r>
      <w:r w:rsidR="005166E8">
        <w:rPr>
          <w:color w:val="000000"/>
        </w:rPr>
        <w:fldChar w:fldCharType="separate"/>
      </w:r>
      <w:r w:rsidR="005166E8" w:rsidRPr="005166E8">
        <w:t>(Theertha &amp; Wanniarachchi, 2020)</w:t>
      </w:r>
      <w:r w:rsidR="005166E8">
        <w:rPr>
          <w:color w:val="000000"/>
        </w:rPr>
        <w:fldChar w:fldCharType="end"/>
      </w:r>
      <w:r w:rsidRPr="002E2C37">
        <w:rPr>
          <w:color w:val="000000"/>
        </w:rPr>
        <w:t>.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5AEC8103" w14:textId="77777777" w:rsidR="004135D3" w:rsidRDefault="001768AC" w:rsidP="004135D3">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62"/>
                    <a:srcRect/>
                    <a:stretch>
                      <a:fillRect/>
                    </a:stretch>
                  </pic:blipFill>
                  <pic:spPr>
                    <a:xfrm>
                      <a:off x="0" y="0"/>
                      <a:ext cx="5219700" cy="2717800"/>
                    </a:xfrm>
                    <a:prstGeom prst="rect">
                      <a:avLst/>
                    </a:prstGeom>
                    <a:ln/>
                  </pic:spPr>
                </pic:pic>
              </a:graphicData>
            </a:graphic>
          </wp:inline>
        </w:drawing>
      </w:r>
    </w:p>
    <w:p w14:paraId="09BA0000" w14:textId="5E85F481" w:rsidR="003A4E5E" w:rsidRPr="002E2C37" w:rsidRDefault="004135D3" w:rsidP="004135D3">
      <w:pPr>
        <w:pStyle w:val="Hnh"/>
      </w:pPr>
      <w:bookmarkStart w:id="134" w:name="_Toc195696867"/>
      <w:r>
        <w:t xml:space="preserve">Hình </w:t>
      </w:r>
      <w:r>
        <w:fldChar w:fldCharType="begin"/>
      </w:r>
      <w:r>
        <w:instrText xml:space="preserve"> SEQ Hình \* ARABIC </w:instrText>
      </w:r>
      <w:r>
        <w:fldChar w:fldCharType="separate"/>
      </w:r>
      <w:r w:rsidR="007B498C">
        <w:rPr>
          <w:noProof/>
        </w:rPr>
        <w:t>17</w:t>
      </w:r>
      <w:r>
        <w:fldChar w:fldCharType="end"/>
      </w:r>
      <w:r>
        <w:t xml:space="preserve">: </w:t>
      </w:r>
      <w:r w:rsidRPr="002E2C37">
        <w:t>Hệ thống của ứng dụng nhận diện dịch hại của Sri Lanka</w:t>
      </w:r>
      <w:bookmarkEnd w:id="134"/>
    </w:p>
    <w:p w14:paraId="7DA25732" w14:textId="6FC4F068" w:rsidR="001768AC" w:rsidRPr="002E2C37" w:rsidRDefault="001768AC" w:rsidP="001768AC">
      <w:pPr>
        <w:pBdr>
          <w:top w:val="nil"/>
          <w:left w:val="nil"/>
          <w:bottom w:val="nil"/>
          <w:right w:val="nil"/>
          <w:between w:val="nil"/>
        </w:pBdr>
        <w:rPr>
          <w:color w:val="000000"/>
        </w:rPr>
      </w:pPr>
      <w:r w:rsidRPr="002E2C37">
        <w:rPr>
          <w:color w:val="000000"/>
        </w:rPr>
        <w:lastRenderedPageBreak/>
        <w:t xml:space="preserve">Để thực hiện theo quy trình, người nông dân chỉ cần tải côn trùng gây hại của mình lên ứng dụng di động và sau đó ứng dụng khách sẽ gửi hình ảnh 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C12BD2">
        <w:rPr>
          <w:color w:val="000000"/>
        </w:rPr>
        <w:instrText xml:space="preserve"> ADDIN ZOTERO_ITEM CSL_CITATION {"citationID":"eV2i39q1","properties":{"formattedCitation":"(Lee &amp; Hwang, 2022)","plainCitation":"(Lee &amp; Hwang, 2022)","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C12BD2" w:rsidRPr="00C12BD2">
        <w:t>(Lee &amp; Hwang, 2022)</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C12BD2">
        <w:rPr>
          <w:color w:val="000000"/>
        </w:rPr>
        <w:instrText xml:space="preserve"> ADDIN ZOTERO_ITEM CSL_CITATION {"citationID":"0pmlR4PY","properties":{"formattedCitation":"({\\i{}YOLO with Adaptive Frame Control for Real-Time Object Detection Applications | Multimedia Tools and Applications}, n.d.)","plainCitation":"(YOLO with Adaptive Frame Control for Real-Time Object Detection Applications | Multimedia Tools and Applications, n.d.)","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C12BD2" w:rsidRPr="00C12BD2">
        <w:t>(</w:t>
      </w:r>
      <w:r w:rsidR="00C12BD2" w:rsidRPr="00C12BD2">
        <w:rPr>
          <w:i/>
          <w:iCs/>
        </w:rPr>
        <w:t>YOLO with Adaptive Frame Control for Real-Time Object Detection Applications | Multimedia Tools and Applications</w:t>
      </w:r>
      <w:r w:rsidR="00C12BD2" w:rsidRPr="00C12BD2">
        <w:t>, n.d.)</w:t>
      </w:r>
      <w:r w:rsidR="003A4E5E" w:rsidRPr="002E2C37">
        <w:rPr>
          <w:color w:val="000000"/>
        </w:rPr>
        <w:fldChar w:fldCharType="end"/>
      </w:r>
      <w:r w:rsidRPr="002E2C37">
        <w:rPr>
          <w:color w:val="000000"/>
        </w:rPr>
        <w:t xml:space="preserve">. Bên cạnh ưu điểm thì hệ thống còn một khuyết điểm là mô </w:t>
      </w:r>
      <w:r w:rsidRPr="002E2C37">
        <w:rPr>
          <w:color w:val="000000"/>
        </w:rPr>
        <w:lastRenderedPageBreak/>
        <w:t>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51D64AA1" w14:textId="77777777" w:rsidR="004135D3" w:rsidRDefault="001768AC" w:rsidP="004135D3">
      <w:pPr>
        <w:keepNext/>
        <w:pBdr>
          <w:top w:val="nil"/>
          <w:left w:val="nil"/>
          <w:bottom w:val="nil"/>
          <w:right w:val="nil"/>
          <w:between w:val="nil"/>
        </w:pBdr>
        <w:ind w:firstLine="0"/>
        <w:jc w:val="center"/>
      </w:pPr>
      <w:r w:rsidRPr="002E2C37">
        <w:rPr>
          <w:b/>
          <w:noProof/>
          <w:color w:val="000000"/>
          <w:highlight w:val="white"/>
          <w:lang w:eastAsia="en-GB"/>
        </w:rPr>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63"/>
                    <a:srcRect/>
                    <a:stretch>
                      <a:fillRect/>
                    </a:stretch>
                  </pic:blipFill>
                  <pic:spPr>
                    <a:xfrm>
                      <a:off x="0" y="0"/>
                      <a:ext cx="5195576" cy="4203334"/>
                    </a:xfrm>
                    <a:prstGeom prst="rect">
                      <a:avLst/>
                    </a:prstGeom>
                    <a:ln/>
                  </pic:spPr>
                </pic:pic>
              </a:graphicData>
            </a:graphic>
          </wp:inline>
        </w:drawing>
      </w:r>
    </w:p>
    <w:p w14:paraId="57F821D5" w14:textId="09080957" w:rsidR="001768AC" w:rsidRPr="002E2C37" w:rsidRDefault="004135D3" w:rsidP="004135D3">
      <w:pPr>
        <w:pStyle w:val="Hnh"/>
      </w:pPr>
      <w:bookmarkStart w:id="135" w:name="_Toc195696868"/>
      <w:r>
        <w:t xml:space="preserve">Hình </w:t>
      </w:r>
      <w:r>
        <w:fldChar w:fldCharType="begin"/>
      </w:r>
      <w:r>
        <w:instrText xml:space="preserve"> SEQ Hình \* ARABIC </w:instrText>
      </w:r>
      <w:r>
        <w:fldChar w:fldCharType="separate"/>
      </w:r>
      <w:r w:rsidR="007B498C">
        <w:rPr>
          <w:noProof/>
        </w:rPr>
        <w:t>18</w:t>
      </w:r>
      <w:r>
        <w:fldChar w:fldCharType="end"/>
      </w:r>
      <w:r>
        <w:t xml:space="preserve">: </w:t>
      </w:r>
      <w:r w:rsidRPr="002E2C37">
        <w:t>Xác định đúng vị trí của đối tượng.</w:t>
      </w:r>
      <w:bookmarkEnd w:id="135"/>
      <w:r w:rsidR="003A4E5E" w:rsidRPr="002E2C37">
        <w:t xml:space="preserve"> </w:t>
      </w:r>
    </w:p>
    <w:p w14:paraId="451B2C2D" w14:textId="7343CA2A" w:rsidR="001768AC" w:rsidRPr="002E2C37" w:rsidRDefault="001768AC" w:rsidP="001768AC">
      <w:bookmarkStart w:id="136" w:name="_heading=h.2iq8gzs" w:colFirst="0" w:colLast="0"/>
      <w:bookmarkEnd w:id="136"/>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C12BD2">
        <w:instrText xml:space="preserve"> ADDIN ZOTERO_ITEM CSL_CITATION {"citationID":"cnfqGeTk","properties":{"formattedCitation":"({\\i{}A New Mobile Application of Agricultural Pests Recognition Using Deep Learning in Cloud Computing System - ScienceDirect}, n.d.)","plainCitation":"(A New Mobile Application of Agricultural Pests Recognition Using Deep Learning in Cloud Computing System - ScienceDirect, n.d.)","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C12BD2" w:rsidRPr="00C12BD2">
        <w:t>(</w:t>
      </w:r>
      <w:r w:rsidR="00C12BD2" w:rsidRPr="00C12BD2">
        <w:rPr>
          <w:i/>
          <w:iCs/>
        </w:rPr>
        <w:t>A New Mobile Application of Agricultural Pests Recognition Using Deep Learning in Cloud Computing System - ScienceDirect</w:t>
      </w:r>
      <w:r w:rsidR="00C12BD2" w:rsidRPr="00C12BD2">
        <w:t>, n.d.)</w:t>
      </w:r>
      <w:r w:rsidR="003A4E5E" w:rsidRPr="002E2C37">
        <w:fldChar w:fldCharType="end"/>
      </w:r>
      <w:r w:rsidRPr="002E2C37">
        <w:t xml:space="preserve"> sử dụng Faster R-CNN)</w:t>
      </w:r>
      <w:r w:rsidR="003A4E5E" w:rsidRPr="002E2C37">
        <w:t xml:space="preserve"> </w:t>
      </w:r>
      <w:r w:rsidR="00006BF8" w:rsidRPr="002E2C37">
        <w:fldChar w:fldCharType="begin"/>
      </w:r>
      <w:r w:rsidR="00C12BD2">
        <w:instrText xml:space="preserve"> ADDIN ZOTERO_ITEM CSL_CITATION {"citationID":"xXQI5Ryf","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C12BD2" w:rsidRPr="00C12BD2">
        <w:t>(Ren et al., 2015)</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C12BD2">
        <w:instrText xml:space="preserve"> ADDIN ZOTERO_ITEM CSL_CITATION {"citationID":"ancbrczC","properties":{"formattedCitation":"(Szegedy et al., 2016)","plainCitation":"(Szegedy et al., 2016)","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C12BD2" w:rsidRPr="00C12BD2">
        <w:t>(Szegedy et al., 2016)</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C12BD2">
        <w:instrText xml:space="preserve"> ADDIN ZOTERO_ITEM CSL_CITATION {"citationID":"mKT9T4E2","properties":{"formattedCitation":"(Lin et al., 2014)","plainCitation":"(Lin et al., 2014)","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C12BD2" w:rsidRPr="00C12BD2">
        <w:t>(Lin et al., 2014)</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10A7D3B" w14:textId="77777777" w:rsidR="00E82A5C" w:rsidRDefault="001768AC" w:rsidP="00E82A5C">
      <w:pPr>
        <w:keepNext/>
        <w:ind w:firstLine="0"/>
        <w:jc w:val="center"/>
      </w:pPr>
      <w:r w:rsidRPr="002E2C37">
        <w:rPr>
          <w:b/>
          <w:noProof/>
          <w:lang w:eastAsia="en-GB"/>
        </w:rPr>
        <w:lastRenderedPageBreak/>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64"/>
                    <a:srcRect/>
                    <a:stretch>
                      <a:fillRect/>
                    </a:stretch>
                  </pic:blipFill>
                  <pic:spPr>
                    <a:xfrm>
                      <a:off x="0" y="0"/>
                      <a:ext cx="5219700" cy="1847850"/>
                    </a:xfrm>
                    <a:prstGeom prst="rect">
                      <a:avLst/>
                    </a:prstGeom>
                    <a:ln/>
                  </pic:spPr>
                </pic:pic>
              </a:graphicData>
            </a:graphic>
          </wp:inline>
        </w:drawing>
      </w:r>
    </w:p>
    <w:p w14:paraId="45EA5174" w14:textId="71020C04" w:rsidR="00006BF8" w:rsidRPr="002E2C37" w:rsidRDefault="00E82A5C" w:rsidP="006D7F8B">
      <w:pPr>
        <w:pStyle w:val="Hnh"/>
      </w:pPr>
      <w:bookmarkStart w:id="137" w:name="_Toc195696869"/>
      <w:r w:rsidRPr="00E82A5C">
        <w:t xml:space="preserve">Hình </w:t>
      </w:r>
      <w:r w:rsidRPr="00E82A5C">
        <w:fldChar w:fldCharType="begin"/>
      </w:r>
      <w:r w:rsidRPr="00E82A5C">
        <w:instrText xml:space="preserve"> SEQ Hình \* ARABIC </w:instrText>
      </w:r>
      <w:r w:rsidRPr="00E82A5C">
        <w:fldChar w:fldCharType="separate"/>
      </w:r>
      <w:r w:rsidR="007B498C">
        <w:rPr>
          <w:noProof/>
        </w:rPr>
        <w:t>19</w:t>
      </w:r>
      <w:r w:rsidRPr="00E82A5C">
        <w:fldChar w:fldCharType="end"/>
      </w:r>
      <w:r w:rsidRPr="00E82A5C">
        <w:t>: Quy trình công việc cơ bản của Faster R-CNN để phát hiện và phân loại lớp đối tượng mục tiêu, tức là các loài gây hại cây trồng (trong nghiên cứu của tác giả).</w:t>
      </w:r>
      <w:bookmarkStart w:id="138" w:name="_heading=h.xvir7l" w:colFirst="0" w:colLast="0"/>
      <w:bookmarkStart w:id="139" w:name="_heading=h.3hv69ve" w:colFirst="0" w:colLast="0"/>
      <w:bookmarkStart w:id="140" w:name="_heading=h.1x0gk37" w:colFirst="0" w:colLast="0"/>
      <w:bookmarkEnd w:id="137"/>
      <w:bookmarkEnd w:id="138"/>
      <w:bookmarkEnd w:id="139"/>
      <w:bookmarkEnd w:id="140"/>
    </w:p>
    <w:p w14:paraId="714F4A9F" w14:textId="27F2FAC4" w:rsidR="005B19CF" w:rsidRDefault="005B19CF" w:rsidP="005B19CF">
      <w:pPr>
        <w:pStyle w:val="Hnh"/>
      </w:pPr>
      <w:bookmarkStart w:id="141" w:name="_Toc195696834"/>
      <w:r>
        <w:t xml:space="preserve">Bảng </w:t>
      </w:r>
      <w:r>
        <w:fldChar w:fldCharType="begin"/>
      </w:r>
      <w:r>
        <w:instrText xml:space="preserve"> SEQ Bảng \* ARABIC </w:instrText>
      </w:r>
      <w:r>
        <w:fldChar w:fldCharType="separate"/>
      </w:r>
      <w:r w:rsidR="009A5A02">
        <w:rPr>
          <w:noProof/>
        </w:rPr>
        <w:t>4</w:t>
      </w:r>
      <w:r>
        <w:fldChar w:fldCharType="end"/>
      </w:r>
      <w:r>
        <w:t xml:space="preserve">: </w:t>
      </w:r>
      <w:r w:rsidRPr="002E2C37">
        <w:t>Hiệu suất của phương pháp Faster R-CNN với các phương pháp khác trong tài liệu.</w:t>
      </w:r>
      <w:bookmarkEnd w:id="141"/>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 xml:space="preserve">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những nghiên cứu ở trên tuy các nghiên cứu cho kết quả tương đối tốt nhưng </w:t>
      </w:r>
      <w:r w:rsidRPr="002E2C37">
        <w:lastRenderedPageBreak/>
        <w:t>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42" w:name="_Toc195640422"/>
      <w:r w:rsidRPr="002E2C37">
        <w:lastRenderedPageBreak/>
        <w:t>CHƯƠNG 3</w:t>
      </w:r>
      <w:bookmarkEnd w:id="132"/>
      <w:bookmarkEnd w:id="133"/>
      <w:bookmarkEnd w:id="142"/>
    </w:p>
    <w:p w14:paraId="28BE77FF" w14:textId="77777777" w:rsidR="0029204D" w:rsidRPr="002E2C37" w:rsidRDefault="00000000" w:rsidP="008E7F43">
      <w:pPr>
        <w:pStyle w:val="Heading1"/>
      </w:pPr>
      <w:bookmarkStart w:id="143" w:name="_Toc101958628"/>
      <w:bookmarkStart w:id="144" w:name="_Toc24946"/>
      <w:bookmarkStart w:id="145" w:name="_Toc195640423"/>
      <w:r w:rsidRPr="002E2C37">
        <w:t>HỆ THỐNG NHẬN DẠNG CÔN TRÙNG TRÊN THIẾT BỊ DI ĐỘNG</w:t>
      </w:r>
      <w:bookmarkEnd w:id="143"/>
      <w:bookmarkEnd w:id="144"/>
      <w:bookmarkEnd w:id="145"/>
    </w:p>
    <w:p w14:paraId="2E0E4ACE" w14:textId="77777777" w:rsidR="0029204D" w:rsidRPr="002E2C37" w:rsidRDefault="00000000" w:rsidP="001D2C0E">
      <w:pPr>
        <w:pStyle w:val="Heading2"/>
        <w:rPr>
          <w:highlight w:val="white"/>
        </w:rPr>
      </w:pPr>
      <w:bookmarkStart w:id="146" w:name="_heading=h.upglbi" w:colFirst="0" w:colLast="0"/>
      <w:bookmarkStart w:id="147" w:name="_Toc5788"/>
      <w:bookmarkStart w:id="148" w:name="_Toc101958629"/>
      <w:bookmarkStart w:id="149" w:name="_Toc195640424"/>
      <w:bookmarkEnd w:id="146"/>
      <w:r w:rsidRPr="002E2C37">
        <w:rPr>
          <w:highlight w:val="white"/>
        </w:rPr>
        <w:t>3.1 TỔNG QUAN HỆ THỐNG</w:t>
      </w:r>
      <w:bookmarkEnd w:id="147"/>
      <w:bookmarkEnd w:id="148"/>
      <w:bookmarkEnd w:id="149"/>
    </w:p>
    <w:p w14:paraId="3533B366" w14:textId="51B494B2" w:rsidR="00E82A5C" w:rsidRPr="00E328CC" w:rsidRDefault="00E328CC" w:rsidP="00E82A5C">
      <w:pPr>
        <w:keepNext/>
        <w:ind w:firstLine="0"/>
        <w:rPr>
          <w:lang w:val="en-US"/>
        </w:rPr>
      </w:pPr>
      <w:r w:rsidRPr="00E328CC">
        <w:rPr>
          <w:noProof/>
          <w:lang w:val="en-US"/>
        </w:rPr>
        <w:drawing>
          <wp:inline distT="0" distB="0" distL="0" distR="0" wp14:anchorId="5F069836" wp14:editId="17B95A9E">
            <wp:extent cx="5220335" cy="5474335"/>
            <wp:effectExtent l="0" t="0" r="0" b="0"/>
            <wp:docPr id="156490445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04455" name="Picture 4" descr="A screenshot of a computer&#10;&#10;AI-generated content may be incorrect."/>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20335" cy="5474335"/>
                    </a:xfrm>
                    <a:prstGeom prst="rect">
                      <a:avLst/>
                    </a:prstGeom>
                    <a:noFill/>
                    <a:ln>
                      <a:noFill/>
                    </a:ln>
                  </pic:spPr>
                </pic:pic>
              </a:graphicData>
            </a:graphic>
          </wp:inline>
        </w:drawing>
      </w:r>
    </w:p>
    <w:p w14:paraId="4C1EE0BB" w14:textId="55E51682" w:rsidR="004E108D" w:rsidRPr="002E2C37" w:rsidRDefault="00E82A5C" w:rsidP="00E82A5C">
      <w:pPr>
        <w:pStyle w:val="Hnh"/>
      </w:pPr>
      <w:bookmarkStart w:id="150" w:name="_Toc195696870"/>
      <w:r>
        <w:t xml:space="preserve">Hình </w:t>
      </w:r>
      <w:r>
        <w:fldChar w:fldCharType="begin"/>
      </w:r>
      <w:r>
        <w:instrText xml:space="preserve"> SEQ Hình \* ARABIC </w:instrText>
      </w:r>
      <w:r>
        <w:fldChar w:fldCharType="separate"/>
      </w:r>
      <w:r w:rsidR="007B498C">
        <w:rPr>
          <w:noProof/>
        </w:rPr>
        <w:t>20</w:t>
      </w:r>
      <w:r>
        <w:fldChar w:fldCharType="end"/>
      </w:r>
      <w:r>
        <w:t xml:space="preserve">: </w:t>
      </w:r>
      <w:r w:rsidRPr="002E2C37">
        <w:t>Sơ đồ tổng quát hệ thống</w:t>
      </w:r>
      <w:bookmarkEnd w:id="150"/>
    </w:p>
    <w:p w14:paraId="374B3329" w14:textId="29DFE272" w:rsidR="0029204D" w:rsidRPr="002E2C37" w:rsidRDefault="00000000">
      <w:pPr>
        <w:ind w:firstLine="709"/>
        <w:rPr>
          <w:color w:val="000000"/>
          <w:lang w:val="en-US"/>
        </w:rPr>
      </w:pPr>
      <w:bookmarkStart w:id="151" w:name="_heading=h.4du1wux" w:colFirst="0" w:colLast="0"/>
      <w:bookmarkEnd w:id="151"/>
      <w:r w:rsidRPr="002E2C37">
        <w:rPr>
          <w:color w:val="000000"/>
          <w:lang w:val="en-US"/>
        </w:rPr>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w:t>
      </w:r>
      <w:r w:rsidR="00966E19">
        <w:rPr>
          <w:color w:val="000000"/>
        </w:rPr>
        <w:t>9</w:t>
      </w:r>
      <w:r w:rsidRPr="002E2C37">
        <w:rPr>
          <w:color w:val="000000"/>
        </w:rPr>
        <w:t>s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 xml:space="preserve">về côn trùng, để có </w:t>
      </w:r>
      <w:r w:rsidRPr="002E2C37">
        <w:rPr>
          <w:color w:val="000000"/>
        </w:rPr>
        <w:lastRenderedPageBreak/>
        <w:t>được thông tin từ côn trùng thì ứng dụng sẽ</w:t>
      </w:r>
      <w:r w:rsidRPr="002E2C37">
        <w:rPr>
          <w:color w:val="000000"/>
          <w:lang w:val="en-US"/>
        </w:rPr>
        <w:t xml:space="preserve"> </w:t>
      </w:r>
      <w:r w:rsidR="00966E19">
        <w:rPr>
          <w:color w:val="000000"/>
          <w:lang w:val="en-US"/>
        </w:rPr>
        <w:t>truy vấn</w:t>
      </w:r>
      <w:r w:rsidRPr="002E2C37">
        <w:rPr>
          <w:color w:val="000000"/>
        </w:rPr>
        <w:t xml:space="preserve"> thông tin </w:t>
      </w:r>
      <w:r w:rsidRPr="002E2C37">
        <w:rPr>
          <w:color w:val="000000"/>
          <w:lang w:val="en-US"/>
        </w:rPr>
        <w:t xml:space="preserve">là tên về loài côn trùng vừa nhận diện xong </w:t>
      </w:r>
      <w:r w:rsidR="00966E19">
        <w:rPr>
          <w:color w:val="000000"/>
        </w:rPr>
        <w:t>trên</w:t>
      </w:r>
      <w:r w:rsidRPr="002E2C37">
        <w:rPr>
          <w:color w:val="000000"/>
        </w:rPr>
        <w:t xml:space="preserve"> </w:t>
      </w:r>
      <w:r w:rsidR="00966E19">
        <w:rPr>
          <w:color w:val="000000"/>
        </w:rPr>
        <w:t>database</w:t>
      </w:r>
      <w:r w:rsidRPr="002E2C37">
        <w:rPr>
          <w:color w:val="000000"/>
        </w:rPr>
        <w:t xml:space="preserve">, </w:t>
      </w:r>
      <w:r w:rsidR="00966E19">
        <w:rPr>
          <w:color w:val="000000"/>
        </w:rPr>
        <w:t>sau đó database</w:t>
      </w:r>
      <w:r w:rsidRPr="002E2C37">
        <w:rPr>
          <w:color w:val="000000"/>
        </w:rPr>
        <w:t xml:space="preserve"> sẽ xử lý và trả về thông tin cho ứng dụng </w:t>
      </w:r>
      <w:r w:rsidRPr="002E2C37">
        <w:rPr>
          <w:color w:val="000000"/>
          <w:lang w:val="en-US"/>
        </w:rPr>
        <w:t>và hiển thị lên giao diện di động</w:t>
      </w:r>
      <w:r w:rsidR="00966E19">
        <w:rPr>
          <w:color w:val="000000"/>
          <w:lang w:val="en-US"/>
        </w:rPr>
        <w:t>.</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2AC5E5D2"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ử dụng thuật toán YOLOv</w:t>
      </w:r>
      <w:r w:rsidR="00966E19">
        <w:rPr>
          <w:color w:val="000000"/>
        </w:rPr>
        <w:t>9</w:t>
      </w:r>
      <w:r w:rsidRPr="002E2C37">
        <w:rPr>
          <w:color w:val="000000"/>
        </w:rPr>
        <w:t xml:space="preserve">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262B004F" w14:textId="77777777" w:rsidR="00E82A5C" w:rsidRDefault="00000000" w:rsidP="00E82A5C">
      <w:pPr>
        <w:keepNext/>
        <w:ind w:firstLine="0"/>
      </w:pPr>
      <w:r w:rsidRPr="002E2C37">
        <w:rPr>
          <w:noProof/>
          <w:color w:val="000000"/>
          <w:lang w:eastAsia="en-GB"/>
        </w:rPr>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6"/>
                    <a:srcRect/>
                    <a:stretch>
                      <a:fillRect/>
                    </a:stretch>
                  </pic:blipFill>
                  <pic:spPr>
                    <a:xfrm>
                      <a:off x="0" y="0"/>
                      <a:ext cx="5232711" cy="2349380"/>
                    </a:xfrm>
                    <a:prstGeom prst="rect">
                      <a:avLst/>
                    </a:prstGeom>
                  </pic:spPr>
                </pic:pic>
              </a:graphicData>
            </a:graphic>
          </wp:inline>
        </w:drawing>
      </w:r>
    </w:p>
    <w:p w14:paraId="7C08B422" w14:textId="45D56567" w:rsidR="0029204D" w:rsidRPr="00E82A5C" w:rsidRDefault="00E82A5C" w:rsidP="00E82A5C">
      <w:pPr>
        <w:pStyle w:val="Hnh"/>
        <w:rPr>
          <w:color w:val="000000"/>
          <w:lang w:val="en-US" w:eastAsia="en-GB"/>
        </w:rPr>
      </w:pPr>
      <w:bookmarkStart w:id="152" w:name="_Toc195696871"/>
      <w:r>
        <w:t xml:space="preserve">Hình </w:t>
      </w:r>
      <w:r>
        <w:fldChar w:fldCharType="begin"/>
      </w:r>
      <w:r>
        <w:instrText xml:space="preserve"> SEQ Hình \* ARABIC </w:instrText>
      </w:r>
      <w:r>
        <w:fldChar w:fldCharType="separate"/>
      </w:r>
      <w:r w:rsidR="007B498C">
        <w:rPr>
          <w:noProof/>
        </w:rPr>
        <w:t>21</w:t>
      </w:r>
      <w:r>
        <w:fldChar w:fldCharType="end"/>
      </w:r>
      <w:r>
        <w:t xml:space="preserve">: </w:t>
      </w:r>
      <w:r w:rsidRPr="002E2C37">
        <w:rPr>
          <w:lang w:val="en-US"/>
        </w:rPr>
        <w:t>Sơ đồ tổng quát quá trình huấn luyện mô hình và nơi lưu trữ mô hình</w:t>
      </w:r>
      <w:bookmarkEnd w:id="152"/>
    </w:p>
    <w:p w14:paraId="74F36ED7" w14:textId="77777777" w:rsidR="0029204D" w:rsidRPr="002E2C37" w:rsidRDefault="00000000" w:rsidP="000378EA">
      <w:pPr>
        <w:pStyle w:val="Heading2"/>
      </w:pPr>
      <w:bookmarkStart w:id="153" w:name="_Toc101958630"/>
      <w:bookmarkStart w:id="154" w:name="_Toc15134"/>
      <w:bookmarkStart w:id="155" w:name="_Toc195640425"/>
      <w:r w:rsidRPr="002E2C37">
        <w:lastRenderedPageBreak/>
        <w:t>3.2 MÔ TẢ HỆ THỐNG</w:t>
      </w:r>
      <w:bookmarkEnd w:id="153"/>
      <w:bookmarkEnd w:id="154"/>
      <w:bookmarkEnd w:id="155"/>
    </w:p>
    <w:p w14:paraId="39F01CED" w14:textId="77777777" w:rsidR="0029204D" w:rsidRPr="002E2C37" w:rsidRDefault="00000000" w:rsidP="00C76553">
      <w:pPr>
        <w:pStyle w:val="Heading3"/>
      </w:pPr>
      <w:bookmarkStart w:id="156" w:name="_heading=h.3s49zyc" w:colFirst="0" w:colLast="0"/>
      <w:bookmarkStart w:id="157" w:name="_Toc10440"/>
      <w:bookmarkStart w:id="158" w:name="_Toc101958631"/>
      <w:bookmarkStart w:id="159" w:name="_Toc195640426"/>
      <w:bookmarkEnd w:id="156"/>
      <w:r w:rsidRPr="002E2C37">
        <w:t>3.2.1 Danh sách Actor</w:t>
      </w:r>
      <w:bookmarkEnd w:id="157"/>
      <w:bookmarkEnd w:id="158"/>
      <w:bookmarkEnd w:id="159"/>
    </w:p>
    <w:p w14:paraId="31CDBFB3" w14:textId="77777777" w:rsidR="000378EA" w:rsidRPr="002E2C37" w:rsidRDefault="00000000" w:rsidP="000378EA">
      <w:pPr>
        <w:ind w:firstLine="450"/>
        <w:rPr>
          <w:color w:val="1B1B1B"/>
        </w:rPr>
      </w:pPr>
      <w:r w:rsidRPr="002E2C37">
        <w:rPr>
          <w:color w:val="1B1B1B"/>
          <w:highlight w:val="white"/>
        </w:rPr>
        <w:t xml:space="preserve">Actor </w:t>
      </w:r>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1A150635" w:rsidR="0029204D" w:rsidRPr="002E2C37" w:rsidRDefault="0029204D" w:rsidP="000378EA">
      <w:pPr>
        <w:ind w:firstLine="450"/>
        <w:rPr>
          <w:color w:val="1B1B1B"/>
          <w:highlight w:val="white"/>
        </w:rPr>
      </w:pPr>
      <w:bookmarkStart w:id="160" w:name="_heading=h.meukdy" w:colFirst="0" w:colLast="0"/>
      <w:bookmarkEnd w:id="160"/>
    </w:p>
    <w:p w14:paraId="40A1F3F6" w14:textId="6889FA98" w:rsidR="005B19CF" w:rsidRDefault="005B19CF" w:rsidP="005B19CF">
      <w:pPr>
        <w:pStyle w:val="Hnh"/>
      </w:pPr>
      <w:bookmarkStart w:id="161" w:name="_Toc195696835"/>
      <w:r>
        <w:t xml:space="preserve">Bảng </w:t>
      </w:r>
      <w:r>
        <w:fldChar w:fldCharType="begin"/>
      </w:r>
      <w:r>
        <w:instrText xml:space="preserve"> SEQ Bảng \* ARABIC </w:instrText>
      </w:r>
      <w:r>
        <w:fldChar w:fldCharType="separate"/>
      </w:r>
      <w:r w:rsidR="009A5A02">
        <w:rPr>
          <w:noProof/>
        </w:rPr>
        <w:t>5</w:t>
      </w:r>
      <w:r>
        <w:fldChar w:fldCharType="end"/>
      </w:r>
      <w:r>
        <w:t xml:space="preserve">: </w:t>
      </w:r>
      <w:r w:rsidRPr="002E2C37">
        <w:t>Danh sách Actor của hệ thống</w:t>
      </w:r>
      <w:bookmarkEnd w:id="161"/>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4672E1E" w:rsidR="0029204D" w:rsidRPr="002E2C37" w:rsidRDefault="00000000" w:rsidP="001D2C0E">
      <w:pPr>
        <w:pStyle w:val="Heading3"/>
      </w:pPr>
      <w:bookmarkStart w:id="162" w:name="_Toc101958632"/>
      <w:bookmarkStart w:id="163" w:name="_Toc6314"/>
      <w:bookmarkStart w:id="164" w:name="_Toc195640427"/>
      <w:r w:rsidRPr="002E2C37">
        <w:t>3.2.2 Danh sách Use case</w:t>
      </w:r>
      <w:bookmarkEnd w:id="162"/>
      <w:bookmarkEnd w:id="163"/>
      <w:bookmarkEnd w:id="164"/>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20D101BD" w:rsidR="0029204D" w:rsidRDefault="0029204D">
      <w:pPr>
        <w:ind w:firstLine="0"/>
        <w:jc w:val="center"/>
        <w:rPr>
          <w:color w:val="1B1B1B"/>
          <w:highlight w:val="white"/>
        </w:rPr>
      </w:pPr>
      <w:bookmarkStart w:id="165" w:name="_heading=h.36ei31r" w:colFirst="0" w:colLast="0"/>
      <w:bookmarkEnd w:id="165"/>
    </w:p>
    <w:p w14:paraId="61E3E537" w14:textId="5BA1D420" w:rsidR="005B19CF" w:rsidRDefault="005B19CF" w:rsidP="005B19CF">
      <w:pPr>
        <w:pStyle w:val="Hnh"/>
      </w:pPr>
      <w:bookmarkStart w:id="166" w:name="_Toc195696836"/>
      <w:r>
        <w:t xml:space="preserve">Bảng </w:t>
      </w:r>
      <w:r>
        <w:fldChar w:fldCharType="begin"/>
      </w:r>
      <w:r>
        <w:instrText xml:space="preserve"> SEQ Bảng \* ARABIC </w:instrText>
      </w:r>
      <w:r>
        <w:fldChar w:fldCharType="separate"/>
      </w:r>
      <w:r w:rsidR="009A5A02">
        <w:rPr>
          <w:noProof/>
        </w:rPr>
        <w:t>6</w:t>
      </w:r>
      <w:r>
        <w:fldChar w:fldCharType="end"/>
      </w:r>
      <w:r>
        <w:t>: Danh sách các use case của hệ thống</w:t>
      </w:r>
      <w:bookmarkEnd w:id="166"/>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06E5C531" w:rsidR="0029204D" w:rsidRDefault="00000000">
            <w:pPr>
              <w:widowControl w:val="0"/>
              <w:ind w:left="108" w:firstLine="0"/>
            </w:pPr>
            <w:r>
              <w:t>Sử dụng model YOLO v</w:t>
            </w:r>
            <w:r w:rsidR="003560E3">
              <w:t>9</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bl>
    <w:p w14:paraId="72C77DA0" w14:textId="77777777" w:rsidR="0029204D" w:rsidRDefault="0029204D" w:rsidP="0024331B">
      <w:pPr>
        <w:pStyle w:val="Style1"/>
      </w:pPr>
    </w:p>
    <w:p w14:paraId="6A2B517E" w14:textId="77777777" w:rsidR="0029204D" w:rsidRDefault="0029204D" w:rsidP="0024331B">
      <w:pPr>
        <w:pStyle w:val="Style1"/>
      </w:pPr>
    </w:p>
    <w:p w14:paraId="1AE23E0B" w14:textId="77777777" w:rsidR="0029204D" w:rsidRDefault="0029204D" w:rsidP="0024331B">
      <w:pPr>
        <w:pStyle w:val="Style1"/>
      </w:pPr>
    </w:p>
    <w:p w14:paraId="7472FBB8" w14:textId="77777777" w:rsidR="0029204D" w:rsidRDefault="00000000" w:rsidP="001D2C0E">
      <w:r>
        <w:t>Yêu cầu phi chức năng của hệ thống</w:t>
      </w:r>
    </w:p>
    <w:p w14:paraId="7A2FA5DF" w14:textId="77777777" w:rsidR="0029204D" w:rsidRDefault="00000000" w:rsidP="001D2C0E">
      <w:r>
        <w:lastRenderedPageBreak/>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510F9A3A" w:rsidR="0029204D" w:rsidRPr="002E2C37" w:rsidRDefault="00000000" w:rsidP="001D2C0E">
      <w:pPr>
        <w:pStyle w:val="Heading3"/>
      </w:pPr>
      <w:bookmarkStart w:id="167" w:name="_Toc32530"/>
      <w:bookmarkStart w:id="168" w:name="_Toc101958633"/>
      <w:bookmarkStart w:id="169" w:name="_Toc195640428"/>
      <w:r w:rsidRPr="002E2C37">
        <w:t>3.2.3 Sơ đồ use</w:t>
      </w:r>
      <w:bookmarkEnd w:id="167"/>
      <w:bookmarkEnd w:id="168"/>
      <w:r w:rsidR="00422124">
        <w:t xml:space="preserve"> case</w:t>
      </w:r>
      <w:bookmarkEnd w:id="169"/>
    </w:p>
    <w:p w14:paraId="7138422E" w14:textId="263F3274" w:rsidR="00E82A5C" w:rsidRDefault="00967392" w:rsidP="00967392">
      <w:pPr>
        <w:keepNext/>
        <w:ind w:firstLine="0"/>
        <w:jc w:val="center"/>
      </w:pPr>
      <w:r w:rsidRPr="00967392">
        <w:rPr>
          <w:noProof/>
        </w:rPr>
        <w:drawing>
          <wp:inline distT="0" distB="0" distL="0" distR="0" wp14:anchorId="617F43F6" wp14:editId="19365AC8">
            <wp:extent cx="5220335" cy="3837305"/>
            <wp:effectExtent l="0" t="0" r="0" b="0"/>
            <wp:docPr id="79936352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63521" name="Picture 1" descr="A diagram of a diagram&#10;&#10;AI-generated content may be incorrect."/>
                    <pic:cNvPicPr/>
                  </pic:nvPicPr>
                  <pic:blipFill>
                    <a:blip r:embed="rId167"/>
                    <a:stretch>
                      <a:fillRect/>
                    </a:stretch>
                  </pic:blipFill>
                  <pic:spPr>
                    <a:xfrm>
                      <a:off x="0" y="0"/>
                      <a:ext cx="5220335" cy="3837305"/>
                    </a:xfrm>
                    <a:prstGeom prst="rect">
                      <a:avLst/>
                    </a:prstGeom>
                  </pic:spPr>
                </pic:pic>
              </a:graphicData>
            </a:graphic>
          </wp:inline>
        </w:drawing>
      </w:r>
    </w:p>
    <w:p w14:paraId="0D9D0E22" w14:textId="1D6311BB" w:rsidR="004E108D" w:rsidRDefault="00E82A5C" w:rsidP="00E82A5C">
      <w:pPr>
        <w:pStyle w:val="Hnh"/>
      </w:pPr>
      <w:bookmarkStart w:id="170" w:name="_Toc195696872"/>
      <w:r>
        <w:t xml:space="preserve">Hình </w:t>
      </w:r>
      <w:r>
        <w:fldChar w:fldCharType="begin"/>
      </w:r>
      <w:r>
        <w:instrText xml:space="preserve"> SEQ Hình \* ARABIC </w:instrText>
      </w:r>
      <w:r>
        <w:fldChar w:fldCharType="separate"/>
      </w:r>
      <w:r w:rsidR="007B498C">
        <w:rPr>
          <w:noProof/>
        </w:rPr>
        <w:t>22</w:t>
      </w:r>
      <w:r>
        <w:fldChar w:fldCharType="end"/>
      </w:r>
      <w:r>
        <w:t>: Sơ đồ usecase</w:t>
      </w:r>
      <w:bookmarkEnd w:id="170"/>
    </w:p>
    <w:p w14:paraId="79ACD710" w14:textId="77777777" w:rsidR="0029204D" w:rsidRPr="002E2C37" w:rsidRDefault="00000000" w:rsidP="001D2C0E">
      <w:pPr>
        <w:pStyle w:val="Heading3"/>
      </w:pPr>
      <w:bookmarkStart w:id="171" w:name="_Toc101958634"/>
      <w:bookmarkStart w:id="172" w:name="_Toc18335"/>
      <w:bookmarkStart w:id="173" w:name="_Toc195640429"/>
      <w:r w:rsidRPr="002E2C37">
        <w:t>3.2.4 Đặc tả chi tiết use case</w:t>
      </w:r>
      <w:bookmarkEnd w:id="171"/>
      <w:bookmarkEnd w:id="172"/>
      <w:bookmarkEnd w:id="173"/>
    </w:p>
    <w:p w14:paraId="43593DB9" w14:textId="7D93254D" w:rsidR="0029204D" w:rsidRPr="009F31F7" w:rsidRDefault="00000000" w:rsidP="009F31F7">
      <w:pPr>
        <w:pStyle w:val="Heading4"/>
      </w:pPr>
      <w:bookmarkStart w:id="174"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Start w:id="175" w:name="_heading=h.45jfvxd" w:colFirst="0" w:colLast="0"/>
      <w:bookmarkStart w:id="176" w:name="_heading=h.1ljsd9k" w:colFirst="0" w:colLast="0"/>
      <w:bookmarkEnd w:id="174"/>
      <w:bookmarkEnd w:id="175"/>
      <w:bookmarkEnd w:id="176"/>
    </w:p>
    <w:p w14:paraId="504F1D38" w14:textId="00FAA91B" w:rsidR="001C1310" w:rsidRDefault="001C1310" w:rsidP="001C1310">
      <w:pPr>
        <w:pStyle w:val="Hnh"/>
      </w:pPr>
      <w:bookmarkStart w:id="177" w:name="_Toc195696837"/>
      <w:r>
        <w:t xml:space="preserve">Bảng </w:t>
      </w:r>
      <w:r>
        <w:fldChar w:fldCharType="begin"/>
      </w:r>
      <w:r>
        <w:instrText xml:space="preserve"> SEQ Bảng \* ARABIC </w:instrText>
      </w:r>
      <w:r>
        <w:fldChar w:fldCharType="separate"/>
      </w:r>
      <w:r w:rsidR="009A5A02">
        <w:rPr>
          <w:noProof/>
        </w:rPr>
        <w:t>7</w:t>
      </w:r>
      <w:r>
        <w:fldChar w:fldCharType="end"/>
      </w:r>
      <w:r>
        <w:t xml:space="preserve">: </w:t>
      </w:r>
      <w:r>
        <w:rPr>
          <w:lang w:val="en-US"/>
        </w:rPr>
        <w:t>Đặc tả use case “Đăng Nhập”</w:t>
      </w:r>
      <w:bookmarkEnd w:id="177"/>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lastRenderedPageBreak/>
              <w:t>Hệ thống đang ở trạng thái hoạt động bình thường và tài khoản ở trạng 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lastRenderedPageBreak/>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24331B">
      <w:pPr>
        <w:pStyle w:val="Style1"/>
      </w:pPr>
      <w:bookmarkStart w:id="178" w:name="_heading=h.2koq656" w:colFirst="0" w:colLast="0"/>
      <w:bookmarkEnd w:id="178"/>
    </w:p>
    <w:p w14:paraId="74ECD651" w14:textId="11FF7A70" w:rsidR="003D2D76" w:rsidRPr="00FE00FD" w:rsidRDefault="00000000" w:rsidP="00FE00FD">
      <w:pPr>
        <w:pStyle w:val="Heading4"/>
      </w:pPr>
      <w:bookmarkStart w:id="179" w:name="_Toc101958636"/>
      <w:r w:rsidRPr="002E2C37">
        <w:t>3.</w:t>
      </w:r>
      <w:r w:rsidR="001D2C0E" w:rsidRPr="002E2C37">
        <w:t>2</w:t>
      </w:r>
      <w:r w:rsidRPr="002E2C37">
        <w:t>.4.</w:t>
      </w:r>
      <w:r w:rsidR="003560E3">
        <w:rPr>
          <w:lang w:val="en-US"/>
        </w:rPr>
        <w:t>2</w:t>
      </w:r>
      <w:r w:rsidRPr="002E2C37">
        <w:t xml:space="preserve"> Đặc tả use case đăng ký</w:t>
      </w:r>
      <w:bookmarkEnd w:id="179"/>
    </w:p>
    <w:p w14:paraId="7A1B9DA4" w14:textId="50A46DE0" w:rsidR="003D2D76" w:rsidRDefault="003D2D76" w:rsidP="003D2D76">
      <w:pPr>
        <w:pStyle w:val="Hnh"/>
      </w:pPr>
      <w:bookmarkStart w:id="180" w:name="_Toc195696838"/>
      <w:r>
        <w:t xml:space="preserve">Bảng </w:t>
      </w:r>
      <w:r>
        <w:fldChar w:fldCharType="begin"/>
      </w:r>
      <w:r>
        <w:instrText xml:space="preserve"> SEQ Bảng \* ARABIC </w:instrText>
      </w:r>
      <w:r>
        <w:fldChar w:fldCharType="separate"/>
      </w:r>
      <w:r w:rsidR="009A5A02">
        <w:rPr>
          <w:noProof/>
        </w:rPr>
        <w:t>8</w:t>
      </w:r>
      <w:r>
        <w:fldChar w:fldCharType="end"/>
      </w:r>
      <w:r>
        <w:t xml:space="preserve">: </w:t>
      </w:r>
      <w:r>
        <w:rPr>
          <w:lang w:val="en-US"/>
        </w:rPr>
        <w:t>Đặc tả use case “Đăng Ký”</w:t>
      </w:r>
      <w:bookmarkEnd w:id="180"/>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lastRenderedPageBreak/>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4622DBC8" w14:textId="3741A302" w:rsidR="0029204D" w:rsidRDefault="00000000" w:rsidP="00A05CCF">
      <w:pPr>
        <w:pStyle w:val="Heading4"/>
        <w:rPr>
          <w:lang w:val="en-US"/>
        </w:rPr>
      </w:pPr>
      <w:bookmarkStart w:id="181" w:name="_heading=h.zu0gcz" w:colFirst="0" w:colLast="0"/>
      <w:bookmarkEnd w:id="181"/>
      <w:r w:rsidRPr="002E2C37">
        <w:rPr>
          <w:lang w:val="en-US"/>
        </w:rPr>
        <w:t>3.</w:t>
      </w:r>
      <w:r w:rsidR="001D2C0E" w:rsidRPr="002E2C37">
        <w:rPr>
          <w:lang w:val="en-US"/>
        </w:rPr>
        <w:t>2</w:t>
      </w:r>
      <w:r w:rsidRPr="002E2C37">
        <w:rPr>
          <w:lang w:val="en-US"/>
        </w:rPr>
        <w:t>.4.</w:t>
      </w:r>
      <w:r w:rsidR="003560E3">
        <w:rPr>
          <w:lang w:val="en-US"/>
        </w:rPr>
        <w:t>3</w:t>
      </w:r>
      <w:r w:rsidRPr="002E2C37">
        <w:rPr>
          <w:lang w:val="en-US"/>
        </w:rPr>
        <w:t xml:space="preserve"> Đặc tả use case quản lý users login</w:t>
      </w:r>
      <w:r>
        <w:t xml:space="preserve"> </w:t>
      </w:r>
    </w:p>
    <w:p w14:paraId="79EDFFD5" w14:textId="7AD42D22" w:rsidR="003D2D76" w:rsidRDefault="003D2D76" w:rsidP="003D2D76">
      <w:pPr>
        <w:pStyle w:val="Hnh"/>
      </w:pPr>
      <w:bookmarkStart w:id="182" w:name="_Toc195696839"/>
      <w:r>
        <w:t xml:space="preserve">Bảng </w:t>
      </w:r>
      <w:r>
        <w:fldChar w:fldCharType="begin"/>
      </w:r>
      <w:r>
        <w:instrText xml:space="preserve"> SEQ Bảng \* ARABIC </w:instrText>
      </w:r>
      <w:r>
        <w:fldChar w:fldCharType="separate"/>
      </w:r>
      <w:r w:rsidR="009A5A02">
        <w:rPr>
          <w:noProof/>
        </w:rPr>
        <w:t>9</w:t>
      </w:r>
      <w:r>
        <w:fldChar w:fldCharType="end"/>
      </w:r>
      <w:r>
        <w:t xml:space="preserve">: </w:t>
      </w:r>
      <w:r>
        <w:rPr>
          <w:lang w:val="en-US"/>
        </w:rPr>
        <w:t>Đặc tả use case “User Login”</w:t>
      </w:r>
      <w:bookmarkEnd w:id="182"/>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2D0816AC" w:rsidR="0029204D" w:rsidRDefault="00000000">
            <w:pPr>
              <w:widowControl w:val="0"/>
              <w:numPr>
                <w:ilvl w:val="0"/>
                <w:numId w:val="14"/>
              </w:numPr>
              <w:tabs>
                <w:tab w:val="left" w:pos="862"/>
                <w:tab w:val="left" w:pos="5216"/>
              </w:tabs>
              <w:ind w:right="97"/>
              <w:jc w:val="left"/>
              <w:rPr>
                <w:color w:val="000000"/>
              </w:rPr>
            </w:pPr>
            <w:r>
              <w:rPr>
                <w:color w:val="000000"/>
                <w:lang w:val="en-US"/>
              </w:rPr>
              <w:t xml:space="preserve">Admin chọn chức năng </w:t>
            </w:r>
            <w:r w:rsidR="003D2D76">
              <w:rPr>
                <w:color w:val="000000"/>
                <w:lang w:val="en-US"/>
              </w:rPr>
              <w:t>đăng bài viết</w:t>
            </w:r>
            <w:r>
              <w:rPr>
                <w:color w:val="000000"/>
              </w:rPr>
              <w:t>.</w:t>
            </w:r>
          </w:p>
          <w:p w14:paraId="079F28CC" w14:textId="0F7C51E1" w:rsidR="0029204D" w:rsidRDefault="00000000">
            <w:pPr>
              <w:widowControl w:val="0"/>
              <w:numPr>
                <w:ilvl w:val="0"/>
                <w:numId w:val="14"/>
              </w:numPr>
              <w:tabs>
                <w:tab w:val="left" w:pos="862"/>
              </w:tabs>
              <w:jc w:val="left"/>
              <w:rPr>
                <w:color w:val="000000"/>
              </w:rPr>
            </w:pPr>
            <w:r>
              <w:rPr>
                <w:color w:val="000000"/>
              </w:rPr>
              <w:t xml:space="preserve">Hệ thống </w:t>
            </w:r>
            <w:r w:rsidR="003D2D76">
              <w:rPr>
                <w:color w:val="000000"/>
              </w:rPr>
              <w:t>lưu thông tin bài viết</w:t>
            </w:r>
            <w:r>
              <w:rPr>
                <w:color w:val="000000"/>
                <w:lang w:val="en-US"/>
              </w:rPr>
              <w:t xml:space="preserve">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lastRenderedPageBreak/>
              <w:t>Kết thúc sự kiện.</w:t>
            </w:r>
          </w:p>
        </w:tc>
      </w:tr>
    </w:tbl>
    <w:p w14:paraId="7F334CED" w14:textId="77777777" w:rsidR="0029204D" w:rsidRDefault="0029204D" w:rsidP="0024331B">
      <w:pPr>
        <w:pStyle w:val="Style1"/>
      </w:pPr>
    </w:p>
    <w:p w14:paraId="1E46433E" w14:textId="2024FE5C" w:rsidR="0029204D" w:rsidRPr="009F31F7" w:rsidRDefault="00000000" w:rsidP="009F31F7">
      <w:pPr>
        <w:pStyle w:val="Heading4"/>
      </w:pPr>
      <w:bookmarkStart w:id="183" w:name="_Toc101958637"/>
      <w:r w:rsidRPr="002E2C37">
        <w:t>3.</w:t>
      </w:r>
      <w:r w:rsidR="001D2C0E" w:rsidRPr="002E2C37">
        <w:t>2</w:t>
      </w:r>
      <w:r w:rsidRPr="002E2C37">
        <w:t>.4.</w:t>
      </w:r>
      <w:r w:rsidR="003560E3">
        <w:rPr>
          <w:lang w:val="en-US"/>
        </w:rPr>
        <w:t>4</w:t>
      </w:r>
      <w:r w:rsidRPr="002E2C37">
        <w:t xml:space="preserve"> Đặc tả use case detect</w:t>
      </w:r>
      <w:bookmarkEnd w:id="183"/>
    </w:p>
    <w:p w14:paraId="5453F7D1" w14:textId="0C54C51F" w:rsidR="003D2D76" w:rsidRDefault="003D2D76" w:rsidP="003D2D76">
      <w:pPr>
        <w:pStyle w:val="Hnh"/>
      </w:pPr>
      <w:bookmarkStart w:id="184" w:name="_Toc195696840"/>
      <w:r>
        <w:t xml:space="preserve">Bảng </w:t>
      </w:r>
      <w:r>
        <w:fldChar w:fldCharType="begin"/>
      </w:r>
      <w:r>
        <w:instrText xml:space="preserve"> SEQ Bảng \* ARABIC </w:instrText>
      </w:r>
      <w:r>
        <w:fldChar w:fldCharType="separate"/>
      </w:r>
      <w:r w:rsidR="009A5A02">
        <w:rPr>
          <w:noProof/>
        </w:rPr>
        <w:t>10</w:t>
      </w:r>
      <w:r>
        <w:fldChar w:fldCharType="end"/>
      </w:r>
      <w:r>
        <w:t xml:space="preserve">: </w:t>
      </w:r>
      <w:r>
        <w:rPr>
          <w:lang w:val="en-US"/>
        </w:rPr>
        <w:t>Đặc tả use case “Nhận Diện”</w:t>
      </w:r>
      <w:bookmarkEnd w:id="184"/>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2E29D4C3" w14:textId="463EC824" w:rsidR="0029204D" w:rsidRPr="009F31F7" w:rsidRDefault="00000000" w:rsidP="009F31F7">
      <w:pPr>
        <w:pStyle w:val="Heading4"/>
        <w:rPr>
          <w:lang w:val="en-US"/>
        </w:rPr>
      </w:pPr>
      <w:bookmarkStart w:id="185" w:name="_heading=h.3jtnz0s" w:colFirst="0" w:colLast="0"/>
      <w:bookmarkEnd w:id="185"/>
      <w:r w:rsidRPr="002E2C37">
        <w:t>3.</w:t>
      </w:r>
      <w:r w:rsidR="000726B3" w:rsidRPr="002E2C37">
        <w:t>2</w:t>
      </w:r>
      <w:r w:rsidRPr="002E2C37">
        <w:t>.4.</w:t>
      </w:r>
      <w:r w:rsidR="003560E3">
        <w:t xml:space="preserve">5 </w:t>
      </w:r>
      <w:r w:rsidRPr="002E2C37">
        <w:t>Đặc tả use case detect</w:t>
      </w:r>
      <w:r w:rsidRPr="002E2C37">
        <w:rPr>
          <w:lang w:val="en-US"/>
        </w:rPr>
        <w:t xml:space="preserve"> loài mới </w:t>
      </w:r>
    </w:p>
    <w:p w14:paraId="7CD6BFCA" w14:textId="2395CF9E" w:rsidR="003D2D76" w:rsidRDefault="003D2D76" w:rsidP="003D2D76">
      <w:pPr>
        <w:pStyle w:val="Hnh"/>
      </w:pPr>
      <w:bookmarkStart w:id="186" w:name="_Toc195696841"/>
      <w:r>
        <w:t xml:space="preserve">Bảng </w:t>
      </w:r>
      <w:r>
        <w:fldChar w:fldCharType="begin"/>
      </w:r>
      <w:r>
        <w:instrText xml:space="preserve"> SEQ Bảng \* ARABIC </w:instrText>
      </w:r>
      <w:r>
        <w:fldChar w:fldCharType="separate"/>
      </w:r>
      <w:r w:rsidR="009A5A02">
        <w:rPr>
          <w:noProof/>
        </w:rPr>
        <w:t>11</w:t>
      </w:r>
      <w:r>
        <w:fldChar w:fldCharType="end"/>
      </w:r>
      <w:r>
        <w:t>: Đặc tả use case “</w:t>
      </w:r>
      <w:r>
        <w:rPr>
          <w:lang w:val="en-US"/>
        </w:rPr>
        <w:t>Nhận Diện Loài Mới</w:t>
      </w:r>
      <w:r>
        <w:t>”</w:t>
      </w:r>
      <w:bookmarkEnd w:id="186"/>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lastRenderedPageBreak/>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24331B">
      <w:pPr>
        <w:pStyle w:val="Style1"/>
      </w:pPr>
    </w:p>
    <w:p w14:paraId="7FEA68A2" w14:textId="77777777" w:rsidR="0029204D" w:rsidRDefault="0029204D" w:rsidP="0024331B">
      <w:pPr>
        <w:pStyle w:val="Style1"/>
      </w:pPr>
      <w:bookmarkStart w:id="187" w:name="_heading=h.1yyy98l" w:colFirst="0" w:colLast="0"/>
      <w:bookmarkEnd w:id="187"/>
    </w:p>
    <w:p w14:paraId="14E64A0C" w14:textId="110AF6AF" w:rsidR="0029204D" w:rsidRDefault="00000000" w:rsidP="009F31F7">
      <w:pPr>
        <w:pStyle w:val="Heading4"/>
      </w:pPr>
      <w:bookmarkStart w:id="188" w:name="_Toc101958639"/>
      <w:r w:rsidRPr="002E2C37">
        <w:t>3.</w:t>
      </w:r>
      <w:r w:rsidR="000726B3" w:rsidRPr="002E2C37">
        <w:t>2</w:t>
      </w:r>
      <w:r w:rsidRPr="002E2C37">
        <w:t>.4.</w:t>
      </w:r>
      <w:r w:rsidR="003560E3">
        <w:rPr>
          <w:lang w:val="en-US"/>
        </w:rPr>
        <w:t>6</w:t>
      </w:r>
      <w:r w:rsidRPr="002E2C37">
        <w:t xml:space="preserve"> Đặc tả use case xem </w:t>
      </w:r>
      <w:bookmarkEnd w:id="188"/>
      <w:r w:rsidR="003560E3">
        <w:t>chi tiết côn trùng</w:t>
      </w:r>
    </w:p>
    <w:p w14:paraId="079DD57C" w14:textId="59B5A716" w:rsidR="00AF4289" w:rsidRDefault="00AF4289" w:rsidP="00AF4289">
      <w:pPr>
        <w:pStyle w:val="Hnh"/>
      </w:pPr>
      <w:bookmarkStart w:id="189" w:name="_Toc195696842"/>
      <w:r>
        <w:t xml:space="preserve">Bảng </w:t>
      </w:r>
      <w:r>
        <w:fldChar w:fldCharType="begin"/>
      </w:r>
      <w:r>
        <w:instrText xml:space="preserve"> SEQ Bảng \* ARABIC </w:instrText>
      </w:r>
      <w:r>
        <w:fldChar w:fldCharType="separate"/>
      </w:r>
      <w:r w:rsidR="009A5A02">
        <w:rPr>
          <w:noProof/>
        </w:rPr>
        <w:t>12</w:t>
      </w:r>
      <w:r>
        <w:fldChar w:fldCharType="end"/>
      </w:r>
      <w:r>
        <w:t>: Đặc tả use case “Xem danh sách hình ảnh theo tên côn trùng”</w:t>
      </w:r>
      <w:bookmarkEnd w:id="189"/>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1FFC8A54"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xem </w:t>
            </w:r>
            <w:r w:rsidR="003560E3">
              <w:rPr>
                <w:color w:val="000000"/>
              </w:rPr>
              <w:t>chi tiết thông tin về 1 loài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3452276" w:rsidR="0029204D" w:rsidRDefault="00000000">
            <w:pPr>
              <w:widowControl w:val="0"/>
              <w:ind w:left="107" w:firstLine="0"/>
              <w:jc w:val="left"/>
              <w:rPr>
                <w:color w:val="000000"/>
              </w:rPr>
            </w:pPr>
            <w:r>
              <w:rPr>
                <w:b/>
                <w:color w:val="000000"/>
              </w:rPr>
              <w:t xml:space="preserve">Sự kiện kích hoạt: </w:t>
            </w:r>
            <w:r w:rsidR="003560E3">
              <w:rPr>
                <w:color w:val="000000"/>
              </w:rPr>
              <w:t>Người dùng click vào mục của listview</w:t>
            </w:r>
          </w:p>
        </w:tc>
      </w:tr>
      <w:tr w:rsidR="0029204D" w14:paraId="111680C5" w14:textId="77777777">
        <w:trPr>
          <w:trHeight w:val="599"/>
        </w:trPr>
        <w:tc>
          <w:tcPr>
            <w:tcW w:w="8222" w:type="dxa"/>
          </w:tcPr>
          <w:p w14:paraId="0AA257FF" w14:textId="6D43A946" w:rsidR="0029204D" w:rsidRDefault="00000000">
            <w:pPr>
              <w:widowControl w:val="0"/>
              <w:ind w:left="107" w:firstLine="0"/>
              <w:jc w:val="left"/>
              <w:rPr>
                <w:color w:val="000000"/>
              </w:rPr>
            </w:pPr>
            <w:r>
              <w:rPr>
                <w:b/>
                <w:color w:val="000000"/>
              </w:rPr>
              <w:t xml:space="preserve">Điều kiện thực hiện: </w:t>
            </w:r>
            <w:r w:rsidR="003560E3">
              <w:rPr>
                <w:color w:val="000000"/>
              </w:rPr>
              <w:t>Người dùng click chọn 1 mục của listview</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lastRenderedPageBreak/>
              <w:t>Luồng sự kiện chính:</w:t>
            </w:r>
          </w:p>
          <w:p w14:paraId="46787BFC" w14:textId="479FAA74" w:rsidR="0029204D" w:rsidRDefault="00000000">
            <w:pPr>
              <w:widowControl w:val="0"/>
              <w:numPr>
                <w:ilvl w:val="0"/>
                <w:numId w:val="21"/>
              </w:numPr>
              <w:tabs>
                <w:tab w:val="left" w:pos="862"/>
              </w:tabs>
              <w:ind w:left="944"/>
              <w:jc w:val="left"/>
              <w:rPr>
                <w:color w:val="000000"/>
              </w:rPr>
            </w:pPr>
            <w:r>
              <w:rPr>
                <w:color w:val="000000"/>
              </w:rPr>
              <w:t xml:space="preserve">Người dùng chọn chức năng “Xem </w:t>
            </w:r>
            <w:r w:rsidR="003560E3">
              <w:rPr>
                <w:color w:val="000000"/>
              </w:rPr>
              <w:t>chi tiết</w:t>
            </w:r>
            <w:r>
              <w:rPr>
                <w:color w:val="000000"/>
              </w:rPr>
              <w:t>”.</w:t>
            </w:r>
          </w:p>
          <w:p w14:paraId="17395169" w14:textId="1C68E72E" w:rsidR="0029204D" w:rsidRDefault="00000000">
            <w:pPr>
              <w:widowControl w:val="0"/>
              <w:numPr>
                <w:ilvl w:val="0"/>
                <w:numId w:val="21"/>
              </w:numPr>
              <w:tabs>
                <w:tab w:val="left" w:pos="854"/>
                <w:tab w:val="left" w:pos="5216"/>
              </w:tabs>
              <w:ind w:left="854" w:right="97" w:hanging="270"/>
              <w:jc w:val="left"/>
              <w:rPr>
                <w:color w:val="000000"/>
              </w:rPr>
            </w:pPr>
            <w:r>
              <w:rPr>
                <w:color w:val="000000"/>
              </w:rPr>
              <w:t xml:space="preserve">Hệ thống </w:t>
            </w:r>
            <w:r w:rsidR="003560E3">
              <w:rPr>
                <w:color w:val="000000"/>
              </w:rPr>
              <w:t>nhận sự kiện click, nếu có lỗi thì chuyển sang luồng phụ</w:t>
            </w:r>
            <w:r>
              <w:rPr>
                <w:color w:val="000000"/>
              </w:rPr>
              <w:t xml:space="preserve"> A.</w:t>
            </w:r>
          </w:p>
          <w:p w14:paraId="0CF4DAFA" w14:textId="54A80DCC" w:rsidR="0029204D" w:rsidRDefault="00000000">
            <w:pPr>
              <w:widowControl w:val="0"/>
              <w:numPr>
                <w:ilvl w:val="0"/>
                <w:numId w:val="21"/>
              </w:numPr>
              <w:tabs>
                <w:tab w:val="left" w:pos="862"/>
              </w:tabs>
              <w:ind w:left="944"/>
              <w:jc w:val="left"/>
              <w:rPr>
                <w:color w:val="000000"/>
              </w:rPr>
            </w:pPr>
            <w:r>
              <w:rPr>
                <w:color w:val="000000"/>
              </w:rPr>
              <w:t>Hệ thống hiển thị</w:t>
            </w:r>
            <w:r w:rsidR="003560E3">
              <w:rPr>
                <w:color w:val="000000"/>
              </w:rPr>
              <w:t xml:space="preserve"> chi tiết 1 loài</w:t>
            </w:r>
            <w:r>
              <w:rPr>
                <w:color w:val="000000"/>
              </w:rPr>
              <w:t xml:space="preserve">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24331B">
      <w:pPr>
        <w:pStyle w:val="Style1"/>
      </w:pPr>
      <w:bookmarkStart w:id="190" w:name="_heading=h.4iylrwe" w:colFirst="0" w:colLast="0"/>
      <w:bookmarkEnd w:id="190"/>
    </w:p>
    <w:p w14:paraId="637B0EEA" w14:textId="6CA646DA" w:rsidR="0029204D" w:rsidRDefault="00000000" w:rsidP="009F31F7">
      <w:pPr>
        <w:pStyle w:val="Heading4"/>
      </w:pPr>
      <w:bookmarkStart w:id="191" w:name="_Toc101958640"/>
      <w:r w:rsidRPr="002E2C37">
        <w:t>3.</w:t>
      </w:r>
      <w:r w:rsidR="000726B3" w:rsidRPr="002E2C37">
        <w:t>2</w:t>
      </w:r>
      <w:r w:rsidRPr="002E2C37">
        <w:t>.4.</w:t>
      </w:r>
      <w:r w:rsidR="003560E3">
        <w:rPr>
          <w:lang w:val="en-US"/>
        </w:rPr>
        <w:t>7</w:t>
      </w:r>
      <w:r w:rsidRPr="002E2C37">
        <w:t xml:space="preserve"> Đặc tả use case</w:t>
      </w:r>
      <w:bookmarkEnd w:id="191"/>
      <w:r w:rsidR="008B0DE6">
        <w:t xml:space="preserve"> đăng bài viết côn trùng</w:t>
      </w:r>
    </w:p>
    <w:p w14:paraId="0A8DCAE4" w14:textId="172373C8" w:rsidR="002B2826" w:rsidRDefault="002B2826" w:rsidP="002B2826">
      <w:pPr>
        <w:pStyle w:val="Hnh"/>
      </w:pPr>
      <w:bookmarkStart w:id="192" w:name="_Toc195696843"/>
      <w:r>
        <w:t xml:space="preserve">Bảng </w:t>
      </w:r>
      <w:r>
        <w:fldChar w:fldCharType="begin"/>
      </w:r>
      <w:r>
        <w:instrText xml:space="preserve"> SEQ Bảng \* ARABIC </w:instrText>
      </w:r>
      <w:r>
        <w:fldChar w:fldCharType="separate"/>
      </w:r>
      <w:r w:rsidR="009A5A02">
        <w:rPr>
          <w:noProof/>
        </w:rPr>
        <w:t>13</w:t>
      </w:r>
      <w:r>
        <w:fldChar w:fldCharType="end"/>
      </w:r>
      <w:r>
        <w:t>: Đặc tả use case đăng bài viết côn trùng</w:t>
      </w:r>
      <w:bookmarkEnd w:id="192"/>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2691A80B" w:rsidR="0029204D" w:rsidRDefault="00000000">
            <w:pPr>
              <w:widowControl w:val="0"/>
              <w:ind w:left="107" w:firstLine="0"/>
              <w:jc w:val="left"/>
              <w:rPr>
                <w:color w:val="000000"/>
              </w:rPr>
            </w:pPr>
            <w:r>
              <w:rPr>
                <w:b/>
              </w:rPr>
              <w:t>Use Case</w:t>
            </w:r>
            <w:r>
              <w:rPr>
                <w:b/>
                <w:color w:val="000000"/>
              </w:rPr>
              <w:t xml:space="preserve">: </w:t>
            </w:r>
            <w:r w:rsidR="008B0DE6">
              <w:rPr>
                <w:color w:val="000000"/>
              </w:rPr>
              <w:t>Đăng bài viết</w:t>
            </w:r>
          </w:p>
        </w:tc>
      </w:tr>
      <w:tr w:rsidR="0029204D" w14:paraId="3717C908" w14:textId="77777777">
        <w:trPr>
          <w:trHeight w:val="299"/>
        </w:trPr>
        <w:tc>
          <w:tcPr>
            <w:tcW w:w="8222" w:type="dxa"/>
          </w:tcPr>
          <w:p w14:paraId="430522E0" w14:textId="7EABD553" w:rsidR="0029204D" w:rsidRDefault="00000000">
            <w:pPr>
              <w:widowControl w:val="0"/>
              <w:ind w:left="107" w:firstLine="0"/>
              <w:jc w:val="left"/>
              <w:rPr>
                <w:color w:val="000000"/>
              </w:rPr>
            </w:pPr>
            <w:r>
              <w:rPr>
                <w:b/>
                <w:color w:val="000000"/>
              </w:rPr>
              <w:t>Tác nhân chính:</w:t>
            </w:r>
            <w:r w:rsidR="008B0DE6">
              <w:rPr>
                <w:color w:val="000000"/>
              </w:rPr>
              <w:t xml:space="preserve"> </w:t>
            </w:r>
            <w:r>
              <w:rPr>
                <w:color w:val="000000"/>
              </w:rPr>
              <w:t>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3CAB01D" w:rsidR="0029204D" w:rsidRDefault="008B0DE6">
            <w:pPr>
              <w:widowControl w:val="0"/>
              <w:numPr>
                <w:ilvl w:val="0"/>
                <w:numId w:val="12"/>
              </w:numPr>
              <w:tabs>
                <w:tab w:val="left" w:pos="828"/>
                <w:tab w:val="left" w:pos="829"/>
              </w:tabs>
              <w:ind w:hanging="77"/>
              <w:jc w:val="left"/>
              <w:rPr>
                <w:color w:val="000000"/>
              </w:rPr>
            </w:pPr>
            <w:r>
              <w:rPr>
                <w:color w:val="000000"/>
              </w:rPr>
              <w:t>Admin đăng bài viết về 1 loài côn trùng</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506AAA66"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sidR="008B0DE6">
              <w:rPr>
                <w:color w:val="000000"/>
              </w:rPr>
              <w:t>admin đăng nhập thành côn chọn chức năng đăng bài viết</w:t>
            </w:r>
          </w:p>
        </w:tc>
      </w:tr>
      <w:tr w:rsidR="0029204D" w14:paraId="43ED8A2D" w14:textId="77777777">
        <w:trPr>
          <w:trHeight w:val="399"/>
        </w:trPr>
        <w:tc>
          <w:tcPr>
            <w:tcW w:w="8222" w:type="dxa"/>
          </w:tcPr>
          <w:p w14:paraId="0CB62D1E" w14:textId="0B2B3B5A" w:rsidR="0029204D" w:rsidRDefault="00000000">
            <w:pPr>
              <w:widowControl w:val="0"/>
              <w:ind w:left="107" w:firstLine="0"/>
              <w:jc w:val="left"/>
              <w:rPr>
                <w:color w:val="000000"/>
              </w:rPr>
            </w:pPr>
            <w:r>
              <w:rPr>
                <w:b/>
                <w:color w:val="000000"/>
              </w:rPr>
              <w:t>Điều kiện thực hiện:</w:t>
            </w:r>
            <w:r w:rsidR="00BC67E0">
              <w:rPr>
                <w:b/>
                <w:color w:val="000000"/>
              </w:rPr>
              <w:t xml:space="preserve"> </w:t>
            </w:r>
            <w:r w:rsidR="008B0DE6">
              <w:rPr>
                <w:color w:val="000000"/>
              </w:rPr>
              <w:t>Admin điền đủ thông tin bài viết</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1D4A745" w:rsidR="0029204D" w:rsidRDefault="008B0DE6">
            <w:pPr>
              <w:widowControl w:val="0"/>
              <w:numPr>
                <w:ilvl w:val="0"/>
                <w:numId w:val="22"/>
              </w:numPr>
              <w:tabs>
                <w:tab w:val="left" w:pos="862"/>
              </w:tabs>
              <w:ind w:left="944"/>
              <w:jc w:val="left"/>
              <w:rPr>
                <w:color w:val="000000"/>
              </w:rPr>
            </w:pPr>
            <w:r>
              <w:rPr>
                <w:color w:val="000000"/>
              </w:rPr>
              <w:t>Admin chọn chức năng “Đăng bài viết”.</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24331B">
      <w:pPr>
        <w:pStyle w:val="Style1"/>
      </w:pPr>
      <w:bookmarkStart w:id="193" w:name="_heading=h.2y3w247" w:colFirst="0" w:colLast="0"/>
      <w:bookmarkEnd w:id="193"/>
    </w:p>
    <w:p w14:paraId="697D5127" w14:textId="77777777" w:rsidR="0029204D" w:rsidRDefault="0029204D" w:rsidP="0024331B">
      <w:pPr>
        <w:pStyle w:val="Style1"/>
      </w:pPr>
      <w:bookmarkStart w:id="194" w:name="_Toc24797"/>
      <w:bookmarkStart w:id="195" w:name="_Toc101958643"/>
    </w:p>
    <w:p w14:paraId="079F27A1" w14:textId="77777777" w:rsidR="0029204D" w:rsidRPr="002E2C37" w:rsidRDefault="00000000" w:rsidP="00C76553">
      <w:pPr>
        <w:pStyle w:val="Heading2"/>
      </w:pPr>
      <w:bookmarkStart w:id="196" w:name="_Toc195640430"/>
      <w:r w:rsidRPr="002E2C37">
        <w:lastRenderedPageBreak/>
        <w:t>3.3 THIẾT KẾ CƠ SỞ DỮ LIỆU</w:t>
      </w:r>
      <w:bookmarkEnd w:id="194"/>
      <w:bookmarkEnd w:id="195"/>
      <w:bookmarkEnd w:id="196"/>
    </w:p>
    <w:p w14:paraId="7FBFF286" w14:textId="77777777" w:rsidR="0029204D" w:rsidRPr="002E2C37" w:rsidRDefault="00000000" w:rsidP="00C76553">
      <w:pPr>
        <w:pStyle w:val="Heading3"/>
      </w:pPr>
      <w:bookmarkStart w:id="197" w:name="_Toc18917"/>
      <w:bookmarkStart w:id="198" w:name="_Toc101958644"/>
      <w:bookmarkStart w:id="199" w:name="_Toc195640431"/>
      <w:r w:rsidRPr="002E2C37">
        <w:t>3.3.1 Thiết kế chi tiết các bảng dữ liệu</w:t>
      </w:r>
      <w:bookmarkEnd w:id="197"/>
      <w:bookmarkEnd w:id="198"/>
      <w:bookmarkEnd w:id="199"/>
    </w:p>
    <w:p w14:paraId="01C7F0E0" w14:textId="6251EA94" w:rsidR="0029204D" w:rsidRDefault="0029204D">
      <w:pPr>
        <w:jc w:val="center"/>
      </w:pPr>
    </w:p>
    <w:p w14:paraId="34FC700F" w14:textId="7DFD5EEF" w:rsidR="002B2826" w:rsidRDefault="002B2826" w:rsidP="002B2826">
      <w:pPr>
        <w:pStyle w:val="Hnh"/>
      </w:pPr>
      <w:bookmarkStart w:id="200" w:name="_Toc195696844"/>
      <w:r>
        <w:t xml:space="preserve">Bảng </w:t>
      </w:r>
      <w:r>
        <w:fldChar w:fldCharType="begin"/>
      </w:r>
      <w:r>
        <w:instrText xml:space="preserve"> SEQ Bảng \* ARABIC </w:instrText>
      </w:r>
      <w:r>
        <w:fldChar w:fldCharType="separate"/>
      </w:r>
      <w:r w:rsidR="009A5A02">
        <w:rPr>
          <w:noProof/>
        </w:rPr>
        <w:t>14</w:t>
      </w:r>
      <w:r>
        <w:fldChar w:fldCharType="end"/>
      </w:r>
      <w:r>
        <w:t>: Bảng thông tin côn trùng</w:t>
      </w:r>
      <w:bookmarkEnd w:id="200"/>
    </w:p>
    <w:tbl>
      <w:tblPr>
        <w:tblStyle w:val="TableGrid"/>
        <w:tblW w:w="0" w:type="auto"/>
        <w:tblLook w:val="04A0" w:firstRow="1" w:lastRow="0" w:firstColumn="1" w:lastColumn="0" w:noHBand="0" w:noVBand="1"/>
      </w:tblPr>
      <w:tblGrid>
        <w:gridCol w:w="2194"/>
        <w:gridCol w:w="2011"/>
        <w:gridCol w:w="1481"/>
        <w:gridCol w:w="2525"/>
      </w:tblGrid>
      <w:tr w:rsidR="0029204D" w14:paraId="4C516B0D" w14:textId="77777777" w:rsidTr="002B2826">
        <w:trPr>
          <w:trHeight w:val="484"/>
        </w:trPr>
        <w:tc>
          <w:tcPr>
            <w:tcW w:w="2194" w:type="dxa"/>
          </w:tcPr>
          <w:p w14:paraId="6E706DF4" w14:textId="77777777" w:rsidR="0029204D" w:rsidRDefault="00000000">
            <w:pPr>
              <w:spacing w:line="240" w:lineRule="auto"/>
              <w:ind w:firstLine="0"/>
              <w:jc w:val="center"/>
              <w:rPr>
                <w:b/>
                <w:bCs/>
              </w:rPr>
            </w:pPr>
            <w:r>
              <w:rPr>
                <w:b/>
                <w:bCs/>
              </w:rPr>
              <w:t>Tên trường</w:t>
            </w:r>
          </w:p>
        </w:tc>
        <w:tc>
          <w:tcPr>
            <w:tcW w:w="2011" w:type="dxa"/>
          </w:tcPr>
          <w:p w14:paraId="6A372CC4" w14:textId="77777777" w:rsidR="0029204D" w:rsidRDefault="00000000">
            <w:pPr>
              <w:spacing w:line="240" w:lineRule="auto"/>
              <w:ind w:firstLine="0"/>
              <w:jc w:val="center"/>
              <w:rPr>
                <w:b/>
                <w:bCs/>
              </w:rPr>
            </w:pPr>
            <w:r>
              <w:rPr>
                <w:b/>
                <w:bCs/>
              </w:rPr>
              <w:t>Kiểu dữ liệu</w:t>
            </w:r>
          </w:p>
        </w:tc>
        <w:tc>
          <w:tcPr>
            <w:tcW w:w="1481" w:type="dxa"/>
          </w:tcPr>
          <w:p w14:paraId="61BD472C" w14:textId="77777777" w:rsidR="0029204D" w:rsidRDefault="00000000">
            <w:pPr>
              <w:spacing w:line="240" w:lineRule="auto"/>
              <w:ind w:firstLine="0"/>
              <w:jc w:val="center"/>
              <w:rPr>
                <w:b/>
                <w:bCs/>
              </w:rPr>
            </w:pPr>
            <w:r>
              <w:rPr>
                <w:b/>
                <w:bCs/>
              </w:rPr>
              <w:t>Ràng buộc</w:t>
            </w:r>
          </w:p>
        </w:tc>
        <w:tc>
          <w:tcPr>
            <w:tcW w:w="252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rsidTr="002B2826">
        <w:trPr>
          <w:trHeight w:val="548"/>
        </w:trPr>
        <w:tc>
          <w:tcPr>
            <w:tcW w:w="2194" w:type="dxa"/>
          </w:tcPr>
          <w:p w14:paraId="6A84ADE2" w14:textId="7EC36D98" w:rsidR="0029204D" w:rsidRDefault="008B0DE6">
            <w:pPr>
              <w:spacing w:line="240" w:lineRule="auto"/>
              <w:ind w:firstLine="0"/>
              <w:jc w:val="center"/>
              <w:rPr>
                <w:lang w:val="en-US"/>
              </w:rPr>
            </w:pPr>
            <w:r>
              <w:rPr>
                <w:lang w:val="en-US"/>
              </w:rPr>
              <w:t>id</w:t>
            </w:r>
          </w:p>
        </w:tc>
        <w:tc>
          <w:tcPr>
            <w:tcW w:w="2011" w:type="dxa"/>
          </w:tcPr>
          <w:p w14:paraId="7F0FA0F9" w14:textId="77777777" w:rsidR="0029204D" w:rsidRDefault="00000000">
            <w:pPr>
              <w:spacing w:line="240" w:lineRule="auto"/>
              <w:ind w:firstLine="0"/>
              <w:jc w:val="center"/>
            </w:pPr>
            <w:r>
              <w:t>int</w:t>
            </w:r>
          </w:p>
        </w:tc>
        <w:tc>
          <w:tcPr>
            <w:tcW w:w="1481" w:type="dxa"/>
          </w:tcPr>
          <w:p w14:paraId="159F638D" w14:textId="77777777" w:rsidR="0029204D" w:rsidRDefault="00000000">
            <w:pPr>
              <w:spacing w:line="240" w:lineRule="auto"/>
              <w:ind w:firstLine="0"/>
              <w:jc w:val="center"/>
            </w:pPr>
            <w:r>
              <w:t>Khóa chính</w:t>
            </w:r>
          </w:p>
        </w:tc>
        <w:tc>
          <w:tcPr>
            <w:tcW w:w="2525" w:type="dxa"/>
          </w:tcPr>
          <w:p w14:paraId="1EBACBB3" w14:textId="01E61EAE" w:rsidR="0029204D" w:rsidRDefault="008B0DE6">
            <w:pPr>
              <w:spacing w:line="240" w:lineRule="auto"/>
              <w:ind w:firstLine="0"/>
              <w:jc w:val="center"/>
            </w:pPr>
            <w:r>
              <w:t>Mã côn trùng</w:t>
            </w:r>
          </w:p>
        </w:tc>
      </w:tr>
      <w:tr w:rsidR="0029204D" w14:paraId="6CDDAD00" w14:textId="77777777" w:rsidTr="002B2826">
        <w:trPr>
          <w:trHeight w:val="548"/>
        </w:trPr>
        <w:tc>
          <w:tcPr>
            <w:tcW w:w="2194" w:type="dxa"/>
          </w:tcPr>
          <w:p w14:paraId="586EA36A" w14:textId="42CBCE1B" w:rsidR="0029204D" w:rsidRDefault="008B0DE6">
            <w:pPr>
              <w:spacing w:line="240" w:lineRule="auto"/>
              <w:ind w:firstLine="0"/>
              <w:jc w:val="center"/>
              <w:rPr>
                <w:lang w:val="en-US"/>
              </w:rPr>
            </w:pPr>
            <w:r>
              <w:rPr>
                <w:lang w:val="en-US"/>
              </w:rPr>
              <w:t>Tenvn</w:t>
            </w:r>
          </w:p>
        </w:tc>
        <w:tc>
          <w:tcPr>
            <w:tcW w:w="2011" w:type="dxa"/>
          </w:tcPr>
          <w:p w14:paraId="27800E2C" w14:textId="77777777" w:rsidR="0029204D" w:rsidRDefault="00000000">
            <w:pPr>
              <w:spacing w:line="240" w:lineRule="auto"/>
              <w:ind w:firstLine="0"/>
              <w:jc w:val="center"/>
            </w:pPr>
            <w:r>
              <w:t>varchar</w:t>
            </w:r>
          </w:p>
        </w:tc>
        <w:tc>
          <w:tcPr>
            <w:tcW w:w="1481" w:type="dxa"/>
          </w:tcPr>
          <w:p w14:paraId="76AC80B4" w14:textId="77777777" w:rsidR="0029204D" w:rsidRDefault="0029204D">
            <w:pPr>
              <w:spacing w:line="240" w:lineRule="auto"/>
              <w:ind w:firstLine="0"/>
              <w:jc w:val="center"/>
            </w:pPr>
          </w:p>
        </w:tc>
        <w:tc>
          <w:tcPr>
            <w:tcW w:w="2525" w:type="dxa"/>
          </w:tcPr>
          <w:p w14:paraId="52D2679C" w14:textId="77777777" w:rsidR="0029204D" w:rsidRDefault="00000000">
            <w:pPr>
              <w:spacing w:line="240" w:lineRule="auto"/>
              <w:ind w:firstLine="0"/>
              <w:jc w:val="center"/>
            </w:pPr>
            <w:r>
              <w:t>Tên việt nam</w:t>
            </w:r>
          </w:p>
        </w:tc>
      </w:tr>
      <w:tr w:rsidR="0029204D" w14:paraId="7CAF2667" w14:textId="77777777" w:rsidTr="002B2826">
        <w:trPr>
          <w:trHeight w:val="548"/>
        </w:trPr>
        <w:tc>
          <w:tcPr>
            <w:tcW w:w="2194" w:type="dxa"/>
          </w:tcPr>
          <w:p w14:paraId="0F42D755" w14:textId="4599D071" w:rsidR="0029204D" w:rsidRDefault="008B0DE6">
            <w:pPr>
              <w:spacing w:line="240" w:lineRule="auto"/>
              <w:ind w:firstLine="0"/>
              <w:jc w:val="center"/>
              <w:rPr>
                <w:lang w:val="en-US"/>
              </w:rPr>
            </w:pPr>
            <w:r>
              <w:rPr>
                <w:lang w:val="en-US"/>
              </w:rPr>
              <w:t>Tenkh</w:t>
            </w:r>
          </w:p>
        </w:tc>
        <w:tc>
          <w:tcPr>
            <w:tcW w:w="2011" w:type="dxa"/>
          </w:tcPr>
          <w:p w14:paraId="124B94F3" w14:textId="77777777" w:rsidR="0029204D" w:rsidRDefault="00000000">
            <w:pPr>
              <w:spacing w:line="240" w:lineRule="auto"/>
              <w:ind w:firstLine="0"/>
              <w:jc w:val="center"/>
            </w:pPr>
            <w:r>
              <w:t xml:space="preserve"> varchar</w:t>
            </w:r>
          </w:p>
        </w:tc>
        <w:tc>
          <w:tcPr>
            <w:tcW w:w="1481" w:type="dxa"/>
          </w:tcPr>
          <w:p w14:paraId="789DE32C" w14:textId="77777777" w:rsidR="0029204D" w:rsidRDefault="0029204D">
            <w:pPr>
              <w:spacing w:line="240" w:lineRule="auto"/>
              <w:ind w:firstLine="0"/>
              <w:jc w:val="center"/>
            </w:pPr>
          </w:p>
        </w:tc>
        <w:tc>
          <w:tcPr>
            <w:tcW w:w="2525" w:type="dxa"/>
          </w:tcPr>
          <w:p w14:paraId="5C211854" w14:textId="77777777" w:rsidR="0029204D" w:rsidRDefault="00000000">
            <w:pPr>
              <w:spacing w:line="240" w:lineRule="auto"/>
              <w:ind w:firstLine="0"/>
              <w:jc w:val="center"/>
            </w:pPr>
            <w:r>
              <w:t>Tên khoa học</w:t>
            </w:r>
          </w:p>
        </w:tc>
      </w:tr>
      <w:tr w:rsidR="0029204D" w14:paraId="1B9E59B0" w14:textId="77777777" w:rsidTr="002B2826">
        <w:trPr>
          <w:trHeight w:val="548"/>
        </w:trPr>
        <w:tc>
          <w:tcPr>
            <w:tcW w:w="2194" w:type="dxa"/>
          </w:tcPr>
          <w:p w14:paraId="66614017" w14:textId="32A5F71D" w:rsidR="0029204D" w:rsidRDefault="008B0DE6">
            <w:pPr>
              <w:spacing w:line="240" w:lineRule="auto"/>
              <w:ind w:firstLine="0"/>
              <w:jc w:val="center"/>
              <w:rPr>
                <w:lang w:val="en-US"/>
              </w:rPr>
            </w:pPr>
            <w:r>
              <w:rPr>
                <w:lang w:val="en-US"/>
              </w:rPr>
              <w:t>Ddsinhhoc</w:t>
            </w:r>
          </w:p>
        </w:tc>
        <w:tc>
          <w:tcPr>
            <w:tcW w:w="2011" w:type="dxa"/>
          </w:tcPr>
          <w:p w14:paraId="3BE4AA2B" w14:textId="77777777" w:rsidR="0029204D" w:rsidRDefault="00000000">
            <w:pPr>
              <w:spacing w:line="240" w:lineRule="auto"/>
              <w:ind w:firstLine="0"/>
              <w:jc w:val="center"/>
            </w:pPr>
            <w:r>
              <w:t>varchar</w:t>
            </w:r>
          </w:p>
        </w:tc>
        <w:tc>
          <w:tcPr>
            <w:tcW w:w="1481" w:type="dxa"/>
          </w:tcPr>
          <w:p w14:paraId="4E60F81B" w14:textId="77777777" w:rsidR="0029204D" w:rsidRDefault="0029204D">
            <w:pPr>
              <w:spacing w:line="240" w:lineRule="auto"/>
              <w:ind w:firstLine="0"/>
              <w:jc w:val="center"/>
            </w:pPr>
          </w:p>
        </w:tc>
        <w:tc>
          <w:tcPr>
            <w:tcW w:w="2525" w:type="dxa"/>
          </w:tcPr>
          <w:p w14:paraId="791AFE65" w14:textId="77777777" w:rsidR="0029204D" w:rsidRDefault="00000000">
            <w:pPr>
              <w:spacing w:line="240" w:lineRule="auto"/>
              <w:ind w:firstLine="0"/>
              <w:jc w:val="center"/>
            </w:pPr>
            <w:r>
              <w:t>Đặc điểm sinh học</w:t>
            </w:r>
          </w:p>
        </w:tc>
      </w:tr>
      <w:tr w:rsidR="0029204D" w14:paraId="4B9A2F00" w14:textId="77777777" w:rsidTr="002B2826">
        <w:trPr>
          <w:trHeight w:val="548"/>
        </w:trPr>
        <w:tc>
          <w:tcPr>
            <w:tcW w:w="2194" w:type="dxa"/>
          </w:tcPr>
          <w:p w14:paraId="24E3651E" w14:textId="0761979E" w:rsidR="0029204D" w:rsidRDefault="008B0DE6">
            <w:pPr>
              <w:spacing w:line="240" w:lineRule="auto"/>
              <w:ind w:firstLine="0"/>
              <w:jc w:val="center"/>
              <w:rPr>
                <w:lang w:val="en-US"/>
              </w:rPr>
            </w:pPr>
            <w:r>
              <w:rPr>
                <w:lang w:val="en-US"/>
              </w:rPr>
              <w:t>Phanbo</w:t>
            </w:r>
          </w:p>
        </w:tc>
        <w:tc>
          <w:tcPr>
            <w:tcW w:w="2011" w:type="dxa"/>
          </w:tcPr>
          <w:p w14:paraId="42AB01DF" w14:textId="77777777" w:rsidR="0029204D" w:rsidRDefault="00000000">
            <w:pPr>
              <w:spacing w:line="240" w:lineRule="auto"/>
              <w:ind w:firstLine="0"/>
              <w:jc w:val="center"/>
            </w:pPr>
            <w:r>
              <w:t>varchar</w:t>
            </w:r>
          </w:p>
        </w:tc>
        <w:tc>
          <w:tcPr>
            <w:tcW w:w="1481" w:type="dxa"/>
          </w:tcPr>
          <w:p w14:paraId="357396EA" w14:textId="77777777" w:rsidR="0029204D" w:rsidRDefault="0029204D">
            <w:pPr>
              <w:spacing w:line="240" w:lineRule="auto"/>
              <w:ind w:firstLine="0"/>
              <w:jc w:val="center"/>
            </w:pPr>
          </w:p>
        </w:tc>
        <w:tc>
          <w:tcPr>
            <w:tcW w:w="2525" w:type="dxa"/>
          </w:tcPr>
          <w:p w14:paraId="2E714CC0" w14:textId="77777777" w:rsidR="0029204D" w:rsidRDefault="00000000">
            <w:pPr>
              <w:spacing w:line="240" w:lineRule="auto"/>
              <w:ind w:firstLine="0"/>
              <w:jc w:val="center"/>
            </w:pPr>
            <w:r>
              <w:t>Phân bố</w:t>
            </w:r>
          </w:p>
        </w:tc>
      </w:tr>
      <w:tr w:rsidR="0029204D" w14:paraId="61B48568" w14:textId="77777777" w:rsidTr="002B2826">
        <w:trPr>
          <w:trHeight w:val="548"/>
        </w:trPr>
        <w:tc>
          <w:tcPr>
            <w:tcW w:w="2194" w:type="dxa"/>
          </w:tcPr>
          <w:p w14:paraId="7509F740" w14:textId="0862C728" w:rsidR="0029204D" w:rsidRDefault="008B0DE6">
            <w:pPr>
              <w:spacing w:line="240" w:lineRule="auto"/>
              <w:ind w:firstLine="0"/>
              <w:jc w:val="center"/>
              <w:rPr>
                <w:lang w:val="en-US"/>
              </w:rPr>
            </w:pPr>
            <w:r>
              <w:rPr>
                <w:lang w:val="en-US"/>
              </w:rPr>
              <w:t>Hinhthai</w:t>
            </w:r>
          </w:p>
        </w:tc>
        <w:tc>
          <w:tcPr>
            <w:tcW w:w="2011" w:type="dxa"/>
          </w:tcPr>
          <w:p w14:paraId="1A5F53CE" w14:textId="77777777" w:rsidR="0029204D" w:rsidRDefault="00000000">
            <w:pPr>
              <w:spacing w:line="240" w:lineRule="auto"/>
              <w:ind w:firstLine="0"/>
              <w:jc w:val="center"/>
            </w:pPr>
            <w:r>
              <w:t>varchar</w:t>
            </w:r>
          </w:p>
        </w:tc>
        <w:tc>
          <w:tcPr>
            <w:tcW w:w="1481" w:type="dxa"/>
          </w:tcPr>
          <w:p w14:paraId="561EBB8F" w14:textId="77777777" w:rsidR="0029204D" w:rsidRDefault="0029204D">
            <w:pPr>
              <w:spacing w:line="240" w:lineRule="auto"/>
              <w:ind w:firstLine="0"/>
              <w:jc w:val="center"/>
            </w:pPr>
          </w:p>
        </w:tc>
        <w:tc>
          <w:tcPr>
            <w:tcW w:w="2525" w:type="dxa"/>
          </w:tcPr>
          <w:p w14:paraId="740E3FDA" w14:textId="77777777" w:rsidR="0029204D" w:rsidRDefault="00000000">
            <w:pPr>
              <w:spacing w:line="240" w:lineRule="auto"/>
              <w:ind w:firstLine="0"/>
              <w:jc w:val="center"/>
            </w:pPr>
            <w:r>
              <w:t>Hình thái</w:t>
            </w:r>
          </w:p>
        </w:tc>
      </w:tr>
      <w:tr w:rsidR="0029204D" w14:paraId="301C2C08" w14:textId="77777777" w:rsidTr="002B2826">
        <w:trPr>
          <w:trHeight w:val="548"/>
        </w:trPr>
        <w:tc>
          <w:tcPr>
            <w:tcW w:w="2194" w:type="dxa"/>
          </w:tcPr>
          <w:p w14:paraId="656EC052" w14:textId="19E22E2C" w:rsidR="0029204D" w:rsidRDefault="008B0DE6">
            <w:pPr>
              <w:spacing w:line="240" w:lineRule="auto"/>
              <w:ind w:firstLine="0"/>
              <w:jc w:val="center"/>
              <w:rPr>
                <w:lang w:val="en-US"/>
              </w:rPr>
            </w:pPr>
            <w:r>
              <w:rPr>
                <w:lang w:val="en-US"/>
              </w:rPr>
              <w:t>bienphapphongtru</w:t>
            </w:r>
          </w:p>
        </w:tc>
        <w:tc>
          <w:tcPr>
            <w:tcW w:w="2011" w:type="dxa"/>
          </w:tcPr>
          <w:p w14:paraId="64D4E5F3" w14:textId="77777777" w:rsidR="0029204D" w:rsidRDefault="00000000">
            <w:pPr>
              <w:spacing w:line="240" w:lineRule="auto"/>
              <w:ind w:firstLine="0"/>
              <w:jc w:val="center"/>
            </w:pPr>
            <w:r>
              <w:t>varchar</w:t>
            </w:r>
          </w:p>
        </w:tc>
        <w:tc>
          <w:tcPr>
            <w:tcW w:w="1481" w:type="dxa"/>
          </w:tcPr>
          <w:p w14:paraId="56868526" w14:textId="77777777" w:rsidR="0029204D" w:rsidRDefault="0029204D">
            <w:pPr>
              <w:spacing w:line="240" w:lineRule="auto"/>
              <w:ind w:firstLine="0"/>
              <w:jc w:val="center"/>
            </w:pPr>
          </w:p>
        </w:tc>
        <w:tc>
          <w:tcPr>
            <w:tcW w:w="2525" w:type="dxa"/>
          </w:tcPr>
          <w:p w14:paraId="01AEF5E6" w14:textId="77777777" w:rsidR="0029204D" w:rsidRDefault="00000000">
            <w:pPr>
              <w:spacing w:line="240" w:lineRule="auto"/>
              <w:ind w:firstLine="0"/>
              <w:jc w:val="center"/>
            </w:pPr>
            <w:r>
              <w:t>Biện pháp phòng trừ</w:t>
            </w:r>
          </w:p>
        </w:tc>
      </w:tr>
      <w:tr w:rsidR="0029204D" w14:paraId="01BAC6D0" w14:textId="77777777" w:rsidTr="002B2826">
        <w:trPr>
          <w:trHeight w:val="548"/>
        </w:trPr>
        <w:tc>
          <w:tcPr>
            <w:tcW w:w="2194" w:type="dxa"/>
          </w:tcPr>
          <w:p w14:paraId="43D20095" w14:textId="65A3770D" w:rsidR="0029204D" w:rsidRDefault="008B0DE6">
            <w:pPr>
              <w:spacing w:line="240" w:lineRule="auto"/>
              <w:ind w:firstLine="0"/>
              <w:jc w:val="center"/>
              <w:rPr>
                <w:lang w:val="en-US"/>
              </w:rPr>
            </w:pPr>
            <w:r>
              <w:rPr>
                <w:lang w:val="en-US"/>
              </w:rPr>
              <w:t>anh</w:t>
            </w:r>
          </w:p>
        </w:tc>
        <w:tc>
          <w:tcPr>
            <w:tcW w:w="2011" w:type="dxa"/>
          </w:tcPr>
          <w:p w14:paraId="6A6D1E28" w14:textId="77777777" w:rsidR="0029204D" w:rsidRDefault="00000000">
            <w:pPr>
              <w:spacing w:line="240" w:lineRule="auto"/>
              <w:ind w:firstLine="0"/>
              <w:jc w:val="center"/>
            </w:pPr>
            <w:r>
              <w:t>varchar</w:t>
            </w:r>
          </w:p>
        </w:tc>
        <w:tc>
          <w:tcPr>
            <w:tcW w:w="1481" w:type="dxa"/>
          </w:tcPr>
          <w:p w14:paraId="772AD00D" w14:textId="77777777" w:rsidR="0029204D" w:rsidRDefault="0029204D">
            <w:pPr>
              <w:spacing w:line="240" w:lineRule="auto"/>
              <w:ind w:firstLine="0"/>
              <w:jc w:val="center"/>
            </w:pPr>
          </w:p>
        </w:tc>
        <w:tc>
          <w:tcPr>
            <w:tcW w:w="2525" w:type="dxa"/>
          </w:tcPr>
          <w:p w14:paraId="407C75AA" w14:textId="0BC90A1C" w:rsidR="0029204D" w:rsidRDefault="008B0DE6">
            <w:pPr>
              <w:spacing w:line="240" w:lineRule="auto"/>
              <w:ind w:firstLine="0"/>
              <w:jc w:val="center"/>
            </w:pPr>
            <w:r>
              <w:t>Hình ảnh</w:t>
            </w:r>
          </w:p>
        </w:tc>
      </w:tr>
    </w:tbl>
    <w:p w14:paraId="7569DB0C" w14:textId="77777777" w:rsidR="0029204D" w:rsidRDefault="0029204D">
      <w:pPr>
        <w:ind w:firstLine="0"/>
      </w:pPr>
    </w:p>
    <w:p w14:paraId="7922F18F" w14:textId="41176EFB" w:rsidR="002B2826" w:rsidRDefault="002B2826" w:rsidP="002B2826">
      <w:pPr>
        <w:pStyle w:val="Hnh"/>
      </w:pPr>
      <w:bookmarkStart w:id="201" w:name="_Toc195696845"/>
      <w:r>
        <w:t xml:space="preserve">Bảng </w:t>
      </w:r>
      <w:r>
        <w:fldChar w:fldCharType="begin"/>
      </w:r>
      <w:r>
        <w:instrText xml:space="preserve"> SEQ Bảng \* ARABIC </w:instrText>
      </w:r>
      <w:r>
        <w:fldChar w:fldCharType="separate"/>
      </w:r>
      <w:r w:rsidR="009A5A02">
        <w:rPr>
          <w:noProof/>
        </w:rPr>
        <w:t>15</w:t>
      </w:r>
      <w:r>
        <w:fldChar w:fldCharType="end"/>
      </w:r>
      <w:r>
        <w:t>: Bảng người dùng</w:t>
      </w:r>
      <w:bookmarkEnd w:id="201"/>
    </w:p>
    <w:tbl>
      <w:tblPr>
        <w:tblStyle w:val="TableGrid"/>
        <w:tblW w:w="0" w:type="auto"/>
        <w:tblLook w:val="04A0" w:firstRow="1" w:lastRow="0" w:firstColumn="1" w:lastColumn="0" w:noHBand="0" w:noVBand="1"/>
      </w:tblPr>
      <w:tblGrid>
        <w:gridCol w:w="2052"/>
        <w:gridCol w:w="2052"/>
        <w:gridCol w:w="2053"/>
        <w:gridCol w:w="2053"/>
      </w:tblGrid>
      <w:tr w:rsidR="00202A9E" w:rsidRPr="00362A87" w14:paraId="3C9581B6" w14:textId="77777777" w:rsidTr="0023765E">
        <w:trPr>
          <w:trHeight w:val="510"/>
        </w:trPr>
        <w:tc>
          <w:tcPr>
            <w:tcW w:w="2052" w:type="dxa"/>
          </w:tcPr>
          <w:p w14:paraId="23212104" w14:textId="77777777" w:rsidR="00202A9E" w:rsidRPr="00362A87" w:rsidRDefault="00202A9E" w:rsidP="0023765E">
            <w:pPr>
              <w:ind w:firstLine="0"/>
              <w:rPr>
                <w:b/>
                <w:bCs/>
              </w:rPr>
            </w:pPr>
            <w:r w:rsidRPr="00362A87">
              <w:rPr>
                <w:b/>
                <w:bCs/>
              </w:rPr>
              <w:t>Tên trường</w:t>
            </w:r>
          </w:p>
        </w:tc>
        <w:tc>
          <w:tcPr>
            <w:tcW w:w="2052" w:type="dxa"/>
          </w:tcPr>
          <w:p w14:paraId="48FC4B94" w14:textId="77777777" w:rsidR="00202A9E" w:rsidRPr="00362A87" w:rsidRDefault="00202A9E" w:rsidP="0023765E">
            <w:pPr>
              <w:ind w:firstLine="0"/>
              <w:rPr>
                <w:b/>
                <w:bCs/>
              </w:rPr>
            </w:pPr>
            <w:r w:rsidRPr="00362A87">
              <w:rPr>
                <w:b/>
                <w:bCs/>
              </w:rPr>
              <w:t>Kiểu dữ liệu</w:t>
            </w:r>
          </w:p>
        </w:tc>
        <w:tc>
          <w:tcPr>
            <w:tcW w:w="2053" w:type="dxa"/>
          </w:tcPr>
          <w:p w14:paraId="11EC3E4A" w14:textId="77777777" w:rsidR="00202A9E" w:rsidRPr="00362A87" w:rsidRDefault="00202A9E" w:rsidP="0023765E">
            <w:pPr>
              <w:ind w:firstLine="0"/>
              <w:rPr>
                <w:b/>
                <w:bCs/>
              </w:rPr>
            </w:pPr>
            <w:r w:rsidRPr="00362A87">
              <w:rPr>
                <w:b/>
                <w:bCs/>
              </w:rPr>
              <w:t>Ràng buộc</w:t>
            </w:r>
          </w:p>
        </w:tc>
        <w:tc>
          <w:tcPr>
            <w:tcW w:w="2053" w:type="dxa"/>
          </w:tcPr>
          <w:p w14:paraId="2F1E6856" w14:textId="77777777" w:rsidR="00202A9E" w:rsidRPr="00362A87" w:rsidRDefault="00202A9E" w:rsidP="0023765E">
            <w:pPr>
              <w:ind w:firstLine="0"/>
              <w:rPr>
                <w:b/>
                <w:bCs/>
              </w:rPr>
            </w:pPr>
            <w:r w:rsidRPr="00362A87">
              <w:rPr>
                <w:b/>
                <w:bCs/>
              </w:rPr>
              <w:t>Mô tả</w:t>
            </w:r>
          </w:p>
        </w:tc>
      </w:tr>
      <w:tr w:rsidR="00202A9E" w14:paraId="50CFD2CE" w14:textId="77777777" w:rsidTr="0023765E">
        <w:trPr>
          <w:trHeight w:val="510"/>
        </w:trPr>
        <w:tc>
          <w:tcPr>
            <w:tcW w:w="2052" w:type="dxa"/>
          </w:tcPr>
          <w:p w14:paraId="4E9DEE1F" w14:textId="77777777" w:rsidR="00202A9E" w:rsidRDefault="00202A9E" w:rsidP="0023765E">
            <w:pPr>
              <w:ind w:firstLine="0"/>
              <w:jc w:val="center"/>
            </w:pPr>
            <w:r>
              <w:t>ID</w:t>
            </w:r>
          </w:p>
        </w:tc>
        <w:tc>
          <w:tcPr>
            <w:tcW w:w="2052" w:type="dxa"/>
          </w:tcPr>
          <w:p w14:paraId="1BC4EE49" w14:textId="77777777" w:rsidR="00202A9E" w:rsidRDefault="00202A9E" w:rsidP="0023765E">
            <w:pPr>
              <w:ind w:firstLine="0"/>
              <w:jc w:val="center"/>
            </w:pPr>
            <w:r>
              <w:t>int</w:t>
            </w:r>
          </w:p>
        </w:tc>
        <w:tc>
          <w:tcPr>
            <w:tcW w:w="2053" w:type="dxa"/>
          </w:tcPr>
          <w:p w14:paraId="6CF623E2" w14:textId="77777777" w:rsidR="00202A9E" w:rsidRDefault="00202A9E" w:rsidP="0023765E">
            <w:pPr>
              <w:ind w:firstLine="0"/>
              <w:jc w:val="center"/>
            </w:pPr>
            <w:r>
              <w:t>Khóa chính</w:t>
            </w:r>
          </w:p>
        </w:tc>
        <w:tc>
          <w:tcPr>
            <w:tcW w:w="2053" w:type="dxa"/>
          </w:tcPr>
          <w:p w14:paraId="39CB8C3D" w14:textId="55D8E300" w:rsidR="00202A9E" w:rsidRDefault="00892311" w:rsidP="0023765E">
            <w:pPr>
              <w:ind w:firstLine="0"/>
              <w:jc w:val="center"/>
            </w:pPr>
            <w:r>
              <w:t>Mã người dùng</w:t>
            </w:r>
          </w:p>
        </w:tc>
      </w:tr>
      <w:tr w:rsidR="00202A9E" w14:paraId="5787AFFC" w14:textId="77777777" w:rsidTr="0023765E">
        <w:trPr>
          <w:trHeight w:val="510"/>
        </w:trPr>
        <w:tc>
          <w:tcPr>
            <w:tcW w:w="2052" w:type="dxa"/>
          </w:tcPr>
          <w:p w14:paraId="4FD71016" w14:textId="2DCF1516" w:rsidR="00202A9E" w:rsidRDefault="00202A9E" w:rsidP="0023765E">
            <w:pPr>
              <w:ind w:firstLine="0"/>
              <w:jc w:val="center"/>
            </w:pPr>
            <w:r>
              <w:t>Email</w:t>
            </w:r>
          </w:p>
        </w:tc>
        <w:tc>
          <w:tcPr>
            <w:tcW w:w="2052" w:type="dxa"/>
          </w:tcPr>
          <w:p w14:paraId="08910160" w14:textId="77777777" w:rsidR="00202A9E" w:rsidRDefault="00202A9E" w:rsidP="0023765E">
            <w:pPr>
              <w:ind w:firstLine="0"/>
              <w:jc w:val="center"/>
            </w:pPr>
            <w:r>
              <w:t>varchar</w:t>
            </w:r>
          </w:p>
        </w:tc>
        <w:tc>
          <w:tcPr>
            <w:tcW w:w="2053" w:type="dxa"/>
          </w:tcPr>
          <w:p w14:paraId="3DEE6A23" w14:textId="77777777" w:rsidR="00202A9E" w:rsidRDefault="00202A9E" w:rsidP="0023765E">
            <w:pPr>
              <w:ind w:firstLine="0"/>
              <w:jc w:val="center"/>
            </w:pPr>
          </w:p>
        </w:tc>
        <w:tc>
          <w:tcPr>
            <w:tcW w:w="2053" w:type="dxa"/>
          </w:tcPr>
          <w:p w14:paraId="7E6A8545" w14:textId="77777777" w:rsidR="00202A9E" w:rsidRDefault="00202A9E" w:rsidP="0023765E">
            <w:pPr>
              <w:ind w:firstLine="0"/>
              <w:jc w:val="center"/>
            </w:pPr>
            <w:r>
              <w:t>Họ và tên</w:t>
            </w:r>
          </w:p>
        </w:tc>
      </w:tr>
      <w:tr w:rsidR="00202A9E" w14:paraId="17D4E2DC" w14:textId="77777777" w:rsidTr="0023765E">
        <w:trPr>
          <w:trHeight w:val="510"/>
        </w:trPr>
        <w:tc>
          <w:tcPr>
            <w:tcW w:w="2052" w:type="dxa"/>
          </w:tcPr>
          <w:p w14:paraId="0B774392" w14:textId="0F776463" w:rsidR="00202A9E" w:rsidRDefault="00202A9E" w:rsidP="0023765E">
            <w:pPr>
              <w:ind w:firstLine="0"/>
              <w:jc w:val="center"/>
            </w:pPr>
            <w:r>
              <w:t>Username</w:t>
            </w:r>
          </w:p>
        </w:tc>
        <w:tc>
          <w:tcPr>
            <w:tcW w:w="2052" w:type="dxa"/>
          </w:tcPr>
          <w:p w14:paraId="7967F687" w14:textId="77777777" w:rsidR="00202A9E" w:rsidRDefault="00202A9E" w:rsidP="0023765E">
            <w:pPr>
              <w:ind w:firstLine="0"/>
              <w:jc w:val="center"/>
            </w:pPr>
            <w:r>
              <w:t>varchar</w:t>
            </w:r>
          </w:p>
        </w:tc>
        <w:tc>
          <w:tcPr>
            <w:tcW w:w="2053" w:type="dxa"/>
          </w:tcPr>
          <w:p w14:paraId="2469859E" w14:textId="77777777" w:rsidR="00202A9E" w:rsidRDefault="00202A9E" w:rsidP="0023765E">
            <w:pPr>
              <w:ind w:firstLine="0"/>
              <w:jc w:val="center"/>
            </w:pPr>
          </w:p>
        </w:tc>
        <w:tc>
          <w:tcPr>
            <w:tcW w:w="2053" w:type="dxa"/>
          </w:tcPr>
          <w:p w14:paraId="7F37B983" w14:textId="77777777" w:rsidR="00202A9E" w:rsidRDefault="00202A9E" w:rsidP="0023765E">
            <w:pPr>
              <w:ind w:firstLine="0"/>
              <w:jc w:val="center"/>
            </w:pPr>
            <w:r>
              <w:t>Tên đăng nhập</w:t>
            </w:r>
          </w:p>
        </w:tc>
      </w:tr>
      <w:tr w:rsidR="00202A9E" w14:paraId="4C6DF6E0" w14:textId="77777777" w:rsidTr="0023765E">
        <w:trPr>
          <w:trHeight w:val="510"/>
        </w:trPr>
        <w:tc>
          <w:tcPr>
            <w:tcW w:w="2052" w:type="dxa"/>
          </w:tcPr>
          <w:p w14:paraId="5D0FC698" w14:textId="640AE2B4" w:rsidR="00202A9E" w:rsidRDefault="00202A9E" w:rsidP="0023765E">
            <w:pPr>
              <w:ind w:firstLine="0"/>
              <w:jc w:val="center"/>
            </w:pPr>
            <w:r>
              <w:t>Password</w:t>
            </w:r>
          </w:p>
        </w:tc>
        <w:tc>
          <w:tcPr>
            <w:tcW w:w="2052" w:type="dxa"/>
          </w:tcPr>
          <w:p w14:paraId="4142A9A8" w14:textId="77777777" w:rsidR="00202A9E" w:rsidRDefault="00202A9E" w:rsidP="0023765E">
            <w:pPr>
              <w:ind w:firstLine="0"/>
              <w:jc w:val="center"/>
            </w:pPr>
            <w:r>
              <w:t>varchar</w:t>
            </w:r>
          </w:p>
        </w:tc>
        <w:tc>
          <w:tcPr>
            <w:tcW w:w="2053" w:type="dxa"/>
          </w:tcPr>
          <w:p w14:paraId="35737636" w14:textId="77777777" w:rsidR="00202A9E" w:rsidRDefault="00202A9E" w:rsidP="0023765E">
            <w:pPr>
              <w:ind w:firstLine="0"/>
              <w:jc w:val="center"/>
            </w:pPr>
          </w:p>
        </w:tc>
        <w:tc>
          <w:tcPr>
            <w:tcW w:w="2053" w:type="dxa"/>
          </w:tcPr>
          <w:p w14:paraId="298AC9D7" w14:textId="77777777" w:rsidR="00202A9E" w:rsidRDefault="00202A9E" w:rsidP="0023765E">
            <w:pPr>
              <w:ind w:firstLine="0"/>
              <w:jc w:val="center"/>
            </w:pPr>
            <w:r>
              <w:t>Mật khẩu</w:t>
            </w:r>
          </w:p>
        </w:tc>
      </w:tr>
      <w:tr w:rsidR="00202A9E" w14:paraId="77A50F16" w14:textId="77777777" w:rsidTr="0023765E">
        <w:trPr>
          <w:trHeight w:val="510"/>
        </w:trPr>
        <w:tc>
          <w:tcPr>
            <w:tcW w:w="2052" w:type="dxa"/>
          </w:tcPr>
          <w:p w14:paraId="31A4CAF0" w14:textId="322D56CE" w:rsidR="00202A9E" w:rsidRDefault="00202A9E" w:rsidP="0023765E">
            <w:pPr>
              <w:ind w:firstLine="0"/>
              <w:jc w:val="center"/>
            </w:pPr>
            <w:r>
              <w:t>ảnh</w:t>
            </w:r>
          </w:p>
        </w:tc>
        <w:tc>
          <w:tcPr>
            <w:tcW w:w="2052" w:type="dxa"/>
          </w:tcPr>
          <w:p w14:paraId="1A0A31AE" w14:textId="77777777" w:rsidR="00202A9E" w:rsidRDefault="00202A9E" w:rsidP="0023765E">
            <w:pPr>
              <w:ind w:firstLine="0"/>
              <w:jc w:val="center"/>
            </w:pPr>
            <w:r>
              <w:t>varchar</w:t>
            </w:r>
          </w:p>
        </w:tc>
        <w:tc>
          <w:tcPr>
            <w:tcW w:w="2053" w:type="dxa"/>
          </w:tcPr>
          <w:p w14:paraId="1420A78C" w14:textId="77777777" w:rsidR="00202A9E" w:rsidRDefault="00202A9E" w:rsidP="0023765E">
            <w:pPr>
              <w:ind w:firstLine="0"/>
              <w:jc w:val="center"/>
            </w:pPr>
          </w:p>
        </w:tc>
        <w:tc>
          <w:tcPr>
            <w:tcW w:w="2053" w:type="dxa"/>
          </w:tcPr>
          <w:p w14:paraId="43C85657" w14:textId="77777777" w:rsidR="00202A9E" w:rsidRDefault="00202A9E" w:rsidP="0023765E">
            <w:pPr>
              <w:ind w:firstLine="0"/>
              <w:jc w:val="center"/>
            </w:pPr>
            <w:r>
              <w:t>Email</w:t>
            </w:r>
          </w:p>
        </w:tc>
      </w:tr>
      <w:tr w:rsidR="00202A9E" w14:paraId="4CB5EBBE" w14:textId="77777777" w:rsidTr="0023765E">
        <w:trPr>
          <w:trHeight w:val="510"/>
        </w:trPr>
        <w:tc>
          <w:tcPr>
            <w:tcW w:w="2052" w:type="dxa"/>
          </w:tcPr>
          <w:p w14:paraId="1240A3C6" w14:textId="4C39FDD2" w:rsidR="00202A9E" w:rsidRDefault="00202A9E" w:rsidP="0023765E">
            <w:pPr>
              <w:ind w:firstLine="0"/>
              <w:jc w:val="center"/>
            </w:pPr>
            <w:r>
              <w:t>vaitro</w:t>
            </w:r>
          </w:p>
        </w:tc>
        <w:tc>
          <w:tcPr>
            <w:tcW w:w="2052" w:type="dxa"/>
          </w:tcPr>
          <w:p w14:paraId="54D7A23E" w14:textId="33D5FDEB" w:rsidR="00202A9E" w:rsidRDefault="00202A9E" w:rsidP="0023765E">
            <w:pPr>
              <w:ind w:firstLine="0"/>
              <w:jc w:val="center"/>
            </w:pPr>
            <w:r>
              <w:t>Varchar</w:t>
            </w:r>
          </w:p>
        </w:tc>
        <w:tc>
          <w:tcPr>
            <w:tcW w:w="2053" w:type="dxa"/>
          </w:tcPr>
          <w:p w14:paraId="6F781104" w14:textId="77777777" w:rsidR="00202A9E" w:rsidRDefault="00202A9E" w:rsidP="0023765E">
            <w:pPr>
              <w:ind w:firstLine="0"/>
              <w:jc w:val="center"/>
            </w:pPr>
          </w:p>
        </w:tc>
        <w:tc>
          <w:tcPr>
            <w:tcW w:w="2053" w:type="dxa"/>
          </w:tcPr>
          <w:p w14:paraId="6C31C741" w14:textId="77777777" w:rsidR="00202A9E" w:rsidRDefault="00202A9E" w:rsidP="0023765E">
            <w:pPr>
              <w:ind w:firstLine="0"/>
              <w:jc w:val="center"/>
            </w:pPr>
            <w:r>
              <w:t>Quyền hạn</w:t>
            </w:r>
          </w:p>
        </w:tc>
      </w:tr>
      <w:tr w:rsidR="00202A9E" w14:paraId="479CBDD1" w14:textId="77777777" w:rsidTr="0023765E">
        <w:trPr>
          <w:trHeight w:val="410"/>
        </w:trPr>
        <w:tc>
          <w:tcPr>
            <w:tcW w:w="2052" w:type="dxa"/>
          </w:tcPr>
          <w:p w14:paraId="7A21BDD9" w14:textId="03BC9E8E" w:rsidR="00202A9E" w:rsidRDefault="00202A9E" w:rsidP="0023765E">
            <w:pPr>
              <w:ind w:firstLine="0"/>
              <w:jc w:val="center"/>
            </w:pPr>
            <w:r>
              <w:t>Created_at</w:t>
            </w:r>
          </w:p>
        </w:tc>
        <w:tc>
          <w:tcPr>
            <w:tcW w:w="2052" w:type="dxa"/>
          </w:tcPr>
          <w:p w14:paraId="7B7D2843" w14:textId="7209FEB2" w:rsidR="00202A9E" w:rsidRDefault="00202A9E" w:rsidP="0023765E">
            <w:pPr>
              <w:ind w:firstLine="0"/>
              <w:jc w:val="center"/>
            </w:pPr>
            <w:r>
              <w:t>timestramptz</w:t>
            </w:r>
          </w:p>
        </w:tc>
        <w:tc>
          <w:tcPr>
            <w:tcW w:w="2053" w:type="dxa"/>
          </w:tcPr>
          <w:p w14:paraId="0B7E8B0E" w14:textId="77777777" w:rsidR="00202A9E" w:rsidRDefault="00202A9E" w:rsidP="0023765E">
            <w:pPr>
              <w:ind w:firstLine="0"/>
              <w:jc w:val="center"/>
            </w:pPr>
          </w:p>
        </w:tc>
        <w:tc>
          <w:tcPr>
            <w:tcW w:w="2053" w:type="dxa"/>
          </w:tcPr>
          <w:p w14:paraId="10A93D2E" w14:textId="77777777" w:rsidR="00202A9E" w:rsidRDefault="00202A9E" w:rsidP="0023765E">
            <w:pPr>
              <w:ind w:firstLine="0"/>
              <w:jc w:val="center"/>
            </w:pPr>
            <w:r>
              <w:t>Khóa</w:t>
            </w:r>
          </w:p>
        </w:tc>
      </w:tr>
    </w:tbl>
    <w:p w14:paraId="0CFB6367" w14:textId="77777777" w:rsidR="00202A9E" w:rsidRDefault="00202A9E">
      <w:pPr>
        <w:ind w:firstLine="0"/>
      </w:pPr>
    </w:p>
    <w:p w14:paraId="01A946CA" w14:textId="55D21335" w:rsidR="002B2826" w:rsidRDefault="002B2826" w:rsidP="002B2826">
      <w:pPr>
        <w:pStyle w:val="Hnh"/>
      </w:pPr>
      <w:bookmarkStart w:id="202" w:name="_Toc195696846"/>
      <w:r>
        <w:t xml:space="preserve">Bảng </w:t>
      </w:r>
      <w:r>
        <w:fldChar w:fldCharType="begin"/>
      </w:r>
      <w:r>
        <w:instrText xml:space="preserve"> SEQ Bảng \* ARABIC </w:instrText>
      </w:r>
      <w:r>
        <w:fldChar w:fldCharType="separate"/>
      </w:r>
      <w:r w:rsidR="009A5A02">
        <w:rPr>
          <w:noProof/>
        </w:rPr>
        <w:t>16</w:t>
      </w:r>
      <w:r>
        <w:fldChar w:fldCharType="end"/>
      </w:r>
      <w:r>
        <w:t>: Bảng bài viết</w:t>
      </w:r>
      <w:bookmarkEnd w:id="202"/>
      <w:r>
        <w:t xml:space="preserve"> </w:t>
      </w:r>
    </w:p>
    <w:tbl>
      <w:tblPr>
        <w:tblStyle w:val="TableGrid"/>
        <w:tblW w:w="0" w:type="auto"/>
        <w:tblLook w:val="04A0" w:firstRow="1" w:lastRow="0" w:firstColumn="1" w:lastColumn="0" w:noHBand="0" w:noVBand="1"/>
      </w:tblPr>
      <w:tblGrid>
        <w:gridCol w:w="2191"/>
        <w:gridCol w:w="2017"/>
        <w:gridCol w:w="1480"/>
        <w:gridCol w:w="2523"/>
      </w:tblGrid>
      <w:tr w:rsidR="00892311" w14:paraId="031DBD39" w14:textId="77777777" w:rsidTr="00892311">
        <w:trPr>
          <w:trHeight w:val="484"/>
        </w:trPr>
        <w:tc>
          <w:tcPr>
            <w:tcW w:w="2191" w:type="dxa"/>
          </w:tcPr>
          <w:p w14:paraId="7234D1AC" w14:textId="77777777" w:rsidR="00892311" w:rsidRDefault="00892311" w:rsidP="0023765E">
            <w:pPr>
              <w:spacing w:line="240" w:lineRule="auto"/>
              <w:ind w:firstLine="0"/>
              <w:jc w:val="center"/>
              <w:rPr>
                <w:b/>
                <w:bCs/>
              </w:rPr>
            </w:pPr>
            <w:r>
              <w:rPr>
                <w:b/>
                <w:bCs/>
              </w:rPr>
              <w:t>Tên trường</w:t>
            </w:r>
          </w:p>
        </w:tc>
        <w:tc>
          <w:tcPr>
            <w:tcW w:w="2017" w:type="dxa"/>
          </w:tcPr>
          <w:p w14:paraId="6F5CA3F3" w14:textId="77777777" w:rsidR="00892311" w:rsidRDefault="00892311" w:rsidP="0023765E">
            <w:pPr>
              <w:spacing w:line="240" w:lineRule="auto"/>
              <w:ind w:firstLine="0"/>
              <w:jc w:val="center"/>
              <w:rPr>
                <w:b/>
                <w:bCs/>
              </w:rPr>
            </w:pPr>
            <w:r>
              <w:rPr>
                <w:b/>
                <w:bCs/>
              </w:rPr>
              <w:t>Kiểu dữ liệu</w:t>
            </w:r>
          </w:p>
        </w:tc>
        <w:tc>
          <w:tcPr>
            <w:tcW w:w="1480" w:type="dxa"/>
          </w:tcPr>
          <w:p w14:paraId="500A93D8" w14:textId="77777777" w:rsidR="00892311" w:rsidRDefault="00892311" w:rsidP="0023765E">
            <w:pPr>
              <w:spacing w:line="240" w:lineRule="auto"/>
              <w:ind w:firstLine="0"/>
              <w:jc w:val="center"/>
              <w:rPr>
                <w:b/>
                <w:bCs/>
              </w:rPr>
            </w:pPr>
            <w:r>
              <w:rPr>
                <w:b/>
                <w:bCs/>
              </w:rPr>
              <w:t>Ràng buộc</w:t>
            </w:r>
          </w:p>
        </w:tc>
        <w:tc>
          <w:tcPr>
            <w:tcW w:w="2523" w:type="dxa"/>
          </w:tcPr>
          <w:p w14:paraId="40D694F8" w14:textId="77777777" w:rsidR="00892311" w:rsidRDefault="00892311" w:rsidP="0023765E">
            <w:pPr>
              <w:spacing w:line="240" w:lineRule="auto"/>
              <w:ind w:firstLine="0"/>
              <w:jc w:val="center"/>
              <w:rPr>
                <w:b/>
                <w:bCs/>
              </w:rPr>
            </w:pPr>
            <w:r>
              <w:rPr>
                <w:b/>
                <w:bCs/>
              </w:rPr>
              <w:t>Mô tả</w:t>
            </w:r>
          </w:p>
        </w:tc>
      </w:tr>
      <w:tr w:rsidR="00892311" w14:paraId="7F854514" w14:textId="77777777" w:rsidTr="00892311">
        <w:trPr>
          <w:trHeight w:val="548"/>
        </w:trPr>
        <w:tc>
          <w:tcPr>
            <w:tcW w:w="2191" w:type="dxa"/>
          </w:tcPr>
          <w:p w14:paraId="26F0DFFE" w14:textId="77777777" w:rsidR="00892311" w:rsidRDefault="00892311" w:rsidP="0023765E">
            <w:pPr>
              <w:spacing w:line="240" w:lineRule="auto"/>
              <w:ind w:firstLine="0"/>
              <w:jc w:val="center"/>
              <w:rPr>
                <w:lang w:val="en-US"/>
              </w:rPr>
            </w:pPr>
            <w:r>
              <w:rPr>
                <w:lang w:val="en-US"/>
              </w:rPr>
              <w:t>id</w:t>
            </w:r>
          </w:p>
        </w:tc>
        <w:tc>
          <w:tcPr>
            <w:tcW w:w="2017" w:type="dxa"/>
          </w:tcPr>
          <w:p w14:paraId="01CDD42B" w14:textId="77777777" w:rsidR="00892311" w:rsidRDefault="00892311" w:rsidP="0023765E">
            <w:pPr>
              <w:spacing w:line="240" w:lineRule="auto"/>
              <w:ind w:firstLine="0"/>
              <w:jc w:val="center"/>
            </w:pPr>
            <w:r>
              <w:t>int</w:t>
            </w:r>
          </w:p>
        </w:tc>
        <w:tc>
          <w:tcPr>
            <w:tcW w:w="1480" w:type="dxa"/>
          </w:tcPr>
          <w:p w14:paraId="50512546" w14:textId="77777777" w:rsidR="00892311" w:rsidRDefault="00892311" w:rsidP="0023765E">
            <w:pPr>
              <w:spacing w:line="240" w:lineRule="auto"/>
              <w:ind w:firstLine="0"/>
              <w:jc w:val="center"/>
            </w:pPr>
            <w:r>
              <w:t>Khóa chính</w:t>
            </w:r>
          </w:p>
        </w:tc>
        <w:tc>
          <w:tcPr>
            <w:tcW w:w="2523" w:type="dxa"/>
          </w:tcPr>
          <w:p w14:paraId="540FDC5A" w14:textId="47CA4375" w:rsidR="00892311" w:rsidRDefault="00892311" w:rsidP="0023765E">
            <w:pPr>
              <w:spacing w:line="240" w:lineRule="auto"/>
              <w:ind w:firstLine="0"/>
              <w:jc w:val="center"/>
            </w:pPr>
            <w:r>
              <w:t>Mã bài viết</w:t>
            </w:r>
          </w:p>
        </w:tc>
      </w:tr>
      <w:tr w:rsidR="00892311" w14:paraId="684A0CA7" w14:textId="77777777" w:rsidTr="00892311">
        <w:trPr>
          <w:trHeight w:val="548"/>
        </w:trPr>
        <w:tc>
          <w:tcPr>
            <w:tcW w:w="2191" w:type="dxa"/>
          </w:tcPr>
          <w:p w14:paraId="36B80F0C" w14:textId="4805F5FD" w:rsidR="00892311" w:rsidRDefault="00892311" w:rsidP="0023765E">
            <w:pPr>
              <w:spacing w:line="240" w:lineRule="auto"/>
              <w:ind w:firstLine="0"/>
              <w:jc w:val="center"/>
              <w:rPr>
                <w:lang w:val="en-US"/>
              </w:rPr>
            </w:pPr>
            <w:r>
              <w:rPr>
                <w:lang w:val="en-US"/>
              </w:rPr>
              <w:lastRenderedPageBreak/>
              <w:t>Tieu_de</w:t>
            </w:r>
          </w:p>
        </w:tc>
        <w:tc>
          <w:tcPr>
            <w:tcW w:w="2017" w:type="dxa"/>
          </w:tcPr>
          <w:p w14:paraId="4E25FFB9" w14:textId="77777777" w:rsidR="00892311" w:rsidRDefault="00892311" w:rsidP="0023765E">
            <w:pPr>
              <w:spacing w:line="240" w:lineRule="auto"/>
              <w:ind w:firstLine="0"/>
              <w:jc w:val="center"/>
            </w:pPr>
            <w:r>
              <w:t>varchar</w:t>
            </w:r>
          </w:p>
        </w:tc>
        <w:tc>
          <w:tcPr>
            <w:tcW w:w="1480" w:type="dxa"/>
          </w:tcPr>
          <w:p w14:paraId="22D0372C" w14:textId="77777777" w:rsidR="00892311" w:rsidRDefault="00892311" w:rsidP="0023765E">
            <w:pPr>
              <w:spacing w:line="240" w:lineRule="auto"/>
              <w:ind w:firstLine="0"/>
              <w:jc w:val="center"/>
            </w:pPr>
          </w:p>
        </w:tc>
        <w:tc>
          <w:tcPr>
            <w:tcW w:w="2523" w:type="dxa"/>
          </w:tcPr>
          <w:p w14:paraId="28E15A18" w14:textId="758BC191" w:rsidR="00892311" w:rsidRDefault="00892311" w:rsidP="0023765E">
            <w:pPr>
              <w:spacing w:line="240" w:lineRule="auto"/>
              <w:ind w:firstLine="0"/>
              <w:jc w:val="center"/>
            </w:pPr>
            <w:r>
              <w:t>Tiêu đề</w:t>
            </w:r>
          </w:p>
        </w:tc>
      </w:tr>
      <w:tr w:rsidR="00892311" w14:paraId="2A2A4605" w14:textId="77777777" w:rsidTr="00892311">
        <w:trPr>
          <w:trHeight w:val="548"/>
        </w:trPr>
        <w:tc>
          <w:tcPr>
            <w:tcW w:w="2191" w:type="dxa"/>
          </w:tcPr>
          <w:p w14:paraId="7BD45CDF" w14:textId="5E1E898C" w:rsidR="00892311" w:rsidRDefault="00892311" w:rsidP="0023765E">
            <w:pPr>
              <w:spacing w:line="240" w:lineRule="auto"/>
              <w:ind w:firstLine="0"/>
              <w:jc w:val="center"/>
              <w:rPr>
                <w:lang w:val="en-US"/>
              </w:rPr>
            </w:pPr>
            <w:r>
              <w:rPr>
                <w:lang w:val="en-US"/>
              </w:rPr>
              <w:t>Noi_dung</w:t>
            </w:r>
          </w:p>
        </w:tc>
        <w:tc>
          <w:tcPr>
            <w:tcW w:w="2017" w:type="dxa"/>
          </w:tcPr>
          <w:p w14:paraId="1CFBE108" w14:textId="77777777" w:rsidR="00892311" w:rsidRDefault="00892311" w:rsidP="0023765E">
            <w:pPr>
              <w:spacing w:line="240" w:lineRule="auto"/>
              <w:ind w:firstLine="0"/>
              <w:jc w:val="center"/>
            </w:pPr>
            <w:r>
              <w:t xml:space="preserve"> varchar</w:t>
            </w:r>
          </w:p>
        </w:tc>
        <w:tc>
          <w:tcPr>
            <w:tcW w:w="1480" w:type="dxa"/>
          </w:tcPr>
          <w:p w14:paraId="05F4B9DD" w14:textId="77777777" w:rsidR="00892311" w:rsidRDefault="00892311" w:rsidP="0023765E">
            <w:pPr>
              <w:spacing w:line="240" w:lineRule="auto"/>
              <w:ind w:firstLine="0"/>
              <w:jc w:val="center"/>
            </w:pPr>
          </w:p>
        </w:tc>
        <w:tc>
          <w:tcPr>
            <w:tcW w:w="2523" w:type="dxa"/>
          </w:tcPr>
          <w:p w14:paraId="188B117A" w14:textId="39F7B082" w:rsidR="00892311" w:rsidRDefault="00892311" w:rsidP="0023765E">
            <w:pPr>
              <w:spacing w:line="240" w:lineRule="auto"/>
              <w:ind w:firstLine="0"/>
              <w:jc w:val="center"/>
            </w:pPr>
            <w:r>
              <w:t>Nội dung</w:t>
            </w:r>
          </w:p>
        </w:tc>
      </w:tr>
      <w:tr w:rsidR="00892311" w14:paraId="2ED1371E" w14:textId="77777777" w:rsidTr="00892311">
        <w:trPr>
          <w:trHeight w:val="548"/>
        </w:trPr>
        <w:tc>
          <w:tcPr>
            <w:tcW w:w="2191" w:type="dxa"/>
          </w:tcPr>
          <w:p w14:paraId="32CCF958" w14:textId="7747D4DB" w:rsidR="00892311" w:rsidRDefault="00892311" w:rsidP="0023765E">
            <w:pPr>
              <w:spacing w:line="240" w:lineRule="auto"/>
              <w:ind w:firstLine="0"/>
              <w:jc w:val="center"/>
              <w:rPr>
                <w:lang w:val="en-US"/>
              </w:rPr>
            </w:pPr>
            <w:r>
              <w:rPr>
                <w:lang w:val="en-US"/>
              </w:rPr>
              <w:t>anh</w:t>
            </w:r>
          </w:p>
        </w:tc>
        <w:tc>
          <w:tcPr>
            <w:tcW w:w="2017" w:type="dxa"/>
          </w:tcPr>
          <w:p w14:paraId="7C868267" w14:textId="77777777" w:rsidR="00892311" w:rsidRDefault="00892311" w:rsidP="0023765E">
            <w:pPr>
              <w:spacing w:line="240" w:lineRule="auto"/>
              <w:ind w:firstLine="0"/>
              <w:jc w:val="center"/>
            </w:pPr>
            <w:r>
              <w:t>varchar</w:t>
            </w:r>
          </w:p>
        </w:tc>
        <w:tc>
          <w:tcPr>
            <w:tcW w:w="1480" w:type="dxa"/>
          </w:tcPr>
          <w:p w14:paraId="4F4596AA" w14:textId="77777777" w:rsidR="00892311" w:rsidRDefault="00892311" w:rsidP="0023765E">
            <w:pPr>
              <w:spacing w:line="240" w:lineRule="auto"/>
              <w:ind w:firstLine="0"/>
              <w:jc w:val="center"/>
            </w:pPr>
          </w:p>
        </w:tc>
        <w:tc>
          <w:tcPr>
            <w:tcW w:w="2523" w:type="dxa"/>
          </w:tcPr>
          <w:p w14:paraId="3BB1CB4E" w14:textId="6323DBFF" w:rsidR="00892311" w:rsidRDefault="00892311" w:rsidP="0023765E">
            <w:pPr>
              <w:spacing w:line="240" w:lineRule="auto"/>
              <w:ind w:firstLine="0"/>
              <w:jc w:val="center"/>
            </w:pPr>
            <w:r>
              <w:t>Hình ảnh</w:t>
            </w:r>
          </w:p>
        </w:tc>
      </w:tr>
      <w:tr w:rsidR="00892311" w14:paraId="682AC336" w14:textId="77777777" w:rsidTr="00892311">
        <w:trPr>
          <w:trHeight w:val="548"/>
        </w:trPr>
        <w:tc>
          <w:tcPr>
            <w:tcW w:w="2191" w:type="dxa"/>
          </w:tcPr>
          <w:p w14:paraId="2B3C5430" w14:textId="7FABA460" w:rsidR="00892311" w:rsidRDefault="00892311" w:rsidP="0023765E">
            <w:pPr>
              <w:spacing w:line="240" w:lineRule="auto"/>
              <w:ind w:firstLine="0"/>
              <w:jc w:val="center"/>
              <w:rPr>
                <w:lang w:val="en-US"/>
              </w:rPr>
            </w:pPr>
            <w:r>
              <w:rPr>
                <w:lang w:val="en-US"/>
              </w:rPr>
              <w:t>Loai_con_trung</w:t>
            </w:r>
          </w:p>
        </w:tc>
        <w:tc>
          <w:tcPr>
            <w:tcW w:w="2017" w:type="dxa"/>
          </w:tcPr>
          <w:p w14:paraId="44768A8E" w14:textId="77777777" w:rsidR="00892311" w:rsidRDefault="00892311" w:rsidP="0023765E">
            <w:pPr>
              <w:spacing w:line="240" w:lineRule="auto"/>
              <w:ind w:firstLine="0"/>
              <w:jc w:val="center"/>
            </w:pPr>
            <w:r>
              <w:t>varchar</w:t>
            </w:r>
          </w:p>
        </w:tc>
        <w:tc>
          <w:tcPr>
            <w:tcW w:w="1480" w:type="dxa"/>
          </w:tcPr>
          <w:p w14:paraId="12AE509E" w14:textId="77777777" w:rsidR="00892311" w:rsidRDefault="00892311" w:rsidP="0023765E">
            <w:pPr>
              <w:spacing w:line="240" w:lineRule="auto"/>
              <w:ind w:firstLine="0"/>
              <w:jc w:val="center"/>
            </w:pPr>
          </w:p>
        </w:tc>
        <w:tc>
          <w:tcPr>
            <w:tcW w:w="2523" w:type="dxa"/>
          </w:tcPr>
          <w:p w14:paraId="44576782" w14:textId="49C816B8" w:rsidR="00892311" w:rsidRDefault="00892311" w:rsidP="0023765E">
            <w:pPr>
              <w:spacing w:line="240" w:lineRule="auto"/>
              <w:ind w:firstLine="0"/>
              <w:jc w:val="center"/>
            </w:pPr>
            <w:r>
              <w:t>Loại côn trùng</w:t>
            </w:r>
          </w:p>
        </w:tc>
      </w:tr>
      <w:tr w:rsidR="00892311" w14:paraId="6F513AD0" w14:textId="77777777" w:rsidTr="00892311">
        <w:trPr>
          <w:trHeight w:val="548"/>
        </w:trPr>
        <w:tc>
          <w:tcPr>
            <w:tcW w:w="2191" w:type="dxa"/>
          </w:tcPr>
          <w:p w14:paraId="4B8FD86A" w14:textId="28554F6C" w:rsidR="00892311" w:rsidRDefault="00892311" w:rsidP="0023765E">
            <w:pPr>
              <w:spacing w:line="240" w:lineRule="auto"/>
              <w:ind w:firstLine="0"/>
              <w:jc w:val="center"/>
              <w:rPr>
                <w:lang w:val="en-US"/>
              </w:rPr>
            </w:pPr>
            <w:r>
              <w:rPr>
                <w:lang w:val="en-US"/>
              </w:rPr>
              <w:t>Nguoidung_id</w:t>
            </w:r>
          </w:p>
        </w:tc>
        <w:tc>
          <w:tcPr>
            <w:tcW w:w="2017" w:type="dxa"/>
          </w:tcPr>
          <w:p w14:paraId="686E46A1" w14:textId="77777777" w:rsidR="00892311" w:rsidRDefault="00892311" w:rsidP="0023765E">
            <w:pPr>
              <w:spacing w:line="240" w:lineRule="auto"/>
              <w:ind w:firstLine="0"/>
              <w:jc w:val="center"/>
            </w:pPr>
            <w:r>
              <w:t>varchar</w:t>
            </w:r>
          </w:p>
        </w:tc>
        <w:tc>
          <w:tcPr>
            <w:tcW w:w="1480" w:type="dxa"/>
          </w:tcPr>
          <w:p w14:paraId="69986C72" w14:textId="77777777" w:rsidR="00892311" w:rsidRDefault="00892311" w:rsidP="0023765E">
            <w:pPr>
              <w:spacing w:line="240" w:lineRule="auto"/>
              <w:ind w:firstLine="0"/>
              <w:jc w:val="center"/>
            </w:pPr>
          </w:p>
        </w:tc>
        <w:tc>
          <w:tcPr>
            <w:tcW w:w="2523" w:type="dxa"/>
          </w:tcPr>
          <w:p w14:paraId="17854914" w14:textId="3375EE68" w:rsidR="00892311" w:rsidRDefault="00892311" w:rsidP="0023765E">
            <w:pPr>
              <w:spacing w:line="240" w:lineRule="auto"/>
              <w:ind w:firstLine="0"/>
              <w:jc w:val="center"/>
            </w:pPr>
            <w:r>
              <w:t>Mã người dùng</w:t>
            </w:r>
          </w:p>
        </w:tc>
      </w:tr>
      <w:tr w:rsidR="00892311" w14:paraId="4D4D1F45" w14:textId="77777777" w:rsidTr="00892311">
        <w:trPr>
          <w:trHeight w:val="548"/>
        </w:trPr>
        <w:tc>
          <w:tcPr>
            <w:tcW w:w="2191" w:type="dxa"/>
          </w:tcPr>
          <w:p w14:paraId="1A4A2065" w14:textId="2C596301" w:rsidR="00892311" w:rsidRDefault="00892311" w:rsidP="0023765E">
            <w:pPr>
              <w:spacing w:line="240" w:lineRule="auto"/>
              <w:ind w:firstLine="0"/>
              <w:jc w:val="center"/>
              <w:rPr>
                <w:lang w:val="en-US"/>
              </w:rPr>
            </w:pPr>
            <w:r>
              <w:rPr>
                <w:lang w:val="en-US"/>
              </w:rPr>
              <w:t>Created_at</w:t>
            </w:r>
          </w:p>
        </w:tc>
        <w:tc>
          <w:tcPr>
            <w:tcW w:w="2017" w:type="dxa"/>
          </w:tcPr>
          <w:p w14:paraId="28C98CA6" w14:textId="374B29C9" w:rsidR="00892311" w:rsidRDefault="00892311" w:rsidP="0023765E">
            <w:pPr>
              <w:spacing w:line="240" w:lineRule="auto"/>
              <w:ind w:firstLine="0"/>
              <w:jc w:val="center"/>
            </w:pPr>
            <w:r>
              <w:t>Timestamptz</w:t>
            </w:r>
          </w:p>
        </w:tc>
        <w:tc>
          <w:tcPr>
            <w:tcW w:w="1480" w:type="dxa"/>
          </w:tcPr>
          <w:p w14:paraId="57257A7E" w14:textId="77777777" w:rsidR="00892311" w:rsidRDefault="00892311" w:rsidP="0023765E">
            <w:pPr>
              <w:spacing w:line="240" w:lineRule="auto"/>
              <w:ind w:firstLine="0"/>
              <w:jc w:val="center"/>
            </w:pPr>
          </w:p>
        </w:tc>
        <w:tc>
          <w:tcPr>
            <w:tcW w:w="2523" w:type="dxa"/>
          </w:tcPr>
          <w:p w14:paraId="53D92AD5" w14:textId="4E2816E8" w:rsidR="00892311" w:rsidRDefault="00892311" w:rsidP="0023765E">
            <w:pPr>
              <w:spacing w:line="240" w:lineRule="auto"/>
              <w:ind w:firstLine="0"/>
              <w:jc w:val="center"/>
            </w:pPr>
            <w:r>
              <w:t>Ngày tạo</w:t>
            </w:r>
          </w:p>
        </w:tc>
      </w:tr>
      <w:tr w:rsidR="00892311" w14:paraId="6742A8D0" w14:textId="77777777" w:rsidTr="00892311">
        <w:trPr>
          <w:trHeight w:val="548"/>
        </w:trPr>
        <w:tc>
          <w:tcPr>
            <w:tcW w:w="2191" w:type="dxa"/>
          </w:tcPr>
          <w:p w14:paraId="22B57781" w14:textId="253B9B0B" w:rsidR="00892311" w:rsidRDefault="00892311" w:rsidP="00892311">
            <w:pPr>
              <w:spacing w:line="240" w:lineRule="auto"/>
              <w:ind w:firstLine="0"/>
              <w:jc w:val="center"/>
              <w:rPr>
                <w:lang w:val="en-US"/>
              </w:rPr>
            </w:pPr>
            <w:r>
              <w:rPr>
                <w:lang w:val="en-US"/>
              </w:rPr>
              <w:t>Update_at</w:t>
            </w:r>
          </w:p>
        </w:tc>
        <w:tc>
          <w:tcPr>
            <w:tcW w:w="2017" w:type="dxa"/>
          </w:tcPr>
          <w:p w14:paraId="26B656BF" w14:textId="0C2146B9" w:rsidR="00892311" w:rsidRDefault="00892311" w:rsidP="00892311">
            <w:pPr>
              <w:spacing w:line="240" w:lineRule="auto"/>
              <w:ind w:firstLine="0"/>
              <w:jc w:val="center"/>
            </w:pPr>
            <w:r>
              <w:t>Timestamptz</w:t>
            </w:r>
          </w:p>
        </w:tc>
        <w:tc>
          <w:tcPr>
            <w:tcW w:w="1480" w:type="dxa"/>
          </w:tcPr>
          <w:p w14:paraId="3C2AB0C8" w14:textId="77777777" w:rsidR="00892311" w:rsidRDefault="00892311" w:rsidP="00892311">
            <w:pPr>
              <w:spacing w:line="240" w:lineRule="auto"/>
              <w:ind w:firstLine="0"/>
              <w:jc w:val="center"/>
            </w:pPr>
          </w:p>
        </w:tc>
        <w:tc>
          <w:tcPr>
            <w:tcW w:w="2523" w:type="dxa"/>
          </w:tcPr>
          <w:p w14:paraId="4CCCC8DD" w14:textId="0E872682" w:rsidR="00892311" w:rsidRDefault="00892311" w:rsidP="00892311">
            <w:pPr>
              <w:spacing w:line="240" w:lineRule="auto"/>
              <w:ind w:firstLine="0"/>
              <w:jc w:val="center"/>
            </w:pPr>
            <w:r>
              <w:t>Ngày cập</w:t>
            </w:r>
            <w:r w:rsidR="00BC67E0">
              <w:t xml:space="preserve"> </w:t>
            </w:r>
            <w:r>
              <w:t>nhật</w:t>
            </w:r>
          </w:p>
        </w:tc>
      </w:tr>
    </w:tbl>
    <w:p w14:paraId="04858BCE" w14:textId="77777777" w:rsidR="002B2826" w:rsidRDefault="002B2826" w:rsidP="0085237A">
      <w:pPr>
        <w:pStyle w:val="Hnh"/>
        <w:ind w:firstLine="0"/>
        <w:jc w:val="both"/>
      </w:pPr>
    </w:p>
    <w:p w14:paraId="24A2DD99" w14:textId="549AD9FA" w:rsidR="002B2826" w:rsidRDefault="002B2826" w:rsidP="002B2826">
      <w:pPr>
        <w:pStyle w:val="Hnh"/>
      </w:pPr>
      <w:bookmarkStart w:id="203" w:name="_Toc195696847"/>
      <w:r>
        <w:t xml:space="preserve">Bảng </w:t>
      </w:r>
      <w:r>
        <w:fldChar w:fldCharType="begin"/>
      </w:r>
      <w:r>
        <w:instrText xml:space="preserve"> SEQ Bảng \* ARABIC </w:instrText>
      </w:r>
      <w:r>
        <w:fldChar w:fldCharType="separate"/>
      </w:r>
      <w:r w:rsidR="009A5A02">
        <w:rPr>
          <w:noProof/>
        </w:rPr>
        <w:t>17</w:t>
      </w:r>
      <w:r>
        <w:fldChar w:fldCharType="end"/>
      </w:r>
      <w:r>
        <w:t>: Bảng bài viết yêu thích</w:t>
      </w:r>
      <w:bookmarkEnd w:id="203"/>
    </w:p>
    <w:tbl>
      <w:tblPr>
        <w:tblStyle w:val="TableGrid"/>
        <w:tblW w:w="0" w:type="auto"/>
        <w:tblLook w:val="04A0" w:firstRow="1" w:lastRow="0" w:firstColumn="1" w:lastColumn="0" w:noHBand="0" w:noVBand="1"/>
      </w:tblPr>
      <w:tblGrid>
        <w:gridCol w:w="2191"/>
        <w:gridCol w:w="2017"/>
        <w:gridCol w:w="1480"/>
        <w:gridCol w:w="2523"/>
      </w:tblGrid>
      <w:tr w:rsidR="00892311" w14:paraId="7854D385" w14:textId="77777777" w:rsidTr="0023765E">
        <w:trPr>
          <w:trHeight w:val="484"/>
        </w:trPr>
        <w:tc>
          <w:tcPr>
            <w:tcW w:w="2191" w:type="dxa"/>
          </w:tcPr>
          <w:p w14:paraId="5A0081BC" w14:textId="77777777" w:rsidR="00892311" w:rsidRDefault="00892311" w:rsidP="0023765E">
            <w:pPr>
              <w:spacing w:line="240" w:lineRule="auto"/>
              <w:ind w:firstLine="0"/>
              <w:jc w:val="center"/>
              <w:rPr>
                <w:b/>
                <w:bCs/>
              </w:rPr>
            </w:pPr>
            <w:r>
              <w:rPr>
                <w:b/>
                <w:bCs/>
              </w:rPr>
              <w:t>Tên trường</w:t>
            </w:r>
          </w:p>
        </w:tc>
        <w:tc>
          <w:tcPr>
            <w:tcW w:w="2017" w:type="dxa"/>
          </w:tcPr>
          <w:p w14:paraId="607DEF0C" w14:textId="77777777" w:rsidR="00892311" w:rsidRDefault="00892311" w:rsidP="0023765E">
            <w:pPr>
              <w:spacing w:line="240" w:lineRule="auto"/>
              <w:ind w:firstLine="0"/>
              <w:jc w:val="center"/>
              <w:rPr>
                <w:b/>
                <w:bCs/>
              </w:rPr>
            </w:pPr>
            <w:r>
              <w:rPr>
                <w:b/>
                <w:bCs/>
              </w:rPr>
              <w:t>Kiểu dữ liệu</w:t>
            </w:r>
          </w:p>
        </w:tc>
        <w:tc>
          <w:tcPr>
            <w:tcW w:w="1480" w:type="dxa"/>
          </w:tcPr>
          <w:p w14:paraId="5A4892D3" w14:textId="77777777" w:rsidR="00892311" w:rsidRDefault="00892311" w:rsidP="0023765E">
            <w:pPr>
              <w:spacing w:line="240" w:lineRule="auto"/>
              <w:ind w:firstLine="0"/>
              <w:jc w:val="center"/>
              <w:rPr>
                <w:b/>
                <w:bCs/>
              </w:rPr>
            </w:pPr>
            <w:r>
              <w:rPr>
                <w:b/>
                <w:bCs/>
              </w:rPr>
              <w:t>Ràng buộc</w:t>
            </w:r>
          </w:p>
        </w:tc>
        <w:tc>
          <w:tcPr>
            <w:tcW w:w="2523" w:type="dxa"/>
          </w:tcPr>
          <w:p w14:paraId="2D357EF9" w14:textId="77777777" w:rsidR="00892311" w:rsidRDefault="00892311" w:rsidP="0023765E">
            <w:pPr>
              <w:spacing w:line="240" w:lineRule="auto"/>
              <w:ind w:firstLine="0"/>
              <w:jc w:val="center"/>
              <w:rPr>
                <w:b/>
                <w:bCs/>
              </w:rPr>
            </w:pPr>
            <w:r>
              <w:rPr>
                <w:b/>
                <w:bCs/>
              </w:rPr>
              <w:t>Mô tả</w:t>
            </w:r>
          </w:p>
        </w:tc>
      </w:tr>
      <w:tr w:rsidR="00892311" w14:paraId="31527FB3" w14:textId="77777777" w:rsidTr="0023765E">
        <w:trPr>
          <w:trHeight w:val="548"/>
        </w:trPr>
        <w:tc>
          <w:tcPr>
            <w:tcW w:w="2191" w:type="dxa"/>
          </w:tcPr>
          <w:p w14:paraId="694396F1" w14:textId="77777777" w:rsidR="00892311" w:rsidRDefault="00892311" w:rsidP="0023765E">
            <w:pPr>
              <w:spacing w:line="240" w:lineRule="auto"/>
              <w:ind w:firstLine="0"/>
              <w:jc w:val="center"/>
              <w:rPr>
                <w:lang w:val="en-US"/>
              </w:rPr>
            </w:pPr>
            <w:r>
              <w:rPr>
                <w:lang w:val="en-US"/>
              </w:rPr>
              <w:t>id</w:t>
            </w:r>
          </w:p>
        </w:tc>
        <w:tc>
          <w:tcPr>
            <w:tcW w:w="2017" w:type="dxa"/>
          </w:tcPr>
          <w:p w14:paraId="61027EAE" w14:textId="77777777" w:rsidR="00892311" w:rsidRDefault="00892311" w:rsidP="0023765E">
            <w:pPr>
              <w:spacing w:line="240" w:lineRule="auto"/>
              <w:ind w:firstLine="0"/>
              <w:jc w:val="center"/>
            </w:pPr>
            <w:r>
              <w:t>int</w:t>
            </w:r>
          </w:p>
        </w:tc>
        <w:tc>
          <w:tcPr>
            <w:tcW w:w="1480" w:type="dxa"/>
          </w:tcPr>
          <w:p w14:paraId="37C2BEF7" w14:textId="77777777" w:rsidR="00892311" w:rsidRDefault="00892311" w:rsidP="0023765E">
            <w:pPr>
              <w:spacing w:line="240" w:lineRule="auto"/>
              <w:ind w:firstLine="0"/>
              <w:jc w:val="center"/>
            </w:pPr>
            <w:r>
              <w:t>Khóa chính</w:t>
            </w:r>
          </w:p>
        </w:tc>
        <w:tc>
          <w:tcPr>
            <w:tcW w:w="2523" w:type="dxa"/>
          </w:tcPr>
          <w:p w14:paraId="4524D6D5" w14:textId="2953327E" w:rsidR="00892311" w:rsidRDefault="00892311" w:rsidP="00892311">
            <w:pPr>
              <w:spacing w:line="240" w:lineRule="auto"/>
              <w:ind w:firstLine="0"/>
              <w:jc w:val="center"/>
            </w:pPr>
            <w:r>
              <w:t>Id</w:t>
            </w:r>
          </w:p>
        </w:tc>
      </w:tr>
      <w:tr w:rsidR="00892311" w14:paraId="3C66473F" w14:textId="77777777" w:rsidTr="0023765E">
        <w:trPr>
          <w:trHeight w:val="548"/>
        </w:trPr>
        <w:tc>
          <w:tcPr>
            <w:tcW w:w="2191" w:type="dxa"/>
          </w:tcPr>
          <w:p w14:paraId="44F9B318" w14:textId="150F97F4" w:rsidR="00892311" w:rsidRDefault="00892311" w:rsidP="0023765E">
            <w:pPr>
              <w:spacing w:line="240" w:lineRule="auto"/>
              <w:ind w:firstLine="0"/>
              <w:jc w:val="center"/>
              <w:rPr>
                <w:lang w:val="en-US"/>
              </w:rPr>
            </w:pPr>
            <w:r>
              <w:rPr>
                <w:lang w:val="en-US"/>
              </w:rPr>
              <w:t>Nguoidung_id</w:t>
            </w:r>
          </w:p>
        </w:tc>
        <w:tc>
          <w:tcPr>
            <w:tcW w:w="2017" w:type="dxa"/>
          </w:tcPr>
          <w:p w14:paraId="3A587AFB" w14:textId="77777777" w:rsidR="00892311" w:rsidRDefault="00892311" w:rsidP="0023765E">
            <w:pPr>
              <w:spacing w:line="240" w:lineRule="auto"/>
              <w:ind w:firstLine="0"/>
              <w:jc w:val="center"/>
            </w:pPr>
            <w:r>
              <w:t>varchar</w:t>
            </w:r>
          </w:p>
        </w:tc>
        <w:tc>
          <w:tcPr>
            <w:tcW w:w="1480" w:type="dxa"/>
          </w:tcPr>
          <w:p w14:paraId="6F72D229" w14:textId="77777777" w:rsidR="00892311" w:rsidRDefault="00892311" w:rsidP="0023765E">
            <w:pPr>
              <w:spacing w:line="240" w:lineRule="auto"/>
              <w:ind w:firstLine="0"/>
              <w:jc w:val="center"/>
            </w:pPr>
          </w:p>
        </w:tc>
        <w:tc>
          <w:tcPr>
            <w:tcW w:w="2523" w:type="dxa"/>
          </w:tcPr>
          <w:p w14:paraId="22F56D13" w14:textId="4B794203" w:rsidR="00892311" w:rsidRDefault="00892311" w:rsidP="0023765E">
            <w:pPr>
              <w:spacing w:line="240" w:lineRule="auto"/>
              <w:ind w:firstLine="0"/>
              <w:jc w:val="center"/>
            </w:pPr>
            <w:r>
              <w:t>Mã người dùng</w:t>
            </w:r>
          </w:p>
        </w:tc>
      </w:tr>
      <w:tr w:rsidR="00892311" w14:paraId="28DBED98" w14:textId="77777777" w:rsidTr="0023765E">
        <w:trPr>
          <w:trHeight w:val="548"/>
        </w:trPr>
        <w:tc>
          <w:tcPr>
            <w:tcW w:w="2191" w:type="dxa"/>
          </w:tcPr>
          <w:p w14:paraId="3AC81175" w14:textId="543AD7A9" w:rsidR="00892311" w:rsidRDefault="00892311" w:rsidP="0023765E">
            <w:pPr>
              <w:spacing w:line="240" w:lineRule="auto"/>
              <w:ind w:firstLine="0"/>
              <w:jc w:val="center"/>
              <w:rPr>
                <w:lang w:val="en-US"/>
              </w:rPr>
            </w:pPr>
            <w:r>
              <w:rPr>
                <w:lang w:val="en-US"/>
              </w:rPr>
              <w:t>Baiviet_id</w:t>
            </w:r>
          </w:p>
        </w:tc>
        <w:tc>
          <w:tcPr>
            <w:tcW w:w="2017" w:type="dxa"/>
          </w:tcPr>
          <w:p w14:paraId="2852799E" w14:textId="77777777" w:rsidR="00892311" w:rsidRDefault="00892311" w:rsidP="0023765E">
            <w:pPr>
              <w:spacing w:line="240" w:lineRule="auto"/>
              <w:ind w:firstLine="0"/>
              <w:jc w:val="center"/>
            </w:pPr>
            <w:r>
              <w:t xml:space="preserve"> varchar</w:t>
            </w:r>
          </w:p>
        </w:tc>
        <w:tc>
          <w:tcPr>
            <w:tcW w:w="1480" w:type="dxa"/>
          </w:tcPr>
          <w:p w14:paraId="7F105A24" w14:textId="77777777" w:rsidR="00892311" w:rsidRDefault="00892311" w:rsidP="0023765E">
            <w:pPr>
              <w:spacing w:line="240" w:lineRule="auto"/>
              <w:ind w:firstLine="0"/>
              <w:jc w:val="center"/>
            </w:pPr>
          </w:p>
        </w:tc>
        <w:tc>
          <w:tcPr>
            <w:tcW w:w="2523" w:type="dxa"/>
          </w:tcPr>
          <w:p w14:paraId="315F1CAD" w14:textId="77777777" w:rsidR="00892311" w:rsidRDefault="00892311" w:rsidP="0023765E">
            <w:pPr>
              <w:spacing w:line="240" w:lineRule="auto"/>
              <w:ind w:firstLine="0"/>
              <w:jc w:val="center"/>
            </w:pPr>
            <w:r>
              <w:t>Nội dung</w:t>
            </w:r>
          </w:p>
        </w:tc>
      </w:tr>
      <w:tr w:rsidR="00892311" w14:paraId="1FAB334F" w14:textId="77777777" w:rsidTr="0023765E">
        <w:trPr>
          <w:trHeight w:val="548"/>
        </w:trPr>
        <w:tc>
          <w:tcPr>
            <w:tcW w:w="2191" w:type="dxa"/>
          </w:tcPr>
          <w:p w14:paraId="1836A468" w14:textId="7E765DD6" w:rsidR="00892311" w:rsidRDefault="00892311" w:rsidP="0023765E">
            <w:pPr>
              <w:spacing w:line="240" w:lineRule="auto"/>
              <w:ind w:firstLine="0"/>
              <w:jc w:val="center"/>
              <w:rPr>
                <w:lang w:val="en-US"/>
              </w:rPr>
            </w:pPr>
            <w:r>
              <w:rPr>
                <w:lang w:val="en-US"/>
              </w:rPr>
              <w:t>Created_at</w:t>
            </w:r>
          </w:p>
        </w:tc>
        <w:tc>
          <w:tcPr>
            <w:tcW w:w="2017" w:type="dxa"/>
          </w:tcPr>
          <w:p w14:paraId="034DE880" w14:textId="4C05892D" w:rsidR="00892311" w:rsidRDefault="00892311" w:rsidP="0023765E">
            <w:pPr>
              <w:spacing w:line="240" w:lineRule="auto"/>
              <w:ind w:firstLine="0"/>
              <w:jc w:val="center"/>
            </w:pPr>
            <w:r>
              <w:t>Timestamptz</w:t>
            </w:r>
          </w:p>
        </w:tc>
        <w:tc>
          <w:tcPr>
            <w:tcW w:w="1480" w:type="dxa"/>
          </w:tcPr>
          <w:p w14:paraId="5EDD2B3F" w14:textId="77777777" w:rsidR="00892311" w:rsidRDefault="00892311" w:rsidP="0023765E">
            <w:pPr>
              <w:spacing w:line="240" w:lineRule="auto"/>
              <w:ind w:firstLine="0"/>
              <w:jc w:val="center"/>
            </w:pPr>
          </w:p>
        </w:tc>
        <w:tc>
          <w:tcPr>
            <w:tcW w:w="2523" w:type="dxa"/>
          </w:tcPr>
          <w:p w14:paraId="65D10B4B" w14:textId="77777777" w:rsidR="00892311" w:rsidRDefault="00892311" w:rsidP="0023765E">
            <w:pPr>
              <w:spacing w:line="240" w:lineRule="auto"/>
              <w:ind w:firstLine="0"/>
              <w:jc w:val="center"/>
            </w:pPr>
            <w:r>
              <w:t>Hình ảnh</w:t>
            </w:r>
          </w:p>
        </w:tc>
      </w:tr>
      <w:tr w:rsidR="00892311" w14:paraId="37B57CE2" w14:textId="77777777" w:rsidTr="0023765E">
        <w:trPr>
          <w:trHeight w:val="548"/>
        </w:trPr>
        <w:tc>
          <w:tcPr>
            <w:tcW w:w="2191" w:type="dxa"/>
          </w:tcPr>
          <w:p w14:paraId="05DC293B" w14:textId="77777777" w:rsidR="00892311" w:rsidRDefault="00892311" w:rsidP="0023765E">
            <w:pPr>
              <w:spacing w:line="240" w:lineRule="auto"/>
              <w:ind w:firstLine="0"/>
              <w:jc w:val="center"/>
              <w:rPr>
                <w:lang w:val="en-US"/>
              </w:rPr>
            </w:pPr>
            <w:r>
              <w:rPr>
                <w:lang w:val="en-US"/>
              </w:rPr>
              <w:t>Loai_con_trung</w:t>
            </w:r>
          </w:p>
        </w:tc>
        <w:tc>
          <w:tcPr>
            <w:tcW w:w="2017" w:type="dxa"/>
          </w:tcPr>
          <w:p w14:paraId="6A267381" w14:textId="77777777" w:rsidR="00892311" w:rsidRDefault="00892311" w:rsidP="0023765E">
            <w:pPr>
              <w:spacing w:line="240" w:lineRule="auto"/>
              <w:ind w:firstLine="0"/>
              <w:jc w:val="center"/>
            </w:pPr>
            <w:r>
              <w:t>varchar</w:t>
            </w:r>
          </w:p>
        </w:tc>
        <w:tc>
          <w:tcPr>
            <w:tcW w:w="1480" w:type="dxa"/>
          </w:tcPr>
          <w:p w14:paraId="602A091B" w14:textId="77777777" w:rsidR="00892311" w:rsidRDefault="00892311" w:rsidP="0023765E">
            <w:pPr>
              <w:spacing w:line="240" w:lineRule="auto"/>
              <w:ind w:firstLine="0"/>
              <w:jc w:val="center"/>
            </w:pPr>
          </w:p>
        </w:tc>
        <w:tc>
          <w:tcPr>
            <w:tcW w:w="2523" w:type="dxa"/>
          </w:tcPr>
          <w:p w14:paraId="47AC4A91" w14:textId="77777777" w:rsidR="00892311" w:rsidRDefault="00892311" w:rsidP="0023765E">
            <w:pPr>
              <w:spacing w:line="240" w:lineRule="auto"/>
              <w:ind w:firstLine="0"/>
              <w:jc w:val="center"/>
            </w:pPr>
            <w:r>
              <w:t>Loại côn trùng</w:t>
            </w:r>
          </w:p>
        </w:tc>
      </w:tr>
      <w:tr w:rsidR="00892311" w14:paraId="4F0FD441" w14:textId="77777777" w:rsidTr="0023765E">
        <w:trPr>
          <w:trHeight w:val="548"/>
        </w:trPr>
        <w:tc>
          <w:tcPr>
            <w:tcW w:w="2191" w:type="dxa"/>
          </w:tcPr>
          <w:p w14:paraId="4884CCA2" w14:textId="77777777" w:rsidR="00892311" w:rsidRDefault="00892311" w:rsidP="0023765E">
            <w:pPr>
              <w:spacing w:line="240" w:lineRule="auto"/>
              <w:ind w:firstLine="0"/>
              <w:jc w:val="center"/>
              <w:rPr>
                <w:lang w:val="en-US"/>
              </w:rPr>
            </w:pPr>
            <w:r>
              <w:rPr>
                <w:lang w:val="en-US"/>
              </w:rPr>
              <w:t>Nguoidung_id</w:t>
            </w:r>
          </w:p>
        </w:tc>
        <w:tc>
          <w:tcPr>
            <w:tcW w:w="2017" w:type="dxa"/>
          </w:tcPr>
          <w:p w14:paraId="29AB3739" w14:textId="77777777" w:rsidR="00892311" w:rsidRDefault="00892311" w:rsidP="0023765E">
            <w:pPr>
              <w:spacing w:line="240" w:lineRule="auto"/>
              <w:ind w:firstLine="0"/>
              <w:jc w:val="center"/>
            </w:pPr>
            <w:r>
              <w:t>varchar</w:t>
            </w:r>
          </w:p>
        </w:tc>
        <w:tc>
          <w:tcPr>
            <w:tcW w:w="1480" w:type="dxa"/>
          </w:tcPr>
          <w:p w14:paraId="28724D6A" w14:textId="77777777" w:rsidR="00892311" w:rsidRDefault="00892311" w:rsidP="0023765E">
            <w:pPr>
              <w:spacing w:line="240" w:lineRule="auto"/>
              <w:ind w:firstLine="0"/>
              <w:jc w:val="center"/>
            </w:pPr>
          </w:p>
        </w:tc>
        <w:tc>
          <w:tcPr>
            <w:tcW w:w="2523" w:type="dxa"/>
          </w:tcPr>
          <w:p w14:paraId="4410AED4" w14:textId="77777777" w:rsidR="00892311" w:rsidRDefault="00892311" w:rsidP="0023765E">
            <w:pPr>
              <w:spacing w:line="240" w:lineRule="auto"/>
              <w:ind w:firstLine="0"/>
              <w:jc w:val="center"/>
            </w:pPr>
            <w:r>
              <w:t>Mã người dùng</w:t>
            </w:r>
          </w:p>
        </w:tc>
      </w:tr>
      <w:tr w:rsidR="00892311" w14:paraId="33FCC080" w14:textId="77777777" w:rsidTr="0023765E">
        <w:trPr>
          <w:trHeight w:val="548"/>
        </w:trPr>
        <w:tc>
          <w:tcPr>
            <w:tcW w:w="2191" w:type="dxa"/>
          </w:tcPr>
          <w:p w14:paraId="2D4EA844" w14:textId="77777777" w:rsidR="00892311" w:rsidRDefault="00892311" w:rsidP="0023765E">
            <w:pPr>
              <w:spacing w:line="240" w:lineRule="auto"/>
              <w:ind w:firstLine="0"/>
              <w:jc w:val="center"/>
              <w:rPr>
                <w:lang w:val="en-US"/>
              </w:rPr>
            </w:pPr>
            <w:r>
              <w:rPr>
                <w:lang w:val="en-US"/>
              </w:rPr>
              <w:t>Created_at</w:t>
            </w:r>
          </w:p>
        </w:tc>
        <w:tc>
          <w:tcPr>
            <w:tcW w:w="2017" w:type="dxa"/>
          </w:tcPr>
          <w:p w14:paraId="3D9A0CB3" w14:textId="77777777" w:rsidR="00892311" w:rsidRDefault="00892311" w:rsidP="0023765E">
            <w:pPr>
              <w:spacing w:line="240" w:lineRule="auto"/>
              <w:ind w:firstLine="0"/>
              <w:jc w:val="center"/>
            </w:pPr>
            <w:r>
              <w:t>Timestamptz</w:t>
            </w:r>
          </w:p>
        </w:tc>
        <w:tc>
          <w:tcPr>
            <w:tcW w:w="1480" w:type="dxa"/>
          </w:tcPr>
          <w:p w14:paraId="59E5FA41" w14:textId="77777777" w:rsidR="00892311" w:rsidRDefault="00892311" w:rsidP="0023765E">
            <w:pPr>
              <w:spacing w:line="240" w:lineRule="auto"/>
              <w:ind w:firstLine="0"/>
              <w:jc w:val="center"/>
            </w:pPr>
          </w:p>
        </w:tc>
        <w:tc>
          <w:tcPr>
            <w:tcW w:w="2523" w:type="dxa"/>
          </w:tcPr>
          <w:p w14:paraId="66BE7789" w14:textId="77777777" w:rsidR="00892311" w:rsidRDefault="00892311" w:rsidP="0023765E">
            <w:pPr>
              <w:spacing w:line="240" w:lineRule="auto"/>
              <w:ind w:firstLine="0"/>
              <w:jc w:val="center"/>
            </w:pPr>
            <w:r>
              <w:t>Ngày tạo</w:t>
            </w:r>
          </w:p>
        </w:tc>
      </w:tr>
      <w:tr w:rsidR="00892311" w14:paraId="0A0D29EA" w14:textId="77777777" w:rsidTr="0023765E">
        <w:trPr>
          <w:trHeight w:val="548"/>
        </w:trPr>
        <w:tc>
          <w:tcPr>
            <w:tcW w:w="2191" w:type="dxa"/>
          </w:tcPr>
          <w:p w14:paraId="0271C067" w14:textId="77777777" w:rsidR="00892311" w:rsidRDefault="00892311" w:rsidP="0023765E">
            <w:pPr>
              <w:spacing w:line="240" w:lineRule="auto"/>
              <w:ind w:firstLine="0"/>
              <w:jc w:val="center"/>
              <w:rPr>
                <w:lang w:val="en-US"/>
              </w:rPr>
            </w:pPr>
            <w:r>
              <w:rPr>
                <w:lang w:val="en-US"/>
              </w:rPr>
              <w:t>Update_at</w:t>
            </w:r>
          </w:p>
        </w:tc>
        <w:tc>
          <w:tcPr>
            <w:tcW w:w="2017" w:type="dxa"/>
          </w:tcPr>
          <w:p w14:paraId="60EED0FC" w14:textId="77777777" w:rsidR="00892311" w:rsidRDefault="00892311" w:rsidP="0023765E">
            <w:pPr>
              <w:spacing w:line="240" w:lineRule="auto"/>
              <w:ind w:firstLine="0"/>
              <w:jc w:val="center"/>
            </w:pPr>
            <w:r>
              <w:t>Timestamptz</w:t>
            </w:r>
          </w:p>
        </w:tc>
        <w:tc>
          <w:tcPr>
            <w:tcW w:w="1480" w:type="dxa"/>
          </w:tcPr>
          <w:p w14:paraId="44D43BC6" w14:textId="77777777" w:rsidR="00892311" w:rsidRDefault="00892311" w:rsidP="0023765E">
            <w:pPr>
              <w:spacing w:line="240" w:lineRule="auto"/>
              <w:ind w:firstLine="0"/>
              <w:jc w:val="center"/>
            </w:pPr>
          </w:p>
        </w:tc>
        <w:tc>
          <w:tcPr>
            <w:tcW w:w="2523" w:type="dxa"/>
          </w:tcPr>
          <w:p w14:paraId="1D05FED0" w14:textId="478F2347" w:rsidR="00892311" w:rsidRDefault="00892311" w:rsidP="0023765E">
            <w:pPr>
              <w:spacing w:line="240" w:lineRule="auto"/>
              <w:ind w:firstLine="0"/>
              <w:jc w:val="center"/>
            </w:pPr>
            <w:r>
              <w:t>Ngày cập</w:t>
            </w:r>
            <w:r w:rsidR="00BC67E0">
              <w:t xml:space="preserve"> </w:t>
            </w:r>
            <w:r>
              <w:t>nhật</w:t>
            </w:r>
          </w:p>
        </w:tc>
      </w:tr>
    </w:tbl>
    <w:p w14:paraId="7159A8E4" w14:textId="77777777" w:rsidR="00892311" w:rsidRDefault="00892311">
      <w:pPr>
        <w:ind w:firstLine="0"/>
      </w:pPr>
    </w:p>
    <w:p w14:paraId="5C2C5C48" w14:textId="2D64EF37" w:rsidR="0029204D" w:rsidRDefault="00000000" w:rsidP="00892311">
      <w:pPr>
        <w:pStyle w:val="Heading3"/>
      </w:pPr>
      <w:bookmarkStart w:id="204" w:name="_Toc101958645"/>
      <w:bookmarkStart w:id="205" w:name="_Toc2102"/>
      <w:bookmarkStart w:id="206" w:name="_Toc195640432"/>
      <w:r w:rsidRPr="002E2C37">
        <w:lastRenderedPageBreak/>
        <w:t>3.3.2 Các lớp đối tượng</w:t>
      </w:r>
      <w:bookmarkEnd w:id="204"/>
      <w:bookmarkEnd w:id="205"/>
      <w:bookmarkEnd w:id="206"/>
    </w:p>
    <w:p w14:paraId="65E77F2D" w14:textId="77777777" w:rsidR="00E82A5C" w:rsidRDefault="00892311" w:rsidP="00E82A5C">
      <w:pPr>
        <w:keepNext/>
        <w:ind w:firstLine="0"/>
      </w:pPr>
      <w:r w:rsidRPr="002E2C37">
        <w:rPr>
          <w:noProof/>
        </w:rPr>
        <w:drawing>
          <wp:inline distT="0" distB="0" distL="0" distR="0" wp14:anchorId="4A60C118" wp14:editId="2FD7498B">
            <wp:extent cx="5219700" cy="4168903"/>
            <wp:effectExtent l="0" t="0" r="0" b="3175"/>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8"/>
                    <a:stretch>
                      <a:fillRect/>
                    </a:stretch>
                  </pic:blipFill>
                  <pic:spPr>
                    <a:xfrm>
                      <a:off x="0" y="0"/>
                      <a:ext cx="5226529" cy="4174357"/>
                    </a:xfrm>
                    <a:prstGeom prst="rect">
                      <a:avLst/>
                    </a:prstGeom>
                  </pic:spPr>
                </pic:pic>
              </a:graphicData>
            </a:graphic>
          </wp:inline>
        </w:drawing>
      </w:r>
    </w:p>
    <w:p w14:paraId="3E9A7D21" w14:textId="312587D2" w:rsidR="00E82A5C" w:rsidRPr="002E2C37" w:rsidRDefault="00E82A5C" w:rsidP="00E82A5C">
      <w:pPr>
        <w:pStyle w:val="Hnh"/>
      </w:pPr>
      <w:bookmarkStart w:id="207" w:name="_Toc195696873"/>
      <w:r>
        <w:t xml:space="preserve">Hình </w:t>
      </w:r>
      <w:r>
        <w:fldChar w:fldCharType="begin"/>
      </w:r>
      <w:r>
        <w:instrText xml:space="preserve"> SEQ Hình \* ARABIC </w:instrText>
      </w:r>
      <w:r>
        <w:fldChar w:fldCharType="separate"/>
      </w:r>
      <w:r w:rsidR="007B498C">
        <w:rPr>
          <w:noProof/>
        </w:rPr>
        <w:t>23</w:t>
      </w:r>
      <w:r>
        <w:fldChar w:fldCharType="end"/>
      </w:r>
      <w:r>
        <w:t xml:space="preserve">: </w:t>
      </w:r>
      <w:r w:rsidRPr="002E2C37">
        <w:t>Hình ảnh lược đồ quan hệ cơ sở dữ liệu</w:t>
      </w:r>
      <w:bookmarkEnd w:id="207"/>
    </w:p>
    <w:p w14:paraId="3964E82B" w14:textId="77777777" w:rsidR="0029204D" w:rsidRPr="002E2C37" w:rsidRDefault="00000000" w:rsidP="00C76553">
      <w:pPr>
        <w:pStyle w:val="Heading2"/>
      </w:pPr>
      <w:bookmarkStart w:id="208" w:name="_Toc101958646"/>
      <w:bookmarkStart w:id="209" w:name="_Toc23029"/>
      <w:bookmarkStart w:id="210" w:name="_Toc195640433"/>
      <w:r w:rsidRPr="002E2C37">
        <w:t>3.4 THỰC NGHIỆM VÀ BÀN LUẬN</w:t>
      </w:r>
      <w:bookmarkEnd w:id="208"/>
      <w:bookmarkEnd w:id="209"/>
      <w:bookmarkEnd w:id="210"/>
    </w:p>
    <w:p w14:paraId="55E5BEF4" w14:textId="0F93AFD1" w:rsidR="0029204D" w:rsidRPr="002E2C37" w:rsidRDefault="00000000" w:rsidP="002B2826">
      <w:pPr>
        <w:pStyle w:val="Heading3"/>
        <w:rPr>
          <w:color w:val="000000"/>
          <w:highlight w:val="white"/>
        </w:rPr>
      </w:pPr>
      <w:bookmarkStart w:id="211" w:name="_Toc101958647"/>
      <w:bookmarkStart w:id="212" w:name="_Toc195640434"/>
      <w:r w:rsidRPr="002E2C37">
        <w:rPr>
          <w:highlight w:val="white"/>
        </w:rPr>
        <w:t>3.4.1 Mô tả tập dữ liệu</w:t>
      </w:r>
      <w:bookmarkEnd w:id="211"/>
      <w:r w:rsidRPr="002E2C37">
        <w:rPr>
          <w:highlight w:val="white"/>
        </w:rPr>
        <w:t xml:space="preserve"> của </w:t>
      </w:r>
      <w:r w:rsidR="00AC0E0D" w:rsidRPr="002E2C37">
        <w:rPr>
          <w:highlight w:val="white"/>
        </w:rPr>
        <w:t>10</w:t>
      </w:r>
      <w:r w:rsidRPr="002E2C37">
        <w:rPr>
          <w:highlight w:val="white"/>
        </w:rPr>
        <w:t xml:space="preserve"> lớp</w:t>
      </w:r>
      <w:bookmarkEnd w:id="212"/>
    </w:p>
    <w:p w14:paraId="0C418C44" w14:textId="37D93A39" w:rsidR="002B2826" w:rsidRDefault="002B2826" w:rsidP="002B2826">
      <w:pPr>
        <w:pStyle w:val="Hnh"/>
      </w:pPr>
      <w:bookmarkStart w:id="213" w:name="_Toc195696848"/>
      <w:r>
        <w:t xml:space="preserve">Bảng </w:t>
      </w:r>
      <w:r>
        <w:fldChar w:fldCharType="begin"/>
      </w:r>
      <w:r>
        <w:instrText xml:space="preserve"> SEQ Bảng \* ARABIC </w:instrText>
      </w:r>
      <w:r>
        <w:fldChar w:fldCharType="separate"/>
      </w:r>
      <w:r w:rsidR="009A5A02">
        <w:rPr>
          <w:noProof/>
        </w:rPr>
        <w:t>18</w:t>
      </w:r>
      <w:r>
        <w:fldChar w:fldCharType="end"/>
      </w:r>
      <w:r>
        <w:t>: C</w:t>
      </w:r>
      <w:r w:rsidRPr="002E2C37">
        <w:t>ôn trùng trong tập dữ liệu 10 lớp</w:t>
      </w:r>
      <w:bookmarkEnd w:id="213"/>
    </w:p>
    <w:tbl>
      <w:tblPr>
        <w:tblStyle w:val="TableGrid"/>
        <w:tblW w:w="8217" w:type="dxa"/>
        <w:tblLook w:val="04A0" w:firstRow="1" w:lastRow="0" w:firstColumn="1" w:lastColumn="0" w:noHBand="0" w:noVBand="1"/>
      </w:tblPr>
      <w:tblGrid>
        <w:gridCol w:w="1091"/>
        <w:gridCol w:w="2324"/>
        <w:gridCol w:w="4802"/>
      </w:tblGrid>
      <w:tr w:rsidR="00A41F84" w:rsidRPr="002E2C37" w14:paraId="5A9C769C" w14:textId="77777777" w:rsidTr="002B2826">
        <w:tc>
          <w:tcPr>
            <w:tcW w:w="1091"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2324"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4802"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A41F84" w:rsidRPr="002E2C37" w14:paraId="12556345" w14:textId="77777777" w:rsidTr="002B2826">
        <w:trPr>
          <w:trHeight w:val="2820"/>
        </w:trPr>
        <w:tc>
          <w:tcPr>
            <w:tcW w:w="1091"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2324" w:type="dxa"/>
          </w:tcPr>
          <w:p w14:paraId="0BEA3399" w14:textId="77A52041" w:rsidR="0029204D" w:rsidRPr="002E2C37" w:rsidRDefault="00A41F84">
            <w:pPr>
              <w:spacing w:line="240" w:lineRule="auto"/>
              <w:ind w:firstLine="0"/>
              <w:jc w:val="center"/>
              <w:rPr>
                <w:color w:val="000000"/>
                <w:highlight w:val="white"/>
              </w:rPr>
            </w:pPr>
            <w:r w:rsidRPr="00A41F84">
              <w:rPr>
                <w:color w:val="000000"/>
              </w:rPr>
              <w:t>acalymma</w:t>
            </w:r>
          </w:p>
        </w:tc>
        <w:tc>
          <w:tcPr>
            <w:tcW w:w="4802" w:type="dxa"/>
          </w:tcPr>
          <w:p w14:paraId="32CA34B9" w14:textId="5FD58506" w:rsidR="0029204D" w:rsidRPr="002E2C37" w:rsidRDefault="00A41F84">
            <w:pPr>
              <w:spacing w:line="240" w:lineRule="auto"/>
              <w:ind w:firstLine="0"/>
              <w:jc w:val="center"/>
              <w:rPr>
                <w:color w:val="000000"/>
                <w:highlight w:val="white"/>
              </w:rPr>
            </w:pPr>
            <w:r>
              <w:rPr>
                <w:noProof/>
              </w:rPr>
              <w:drawing>
                <wp:inline distT="0" distB="0" distL="0" distR="0" wp14:anchorId="3AE192B6" wp14:editId="65DD8F61">
                  <wp:extent cx="2212205" cy="1638300"/>
                  <wp:effectExtent l="0" t="0" r="0" b="0"/>
                  <wp:docPr id="471875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23836" cy="1646913"/>
                          </a:xfrm>
                          <a:prstGeom prst="rect">
                            <a:avLst/>
                          </a:prstGeom>
                          <a:noFill/>
                          <a:ln>
                            <a:noFill/>
                          </a:ln>
                        </pic:spPr>
                      </pic:pic>
                    </a:graphicData>
                  </a:graphic>
                </wp:inline>
              </w:drawing>
            </w:r>
          </w:p>
        </w:tc>
      </w:tr>
      <w:tr w:rsidR="00A41F84" w:rsidRPr="002E2C37" w14:paraId="2CA519F4" w14:textId="77777777" w:rsidTr="002B2826">
        <w:trPr>
          <w:trHeight w:val="2973"/>
        </w:trPr>
        <w:tc>
          <w:tcPr>
            <w:tcW w:w="1091"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lastRenderedPageBreak/>
              <w:t>2</w:t>
            </w:r>
          </w:p>
        </w:tc>
        <w:tc>
          <w:tcPr>
            <w:tcW w:w="2324" w:type="dxa"/>
          </w:tcPr>
          <w:p w14:paraId="2929AE2A" w14:textId="50455E5C" w:rsidR="0029204D" w:rsidRPr="002E2C37" w:rsidRDefault="00A41F84">
            <w:pPr>
              <w:spacing w:line="240" w:lineRule="auto"/>
              <w:ind w:firstLine="0"/>
              <w:jc w:val="center"/>
              <w:rPr>
                <w:color w:val="000000"/>
                <w:highlight w:val="white"/>
                <w:lang w:val="en-US"/>
              </w:rPr>
            </w:pPr>
            <w:r w:rsidRPr="00A41F84">
              <w:rPr>
                <w:color w:val="000000"/>
                <w:lang w:val="en-US"/>
              </w:rPr>
              <w:t>alticini</w:t>
            </w:r>
          </w:p>
        </w:tc>
        <w:tc>
          <w:tcPr>
            <w:tcW w:w="4802" w:type="dxa"/>
          </w:tcPr>
          <w:p w14:paraId="3F0B3961" w14:textId="51CEDE55" w:rsidR="0029204D" w:rsidRPr="002E2C37" w:rsidRDefault="00A41F84">
            <w:pPr>
              <w:spacing w:line="240" w:lineRule="auto"/>
              <w:ind w:firstLine="0"/>
              <w:jc w:val="center"/>
              <w:rPr>
                <w:color w:val="000000"/>
                <w:highlight w:val="white"/>
              </w:rPr>
            </w:pPr>
            <w:r>
              <w:rPr>
                <w:noProof/>
              </w:rPr>
              <w:drawing>
                <wp:inline distT="0" distB="0" distL="0" distR="0" wp14:anchorId="54E6FA21" wp14:editId="2BF83C69">
                  <wp:extent cx="2232660" cy="1674495"/>
                  <wp:effectExtent l="0" t="0" r="0" b="1905"/>
                  <wp:docPr id="1282798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p>
        </w:tc>
      </w:tr>
      <w:tr w:rsidR="00A41F84" w:rsidRPr="002E2C37" w14:paraId="12020B41" w14:textId="77777777" w:rsidTr="002B2826">
        <w:trPr>
          <w:trHeight w:val="2690"/>
        </w:trPr>
        <w:tc>
          <w:tcPr>
            <w:tcW w:w="1091"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2324" w:type="dxa"/>
          </w:tcPr>
          <w:p w14:paraId="66078FD7" w14:textId="0F1BB947" w:rsidR="0029204D" w:rsidRPr="002E2C37" w:rsidRDefault="00A41F84">
            <w:pPr>
              <w:spacing w:line="240" w:lineRule="auto"/>
              <w:ind w:firstLine="0"/>
              <w:jc w:val="center"/>
              <w:rPr>
                <w:bCs/>
                <w:lang w:val="en-US"/>
              </w:rPr>
            </w:pPr>
            <w:r w:rsidRPr="00A41F84">
              <w:rPr>
                <w:bCs/>
                <w:lang w:val="en-US"/>
              </w:rPr>
              <w:t>Squash_Bug</w:t>
            </w:r>
          </w:p>
        </w:tc>
        <w:tc>
          <w:tcPr>
            <w:tcW w:w="4802" w:type="dxa"/>
          </w:tcPr>
          <w:p w14:paraId="4B26290F" w14:textId="78AE08F9" w:rsidR="0029204D" w:rsidRPr="002E2C37" w:rsidRDefault="00A41F84">
            <w:pPr>
              <w:spacing w:line="240" w:lineRule="auto"/>
              <w:ind w:firstLine="0"/>
              <w:jc w:val="center"/>
            </w:pPr>
            <w:r>
              <w:rPr>
                <w:noProof/>
              </w:rPr>
              <w:drawing>
                <wp:inline distT="0" distB="0" distL="0" distR="0" wp14:anchorId="5CA62686" wp14:editId="18BCB0E1">
                  <wp:extent cx="2245360" cy="1439369"/>
                  <wp:effectExtent l="0" t="0" r="2540" b="8890"/>
                  <wp:docPr id="16599706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70997" cy="1455803"/>
                          </a:xfrm>
                          <a:prstGeom prst="rect">
                            <a:avLst/>
                          </a:prstGeom>
                          <a:noFill/>
                          <a:ln>
                            <a:noFill/>
                          </a:ln>
                        </pic:spPr>
                      </pic:pic>
                    </a:graphicData>
                  </a:graphic>
                </wp:inline>
              </w:drawing>
            </w:r>
          </w:p>
        </w:tc>
      </w:tr>
      <w:tr w:rsidR="00A41F84" w:rsidRPr="002E2C37" w14:paraId="7A3BF9B0" w14:textId="77777777" w:rsidTr="002B2826">
        <w:tc>
          <w:tcPr>
            <w:tcW w:w="1091"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2324" w:type="dxa"/>
          </w:tcPr>
          <w:p w14:paraId="22ED6610" w14:textId="55C75CB4" w:rsidR="0029204D" w:rsidRPr="002E2C37" w:rsidRDefault="00A41F84">
            <w:pPr>
              <w:spacing w:line="240" w:lineRule="auto"/>
              <w:ind w:firstLine="0"/>
              <w:jc w:val="center"/>
              <w:rPr>
                <w:bCs/>
                <w:lang w:val="en-US"/>
              </w:rPr>
            </w:pPr>
            <w:r w:rsidRPr="00A41F84">
              <w:rPr>
                <w:bCs/>
                <w:lang w:val="en-US"/>
              </w:rPr>
              <w:t>asparagus</w:t>
            </w:r>
          </w:p>
        </w:tc>
        <w:tc>
          <w:tcPr>
            <w:tcW w:w="4802" w:type="dxa"/>
          </w:tcPr>
          <w:p w14:paraId="08713647" w14:textId="0DC25BAA" w:rsidR="0029204D" w:rsidRPr="002E2C37" w:rsidRDefault="00A41F84">
            <w:pPr>
              <w:spacing w:after="120" w:line="240" w:lineRule="auto"/>
              <w:ind w:firstLine="0"/>
              <w:jc w:val="center"/>
            </w:pPr>
            <w:r>
              <w:rPr>
                <w:noProof/>
              </w:rPr>
              <w:drawing>
                <wp:inline distT="0" distB="0" distL="0" distR="0" wp14:anchorId="2AB63149" wp14:editId="405F07D8">
                  <wp:extent cx="2247900" cy="1605604"/>
                  <wp:effectExtent l="0" t="0" r="0" b="0"/>
                  <wp:docPr id="5117184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94361" cy="1638790"/>
                          </a:xfrm>
                          <a:prstGeom prst="rect">
                            <a:avLst/>
                          </a:prstGeom>
                          <a:noFill/>
                          <a:ln>
                            <a:noFill/>
                          </a:ln>
                        </pic:spPr>
                      </pic:pic>
                    </a:graphicData>
                  </a:graphic>
                </wp:inline>
              </w:drawing>
            </w:r>
          </w:p>
        </w:tc>
      </w:tr>
      <w:tr w:rsidR="00A41F84" w:rsidRPr="002E2C37" w14:paraId="436E5BB1" w14:textId="77777777" w:rsidTr="002B2826">
        <w:trPr>
          <w:trHeight w:val="3104"/>
        </w:trPr>
        <w:tc>
          <w:tcPr>
            <w:tcW w:w="1091" w:type="dxa"/>
          </w:tcPr>
          <w:p w14:paraId="69E6C21B" w14:textId="77777777" w:rsidR="0029204D" w:rsidRPr="002E2C37" w:rsidRDefault="00000000">
            <w:pPr>
              <w:spacing w:line="240" w:lineRule="auto"/>
              <w:ind w:firstLine="0"/>
              <w:jc w:val="center"/>
              <w:rPr>
                <w:bCs/>
                <w:lang w:val="en-US"/>
              </w:rPr>
            </w:pPr>
            <w:r w:rsidRPr="002E2C37">
              <w:rPr>
                <w:bCs/>
                <w:lang w:val="en-US"/>
              </w:rPr>
              <w:t>5</w:t>
            </w:r>
          </w:p>
        </w:tc>
        <w:tc>
          <w:tcPr>
            <w:tcW w:w="2324" w:type="dxa"/>
          </w:tcPr>
          <w:p w14:paraId="54B178AC" w14:textId="3F60FAAA" w:rsidR="0029204D" w:rsidRPr="002E2C37" w:rsidRDefault="00A41F84">
            <w:pPr>
              <w:spacing w:line="240" w:lineRule="auto"/>
              <w:ind w:firstLine="0"/>
              <w:jc w:val="center"/>
              <w:rPr>
                <w:bCs/>
                <w:lang w:val="en-US"/>
              </w:rPr>
            </w:pPr>
            <w:r w:rsidRPr="00A41F84">
              <w:t>aulacophora</w:t>
            </w:r>
          </w:p>
        </w:tc>
        <w:tc>
          <w:tcPr>
            <w:tcW w:w="4802" w:type="dxa"/>
          </w:tcPr>
          <w:p w14:paraId="376F49C8" w14:textId="6B21B657" w:rsidR="0029204D" w:rsidRPr="002E2C37" w:rsidRDefault="00A41F84">
            <w:pPr>
              <w:spacing w:line="240" w:lineRule="auto"/>
              <w:ind w:firstLine="0"/>
              <w:jc w:val="center"/>
            </w:pPr>
            <w:r>
              <w:rPr>
                <w:noProof/>
              </w:rPr>
              <w:drawing>
                <wp:inline distT="0" distB="0" distL="0" distR="0" wp14:anchorId="484AF1B7" wp14:editId="5B94FD43">
                  <wp:extent cx="2209800" cy="1734796"/>
                  <wp:effectExtent l="0" t="0" r="0" b="0"/>
                  <wp:docPr id="23252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220420" cy="1743133"/>
                          </a:xfrm>
                          <a:prstGeom prst="rect">
                            <a:avLst/>
                          </a:prstGeom>
                          <a:noFill/>
                          <a:ln>
                            <a:noFill/>
                          </a:ln>
                        </pic:spPr>
                      </pic:pic>
                    </a:graphicData>
                  </a:graphic>
                </wp:inline>
              </w:drawing>
            </w:r>
          </w:p>
        </w:tc>
      </w:tr>
      <w:tr w:rsidR="00A41F84" w:rsidRPr="002E2C37" w14:paraId="1D2FD2EB" w14:textId="77777777" w:rsidTr="002B2826">
        <w:trPr>
          <w:trHeight w:val="2551"/>
        </w:trPr>
        <w:tc>
          <w:tcPr>
            <w:tcW w:w="1091" w:type="dxa"/>
          </w:tcPr>
          <w:p w14:paraId="7BC06D90" w14:textId="77777777" w:rsidR="0029204D" w:rsidRPr="002E2C37" w:rsidRDefault="00000000">
            <w:pPr>
              <w:spacing w:line="240" w:lineRule="auto"/>
              <w:ind w:firstLine="0"/>
              <w:jc w:val="center"/>
              <w:rPr>
                <w:bCs/>
                <w:lang w:val="en-US"/>
              </w:rPr>
            </w:pPr>
            <w:r w:rsidRPr="002E2C37">
              <w:rPr>
                <w:bCs/>
                <w:lang w:val="en-US"/>
              </w:rPr>
              <w:lastRenderedPageBreak/>
              <w:t>6</w:t>
            </w:r>
          </w:p>
        </w:tc>
        <w:tc>
          <w:tcPr>
            <w:tcW w:w="2324" w:type="dxa"/>
          </w:tcPr>
          <w:p w14:paraId="20382C78" w14:textId="1486523F" w:rsidR="0029204D" w:rsidRPr="002E2C37" w:rsidRDefault="00A41F84">
            <w:pPr>
              <w:spacing w:line="240" w:lineRule="auto"/>
              <w:ind w:firstLine="0"/>
              <w:jc w:val="center"/>
              <w:rPr>
                <w:bCs/>
                <w:lang w:val="en-US"/>
              </w:rPr>
            </w:pPr>
            <w:r w:rsidRPr="00A41F84">
              <w:t>dermaptera</w:t>
            </w:r>
          </w:p>
        </w:tc>
        <w:tc>
          <w:tcPr>
            <w:tcW w:w="4802" w:type="dxa"/>
          </w:tcPr>
          <w:p w14:paraId="260EB483" w14:textId="548E7E03" w:rsidR="0029204D" w:rsidRPr="002E2C37" w:rsidRDefault="00A41F84">
            <w:pPr>
              <w:spacing w:line="240" w:lineRule="auto"/>
              <w:ind w:firstLine="0"/>
              <w:jc w:val="center"/>
            </w:pPr>
            <w:r>
              <w:rPr>
                <w:noProof/>
              </w:rPr>
              <w:drawing>
                <wp:inline distT="0" distB="0" distL="0" distR="0" wp14:anchorId="24E33989" wp14:editId="0B82F80E">
                  <wp:extent cx="2209800" cy="1435138"/>
                  <wp:effectExtent l="0" t="0" r="0" b="0"/>
                  <wp:docPr id="774031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24895" cy="1444941"/>
                          </a:xfrm>
                          <a:prstGeom prst="rect">
                            <a:avLst/>
                          </a:prstGeom>
                          <a:noFill/>
                          <a:ln>
                            <a:noFill/>
                          </a:ln>
                        </pic:spPr>
                      </pic:pic>
                    </a:graphicData>
                  </a:graphic>
                </wp:inline>
              </w:drawing>
            </w:r>
          </w:p>
        </w:tc>
      </w:tr>
      <w:tr w:rsidR="00A41F84" w:rsidRPr="002E2C37" w14:paraId="59227AE1" w14:textId="77777777" w:rsidTr="002B2826">
        <w:tc>
          <w:tcPr>
            <w:tcW w:w="1091" w:type="dxa"/>
          </w:tcPr>
          <w:p w14:paraId="4EBB463B" w14:textId="77777777" w:rsidR="0029204D" w:rsidRPr="002E2C37" w:rsidRDefault="00000000">
            <w:pPr>
              <w:spacing w:line="240" w:lineRule="auto"/>
              <w:ind w:firstLine="0"/>
              <w:jc w:val="center"/>
              <w:rPr>
                <w:bCs/>
                <w:lang w:val="en-US"/>
              </w:rPr>
            </w:pPr>
            <w:r w:rsidRPr="002E2C37">
              <w:rPr>
                <w:bCs/>
                <w:lang w:val="en-US"/>
              </w:rPr>
              <w:t>7</w:t>
            </w:r>
          </w:p>
        </w:tc>
        <w:tc>
          <w:tcPr>
            <w:tcW w:w="2324" w:type="dxa"/>
          </w:tcPr>
          <w:p w14:paraId="01821C81" w14:textId="47F0AC85" w:rsidR="0029204D" w:rsidRPr="002E2C37" w:rsidRDefault="00A41F84">
            <w:pPr>
              <w:pStyle w:val="NormalWeb"/>
              <w:spacing w:before="120" w:beforeAutospacing="0" w:after="0" w:afterAutospacing="0"/>
              <w:jc w:val="center"/>
            </w:pPr>
            <w:r w:rsidRPr="00A41F84">
              <w:t>leptinotarsa</w:t>
            </w:r>
          </w:p>
        </w:tc>
        <w:tc>
          <w:tcPr>
            <w:tcW w:w="4802" w:type="dxa"/>
          </w:tcPr>
          <w:p w14:paraId="778C36E2" w14:textId="1748515A" w:rsidR="0029204D" w:rsidRPr="002E2C37" w:rsidRDefault="00A41F84">
            <w:pPr>
              <w:spacing w:after="120" w:line="240" w:lineRule="auto"/>
              <w:ind w:firstLine="0"/>
              <w:jc w:val="center"/>
            </w:pPr>
            <w:r>
              <w:rPr>
                <w:noProof/>
              </w:rPr>
              <w:drawing>
                <wp:inline distT="0" distB="0" distL="0" distR="0" wp14:anchorId="595375F8" wp14:editId="1077E061">
                  <wp:extent cx="2233295" cy="1488954"/>
                  <wp:effectExtent l="0" t="0" r="0" b="0"/>
                  <wp:docPr id="9608014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82330" cy="1521646"/>
                          </a:xfrm>
                          <a:prstGeom prst="rect">
                            <a:avLst/>
                          </a:prstGeom>
                          <a:noFill/>
                          <a:ln>
                            <a:noFill/>
                          </a:ln>
                        </pic:spPr>
                      </pic:pic>
                    </a:graphicData>
                  </a:graphic>
                </wp:inline>
              </w:drawing>
            </w:r>
          </w:p>
        </w:tc>
      </w:tr>
      <w:tr w:rsidR="00A41F84" w:rsidRPr="002E2C37" w14:paraId="44376F98" w14:textId="77777777" w:rsidTr="002B2826">
        <w:tc>
          <w:tcPr>
            <w:tcW w:w="1091" w:type="dxa"/>
          </w:tcPr>
          <w:p w14:paraId="1AD0FC02" w14:textId="77777777" w:rsidR="00A41F84" w:rsidRPr="002E2C37" w:rsidRDefault="00A41F84" w:rsidP="00A41F84">
            <w:pPr>
              <w:spacing w:line="240" w:lineRule="auto"/>
              <w:ind w:firstLine="0"/>
              <w:jc w:val="center"/>
              <w:rPr>
                <w:bCs/>
                <w:lang w:val="en-US"/>
              </w:rPr>
            </w:pPr>
            <w:r w:rsidRPr="002E2C37">
              <w:rPr>
                <w:bCs/>
                <w:lang w:val="en-US"/>
              </w:rPr>
              <w:t>8</w:t>
            </w:r>
          </w:p>
        </w:tc>
        <w:tc>
          <w:tcPr>
            <w:tcW w:w="2324" w:type="dxa"/>
          </w:tcPr>
          <w:p w14:paraId="5E608C47" w14:textId="02EC938D" w:rsidR="00A41F84" w:rsidRPr="002E2C37" w:rsidRDefault="00A41F84" w:rsidP="00A41F84">
            <w:pPr>
              <w:spacing w:line="240" w:lineRule="auto"/>
              <w:ind w:firstLine="0"/>
              <w:jc w:val="center"/>
              <w:rPr>
                <w:bCs/>
                <w:lang w:val="en-US"/>
              </w:rPr>
            </w:pPr>
            <w:r w:rsidRPr="00A41F84">
              <w:t>mantodea</w:t>
            </w:r>
          </w:p>
        </w:tc>
        <w:tc>
          <w:tcPr>
            <w:tcW w:w="4802" w:type="dxa"/>
          </w:tcPr>
          <w:p w14:paraId="38F2586F" w14:textId="58B3B92E" w:rsidR="00A41F84" w:rsidRPr="002E2C37" w:rsidRDefault="00A41F84" w:rsidP="00A41F84">
            <w:pPr>
              <w:spacing w:after="120" w:line="240" w:lineRule="auto"/>
              <w:ind w:firstLine="0"/>
              <w:jc w:val="center"/>
            </w:pPr>
            <w:r>
              <w:rPr>
                <w:noProof/>
              </w:rPr>
              <w:drawing>
                <wp:inline distT="0" distB="0" distL="0" distR="0" wp14:anchorId="288A6F24" wp14:editId="21B32206">
                  <wp:extent cx="2187404" cy="1876894"/>
                  <wp:effectExtent l="0" t="0" r="3810" b="9525"/>
                  <wp:docPr id="11525234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208273" cy="1894800"/>
                          </a:xfrm>
                          <a:prstGeom prst="rect">
                            <a:avLst/>
                          </a:prstGeom>
                          <a:noFill/>
                          <a:ln>
                            <a:noFill/>
                          </a:ln>
                        </pic:spPr>
                      </pic:pic>
                    </a:graphicData>
                  </a:graphic>
                </wp:inline>
              </w:drawing>
            </w:r>
          </w:p>
        </w:tc>
      </w:tr>
      <w:tr w:rsidR="00A41F84" w:rsidRPr="002E2C37" w14:paraId="1743B97B" w14:textId="77777777" w:rsidTr="002B2826">
        <w:trPr>
          <w:trHeight w:val="2820"/>
        </w:trPr>
        <w:tc>
          <w:tcPr>
            <w:tcW w:w="1091" w:type="dxa"/>
          </w:tcPr>
          <w:p w14:paraId="1DC0E8D2" w14:textId="77777777" w:rsidR="0029204D" w:rsidRPr="002E2C37" w:rsidRDefault="00000000">
            <w:pPr>
              <w:spacing w:line="240" w:lineRule="auto"/>
              <w:ind w:firstLine="0"/>
              <w:jc w:val="center"/>
              <w:rPr>
                <w:bCs/>
                <w:lang w:val="en-US"/>
              </w:rPr>
            </w:pPr>
            <w:r w:rsidRPr="002E2C37">
              <w:rPr>
                <w:bCs/>
                <w:lang w:val="en-US"/>
              </w:rPr>
              <w:t>9</w:t>
            </w:r>
          </w:p>
        </w:tc>
        <w:tc>
          <w:tcPr>
            <w:tcW w:w="2324" w:type="dxa"/>
          </w:tcPr>
          <w:p w14:paraId="0CB08886" w14:textId="3F4A67D3" w:rsidR="0029204D" w:rsidRPr="002E2C37" w:rsidRDefault="00A41F84">
            <w:pPr>
              <w:spacing w:line="240" w:lineRule="auto"/>
              <w:ind w:firstLine="0"/>
              <w:jc w:val="center"/>
              <w:rPr>
                <w:bCs/>
                <w:lang w:val="en-US"/>
              </w:rPr>
            </w:pPr>
            <w:r w:rsidRPr="00A41F84">
              <w:t>Cerotoma_trifurcata</w:t>
            </w:r>
          </w:p>
        </w:tc>
        <w:tc>
          <w:tcPr>
            <w:tcW w:w="4802" w:type="dxa"/>
          </w:tcPr>
          <w:p w14:paraId="6B72340D" w14:textId="23F63C2F" w:rsidR="0029204D" w:rsidRPr="002E2C37" w:rsidRDefault="00A41F84">
            <w:pPr>
              <w:spacing w:line="240" w:lineRule="auto"/>
              <w:ind w:firstLine="0"/>
              <w:jc w:val="center"/>
            </w:pPr>
            <w:r>
              <w:rPr>
                <w:noProof/>
              </w:rPr>
              <w:drawing>
                <wp:inline distT="0" distB="0" distL="0" distR="0" wp14:anchorId="706DEB4F" wp14:editId="6457ACF1">
                  <wp:extent cx="2407920" cy="1602947"/>
                  <wp:effectExtent l="0" t="0" r="0" b="0"/>
                  <wp:docPr id="20289800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16215" cy="1608469"/>
                          </a:xfrm>
                          <a:prstGeom prst="rect">
                            <a:avLst/>
                          </a:prstGeom>
                          <a:noFill/>
                          <a:ln>
                            <a:noFill/>
                          </a:ln>
                        </pic:spPr>
                      </pic:pic>
                    </a:graphicData>
                  </a:graphic>
                </wp:inline>
              </w:drawing>
            </w:r>
          </w:p>
        </w:tc>
      </w:tr>
      <w:tr w:rsidR="00A41F84" w:rsidRPr="002E2C37" w14:paraId="4FFE2193" w14:textId="77777777" w:rsidTr="002B2826">
        <w:tc>
          <w:tcPr>
            <w:tcW w:w="1091"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2324" w:type="dxa"/>
          </w:tcPr>
          <w:p w14:paraId="618576AA" w14:textId="34D00D45" w:rsidR="0029204D" w:rsidRPr="002E2C37" w:rsidRDefault="00A41F84">
            <w:pPr>
              <w:spacing w:line="240" w:lineRule="auto"/>
              <w:ind w:firstLine="0"/>
              <w:jc w:val="center"/>
              <w:rPr>
                <w:bCs/>
                <w:lang w:val="en-US"/>
              </w:rPr>
            </w:pPr>
            <w:r w:rsidRPr="00A41F84">
              <w:t>Achatina_fulica</w:t>
            </w:r>
          </w:p>
        </w:tc>
        <w:tc>
          <w:tcPr>
            <w:tcW w:w="4802" w:type="dxa"/>
          </w:tcPr>
          <w:p w14:paraId="58264A52" w14:textId="19CA9F78" w:rsidR="0029204D" w:rsidRPr="002E2C37" w:rsidRDefault="00A41F84">
            <w:pPr>
              <w:spacing w:after="120" w:line="240" w:lineRule="auto"/>
              <w:ind w:firstLine="0"/>
              <w:jc w:val="center"/>
            </w:pPr>
            <w:r>
              <w:rPr>
                <w:noProof/>
              </w:rPr>
              <w:drawing>
                <wp:inline distT="0" distB="0" distL="0" distR="0" wp14:anchorId="2F549BDB" wp14:editId="3991994E">
                  <wp:extent cx="2423552" cy="1607820"/>
                  <wp:effectExtent l="0" t="0" r="0" b="0"/>
                  <wp:docPr id="449424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435346" cy="1615644"/>
                          </a:xfrm>
                          <a:prstGeom prst="rect">
                            <a:avLst/>
                          </a:prstGeom>
                          <a:noFill/>
                          <a:ln>
                            <a:noFill/>
                          </a:ln>
                        </pic:spPr>
                      </pic:pic>
                    </a:graphicData>
                  </a:graphic>
                </wp:inline>
              </w:drawing>
            </w:r>
          </w:p>
        </w:tc>
      </w:tr>
    </w:tbl>
    <w:p w14:paraId="635AF2EB" w14:textId="77777777" w:rsidR="0029204D" w:rsidRPr="002E2C37" w:rsidRDefault="0029204D" w:rsidP="0024331B">
      <w:pPr>
        <w:pStyle w:val="Style1"/>
      </w:pPr>
    </w:p>
    <w:p w14:paraId="44DA46EE" w14:textId="762CCB4C" w:rsidR="0029204D" w:rsidRPr="002E2C37" w:rsidRDefault="00000000" w:rsidP="00C76553">
      <w:pPr>
        <w:pStyle w:val="Heading3"/>
      </w:pPr>
      <w:bookmarkStart w:id="214" w:name="_heading=h.2ce457m" w:colFirst="0" w:colLast="0"/>
      <w:bookmarkStart w:id="215" w:name="_Toc101958651"/>
      <w:bookmarkStart w:id="216" w:name="_Toc195640435"/>
      <w:bookmarkEnd w:id="214"/>
      <w:r w:rsidRPr="002E2C37">
        <w:t>3.4.</w:t>
      </w:r>
      <w:r w:rsidR="00AC0E0D" w:rsidRPr="002E2C37">
        <w:t>2</w:t>
      </w:r>
      <w:r w:rsidRPr="002E2C37">
        <w:t xml:space="preserve"> Độ chính xác khi nhận diện</w:t>
      </w:r>
      <w:bookmarkEnd w:id="215"/>
      <w:bookmarkEnd w:id="216"/>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6560933F" w14:textId="77777777" w:rsidR="00E82A5C" w:rsidRDefault="00000000" w:rsidP="00E82A5C">
      <w:pPr>
        <w:keepNext/>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9"/>
                    <a:stretch>
                      <a:fillRect/>
                    </a:stretch>
                  </pic:blipFill>
                  <pic:spPr>
                    <a:xfrm>
                      <a:off x="0" y="0"/>
                      <a:ext cx="4414520" cy="1795780"/>
                    </a:xfrm>
                    <a:prstGeom prst="rect">
                      <a:avLst/>
                    </a:prstGeom>
                    <a:noFill/>
                    <a:ln w="9525">
                      <a:noFill/>
                    </a:ln>
                  </pic:spPr>
                </pic:pic>
              </a:graphicData>
            </a:graphic>
          </wp:inline>
        </w:drawing>
      </w:r>
    </w:p>
    <w:p w14:paraId="4CD52F3F" w14:textId="5D2B8EB3" w:rsidR="0029204D" w:rsidRDefault="00E82A5C" w:rsidP="00E82A5C">
      <w:pPr>
        <w:pStyle w:val="Hnh"/>
        <w:rPr>
          <w:color w:val="000000"/>
        </w:rPr>
      </w:pPr>
      <w:bookmarkStart w:id="217" w:name="_Toc195696874"/>
      <w:r>
        <w:t xml:space="preserve">Hình </w:t>
      </w:r>
      <w:r>
        <w:fldChar w:fldCharType="begin"/>
      </w:r>
      <w:r>
        <w:instrText xml:space="preserve"> SEQ Hình \* ARABIC </w:instrText>
      </w:r>
      <w:r>
        <w:fldChar w:fldCharType="separate"/>
      </w:r>
      <w:r w:rsidR="007B498C">
        <w:rPr>
          <w:noProof/>
        </w:rPr>
        <w:t>24</w:t>
      </w:r>
      <w:r>
        <w:fldChar w:fldCharType="end"/>
      </w:r>
      <w:r>
        <w:t>: Độ chính xác khi nhận diện</w:t>
      </w:r>
      <w:bookmarkEnd w:id="217"/>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45348368" w:rsidR="0029204D" w:rsidRDefault="00000000">
      <w:pPr>
        <w:rPr>
          <w:color w:val="000000"/>
        </w:rPr>
      </w:pPr>
      <w:r>
        <w:rPr>
          <w:color w:val="000000"/>
        </w:rPr>
        <w:t xml:space="preserve">Mối quan hệ giữa độ chính xác và TP và FP có thể được biểu hiện như sau </w:t>
      </w:r>
      <w:r w:rsidR="000650E6">
        <w:rPr>
          <w:color w:val="000000"/>
        </w:rPr>
        <w:fldChar w:fldCharType="begin"/>
      </w:r>
      <w:r w:rsidR="000650E6">
        <w:rPr>
          <w:color w:val="000000"/>
        </w:rPr>
        <w:instrText xml:space="preserve"> ADDIN ZOTERO_ITEM CSL_CITATION {"citationID":"CRKud58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7880D00C" w14:textId="65E59A02"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oMath>
      </m:oMathPara>
    </w:p>
    <w:p w14:paraId="00BA4856" w14:textId="77777777" w:rsidR="0029204D" w:rsidRDefault="0029204D">
      <w:pPr>
        <w:rPr>
          <w:rFonts w:hAnsi="Cambria Math"/>
        </w:rPr>
      </w:pPr>
    </w:p>
    <w:p w14:paraId="0575B4FB" w14:textId="722F2E80"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sidR="000650E6">
        <w:rPr>
          <w:color w:val="000000"/>
        </w:rPr>
        <w:fldChar w:fldCharType="begin"/>
      </w:r>
      <w:r w:rsidR="000650E6">
        <w:rPr>
          <w:color w:val="000000"/>
        </w:rPr>
        <w:instrText xml:space="preserve"> ADDIN ZOTERO_ITEM CSL_CITATION {"citationID":"HY7rt2eU","properties":{"formattedCitation":"(Le et al., 2024)","plainCitation":"(Le et al., 2024)","noteIndex":0},"citationItems":[{"id":128,"uris":["http://zotero.org/users/local/zZINqPE4/items/FFFBMAY4"],"itemData":{"id":128,"type":"article-journal","abstract":"Fruit flies are one of the most harmful insect species to fruit yields. In AlertTrap, implementation of Single-Shot Multibox Detector (SSD) architecture with different state-of-the-art backbone feature extractors such as MobileNetV1 and MobileNetV2 appears to be potential solutions for the real-time detection problem. SSD-MobileNetV1 and SSD-MobileNetV2 perform well and result in AP at 0.5 of 0.957 and 1.0, respectively. You Only Look Once (YOLO) v4-tiny outperforms the SSD family with 1.0 in AP at 0.5; however, its throughput velocity is considerably slower, which shows SSD models are better candidates for real-time implementation. We also tested the models with synthetic test sets simulating expected environmental disturbances. The YOLOv4-tiny had better tolerance to these disturbances than the SSD models. The Raspberry Pi system successfully gathered environmental data and pest counts, sending them via email over 4 G. However, running the full YOLO version in real time on Raspberry Pi is not feasible, indicating the need for a lighter object detection algorithm for future research. Among model candidates, YOLOv4-tiny generally performs best, with SSD-MobileNetV2 also comparable and sometimes better, especially in scenarios with synthetic disturbances. SSD models excel in processing time, enabling real-time, high-accuracy detection.","container-title":"Journal of Computational and Cognitive Engineering","DOI":"10.47852/bonviewJCCE42023264","ISSN":"28109503","journalAbbreviation":"JCCE","note":"arXiv:2112.13341 [cs]","source":"arXiv.org","title":"AlertTrap: A study on object detection in remote insects trap monitoring system using on-the-edge deep learning platform","title-short":"AlertTrap","URL":"http://arxiv.org/abs/2112.13341","author":[{"family":"Le","given":"An D."},{"family":"Pham","given":"Duy A."},{"family":"Pham","given":"Dong T."},{"family":"Vo","given":"Hien B."}],"accessed":{"date-parts":[["2025",4,16]]},"issued":{"date-parts":[["2024",6,24]]}}}],"schema":"https://github.com/citation-style-language/schema/raw/master/csl-citation.json"} </w:instrText>
      </w:r>
      <w:r w:rsidR="000650E6">
        <w:rPr>
          <w:color w:val="000000"/>
        </w:rPr>
        <w:fldChar w:fldCharType="separate"/>
      </w:r>
      <w:r w:rsidR="000650E6" w:rsidRPr="000650E6">
        <w:t>(Le et al., 2024)</w:t>
      </w:r>
      <w:r w:rsidR="000650E6">
        <w:rPr>
          <w:color w:val="000000"/>
        </w:rPr>
        <w:fldChar w:fldCharType="end"/>
      </w:r>
      <w:r>
        <w:rPr>
          <w:color w:val="000000"/>
        </w:rPr>
        <w:t>.</w:t>
      </w:r>
    </w:p>
    <w:p w14:paraId="0FACBB55" w14:textId="62FCA359"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oMath>
      </m:oMathPara>
    </w:p>
    <w:p w14:paraId="151A0900" w14:textId="70AF421A" w:rsidR="0029204D" w:rsidRDefault="00000000" w:rsidP="00E82A5C">
      <w:pPr>
        <w:rPr>
          <w:rFonts w:hAnsi="Cambria Math"/>
        </w:rPr>
      </w:pPr>
      <w:r>
        <w:rPr>
          <w:rFonts w:hAnsi="Cambria Math"/>
          <w:lang w:val="en-US"/>
        </w:rPr>
        <w:lastRenderedPageBreak/>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4F6A7331" w14:textId="5D0202F8" w:rsidR="0029204D" w:rsidRDefault="00000000" w:rsidP="00E82A5C">
      <w:r>
        <w:t xml:space="preserve">IOU (Intersection over Union) là chỉ số đánh giá được sử dụng để đo độ chính xác của phát hiện đối tượng trên tập dữ liệu cụ thể. Thường được dùng để đánh giá hiệu năng phát hiện đối tượng </w:t>
      </w:r>
      <w:r w:rsidR="00327B72">
        <w:fldChar w:fldCharType="begin"/>
      </w:r>
      <w:r w:rsidR="00C12BD2">
        <w:instrText xml:space="preserve"> ADDIN ZOTERO_ITEM CSL_CITATION {"citationID":"Xc2RESIR","properties":{"formattedCitation":"({\\i{}A Smartphone-Based Application for Scale Pest Detection Using Multiple-Object Detection Methods}, n.d.)","plainCitation":"(A Smartphone-Based Application for Scale Pest Detection Using Multiple-Object Detection Methods, n.d.)","noteIndex":0},"citationItems":[{"id":116,"uris":["http://zotero.org/users/local/zZINqPE4/items/8QDA9UTV"],"itemData":{"id":116,"type":"webpage","title":"A Smartphone-Based Application for Scale Pest Detection Using Multiple-Object Detection Methods","URL":"https://www.mdpi.com/2079-9292/10/4/372","accessed":{"date-parts":[["2025",4,14]]}}}],"schema":"https://github.com/citation-style-language/schema/raw/master/csl-citation.json"} </w:instrText>
      </w:r>
      <w:r w:rsidR="00327B72">
        <w:fldChar w:fldCharType="separate"/>
      </w:r>
      <w:r w:rsidR="00C12BD2" w:rsidRPr="00C12BD2">
        <w:t>(</w:t>
      </w:r>
      <w:r w:rsidR="00C12BD2" w:rsidRPr="00C12BD2">
        <w:rPr>
          <w:i/>
          <w:iCs/>
        </w:rPr>
        <w:t>A Smartphone-Based Application for Scale Pest Detection Using Multiple-Object Detection Methods</w:t>
      </w:r>
      <w:r w:rsidR="00C12BD2" w:rsidRPr="00C12BD2">
        <w:t>, n.d.)</w:t>
      </w:r>
      <w:r w:rsidR="00327B72">
        <w:fldChar w:fldCharType="end"/>
      </w:r>
      <w:r>
        <w:t>.</w:t>
      </w:r>
    </w:p>
    <w:p w14:paraId="41D1F62B" w14:textId="6D6BE20A"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w:t>
      </w:r>
      <w:r w:rsidR="00327B72">
        <w:rPr>
          <w:color w:val="000000"/>
        </w:rPr>
        <w:fldChar w:fldCharType="begin"/>
      </w:r>
      <w:r w:rsidR="00C12BD2">
        <w:rPr>
          <w:color w:val="000000"/>
        </w:rPr>
        <w:instrText xml:space="preserve"> ADDIN ZOTERO_ITEM CSL_CITATION {"citationID":"ZPqZcCJb","properties":{"formattedCitation":"({\\i{}T\\uc0\\u236{}m Hi\\uc0\\u7875{}u v\\uc0\\u7873{} YOLO Trong B\\uc0\\u224{}i To\\uc0\\u225{}n Real-Time Object Detection}, n.d.)","plainCitation":"(Tìm Hiểu về YOLO Trong Bài Toán Real-Time Object Detection, n.d.)","noteIndex":0},"citationItems":[{"id":118,"uris":["http://zotero.org/users/local/zZINqPE4/items/WTQXALDH"],"itemData":{"id":118,"type":"webpage","title":"Tìm hiểu về YOLO trong bài toán real-time object detection","URL":"https://viblo.asia/p/tim-hieu-ve-yolo-trong-bai-toan-real-time-object-detection-yMnKMdvr57P","accessed":{"date-parts":[["2025",4,14]]}}}],"schema":"https://github.com/citation-style-language/schema/raw/master/csl-citation.json"} </w:instrText>
      </w:r>
      <w:r w:rsidR="00327B72">
        <w:rPr>
          <w:color w:val="000000"/>
        </w:rPr>
        <w:fldChar w:fldCharType="separate"/>
      </w:r>
      <w:r w:rsidR="00C12BD2" w:rsidRPr="00C12BD2">
        <w:t>(</w:t>
      </w:r>
      <w:r w:rsidR="00C12BD2" w:rsidRPr="00C12BD2">
        <w:rPr>
          <w:i/>
          <w:iCs/>
        </w:rPr>
        <w:t>Tìm Hiểu về YOLO Trong Bài Toán Real-Time Object Detection</w:t>
      </w:r>
      <w:r w:rsidR="00C12BD2" w:rsidRPr="00C12BD2">
        <w:t>, n.d.)</w:t>
      </w:r>
      <w:r w:rsidR="00327B72">
        <w:rPr>
          <w:color w:val="000000"/>
        </w:rPr>
        <w:fldChar w:fldCharType="end"/>
      </w:r>
      <w:r>
        <w:rPr>
          <w:color w:val="000000"/>
        </w:rPr>
        <w:t>.</w:t>
      </w:r>
    </w:p>
    <w:p w14:paraId="7EE72823" w14:textId="77777777" w:rsidR="00E82A5C" w:rsidRDefault="00000000" w:rsidP="00E82A5C">
      <w:pPr>
        <w:pStyle w:val="NormalWeb"/>
        <w:keepNext/>
      </w:pPr>
      <w:r>
        <w:rPr>
          <w:noProof/>
        </w:rPr>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80"/>
                    <a:stretch>
                      <a:fillRect/>
                    </a:stretch>
                  </pic:blipFill>
                  <pic:spPr>
                    <a:xfrm>
                      <a:off x="0" y="0"/>
                      <a:ext cx="5219700" cy="2651125"/>
                    </a:xfrm>
                    <a:prstGeom prst="rect">
                      <a:avLst/>
                    </a:prstGeom>
                    <a:noFill/>
                    <a:ln w="9525">
                      <a:noFill/>
                    </a:ln>
                  </pic:spPr>
                </pic:pic>
              </a:graphicData>
            </a:graphic>
          </wp:inline>
        </w:drawing>
      </w:r>
    </w:p>
    <w:p w14:paraId="2EDDA185" w14:textId="40C65BBE" w:rsidR="0029204D" w:rsidRDefault="00E82A5C" w:rsidP="00E82A5C">
      <w:pPr>
        <w:pStyle w:val="Hnh"/>
      </w:pPr>
      <w:bookmarkStart w:id="218" w:name="_Toc195696875"/>
      <w:r>
        <w:t xml:space="preserve">Hình </w:t>
      </w:r>
      <w:r>
        <w:fldChar w:fldCharType="begin"/>
      </w:r>
      <w:r>
        <w:instrText xml:space="preserve"> SEQ Hình \* ARABIC </w:instrText>
      </w:r>
      <w:r>
        <w:fldChar w:fldCharType="separate"/>
      </w:r>
      <w:r w:rsidR="007B498C">
        <w:rPr>
          <w:noProof/>
        </w:rPr>
        <w:t>25</w:t>
      </w:r>
      <w:r>
        <w:fldChar w:fldCharType="end"/>
      </w:r>
      <w:r>
        <w:t>: Miêu tả area of overlap</w:t>
      </w:r>
      <w:bookmarkEnd w:id="218"/>
    </w:p>
    <w:p w14:paraId="4DA0F4EB" w14:textId="5755E430" w:rsidR="0029204D" w:rsidRDefault="00000000">
      <w:pPr>
        <w:rPr>
          <w:color w:val="000000"/>
        </w:rPr>
      </w:pPr>
      <w:bookmarkStart w:id="219" w:name="_heading=h.3bj1y38" w:colFirst="0" w:colLast="0"/>
      <w:bookmarkEnd w:id="219"/>
      <w:r>
        <w:rPr>
          <w:color w:val="000000"/>
        </w:rPr>
        <w:t xml:space="preserve">IOU &gt; 0.5 (True positive: TP): Đối tượng được nhận dạng đúng </w:t>
      </w:r>
      <w:r w:rsidR="005166E8">
        <w:rPr>
          <w:color w:val="000000"/>
        </w:rPr>
        <w:fldChar w:fldCharType="begin"/>
      </w:r>
      <w:r w:rsidR="005166E8">
        <w:rPr>
          <w:color w:val="000000"/>
        </w:rPr>
        <w:instrText xml:space="preserve"> ADDIN ZOTERO_ITEM CSL_CITATION {"citationID":"4UspJDOA","properties":{"formattedCitation":"(Ren et al., 2015)","plainCitation":"(Ren et al., 2015)","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5166E8">
        <w:rPr>
          <w:color w:val="000000"/>
        </w:rPr>
        <w:fldChar w:fldCharType="separate"/>
      </w:r>
      <w:r w:rsidR="005166E8" w:rsidRPr="005166E8">
        <w:t>(Ren et al., 2015)</w:t>
      </w:r>
      <w:r w:rsidR="005166E8">
        <w:rPr>
          <w:color w:val="000000"/>
        </w:rPr>
        <w:fldChar w:fldCharType="end"/>
      </w:r>
      <w:r>
        <w:rPr>
          <w:color w:val="000000"/>
        </w:rPr>
        <w:t>.</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pPr>
      <w:bookmarkStart w:id="220" w:name="_Toc101958652"/>
      <w:bookmarkStart w:id="221" w:name="_Toc195640436"/>
      <w:r w:rsidRPr="002E2C37">
        <w:t>3.4.</w:t>
      </w:r>
      <w:r w:rsidR="00AC0E0D" w:rsidRPr="002E2C37">
        <w:t>3</w:t>
      </w:r>
      <w:r w:rsidRPr="002E2C37">
        <w:t xml:space="preserve"> Chế độ hoạt động của ứng dụng</w:t>
      </w:r>
      <w:bookmarkEnd w:id="220"/>
      <w:bookmarkEnd w:id="221"/>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1E14BC4D" w:rsidR="0029204D" w:rsidRDefault="00000000" w:rsidP="00C76553">
      <w:r>
        <w:t xml:space="preserve">Ở chế độ online thì cơ sở dữ liệu về côn trùng sẽ được lưu ở </w:t>
      </w:r>
      <w:r w:rsidR="00327B72">
        <w:t>database</w:t>
      </w:r>
      <w:r>
        <w:t xml:space="preserve"> khi nhận diện thành công côn trùng thì ứng dụng di động sẽ </w:t>
      </w:r>
      <w:r w:rsidR="00327B72">
        <w:t xml:space="preserve">truy vấn thông tin côn </w:t>
      </w:r>
      <w:r w:rsidR="00327B72">
        <w:lastRenderedPageBreak/>
        <w:t xml:space="preserve">trùng vừa nhận diện được trên databse </w:t>
      </w:r>
      <w:r w:rsidR="00276721">
        <w:t>sau đó trả về thông tin loài côn trùng về ứng dụng để xem chi tiết côn trùng.</w:t>
      </w:r>
      <w:r>
        <w:t xml:space="preserve"> </w:t>
      </w:r>
    </w:p>
    <w:p w14:paraId="16C2C75E" w14:textId="77777777" w:rsidR="0029204D" w:rsidRDefault="00000000" w:rsidP="00C76553">
      <w:r>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color w:val="000000"/>
        </w:rPr>
      </w:pPr>
      <w:bookmarkStart w:id="222" w:name="_Toc101958653"/>
      <w:bookmarkStart w:id="223" w:name="_Toc195640437"/>
      <w:r w:rsidRPr="002E2C37">
        <w:t>3.4.</w:t>
      </w:r>
      <w:r w:rsidR="00AC0E0D" w:rsidRPr="002E2C37">
        <w:t>4</w:t>
      </w:r>
      <w:r w:rsidRPr="002E2C37">
        <w:t xml:space="preserve"> Độ chính xác khi xác định côn trùng trên tập dữ liệu hình ảnh</w:t>
      </w:r>
      <w:bookmarkEnd w:id="222"/>
      <w:bookmarkEnd w:id="223"/>
    </w:p>
    <w:p w14:paraId="716E3DDA" w14:textId="68E3014D" w:rsidR="0029204D" w:rsidRDefault="00000000" w:rsidP="00C76553">
      <w:pPr>
        <w:pStyle w:val="Heading4"/>
      </w:pPr>
      <w:bookmarkStart w:id="224"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24"/>
    </w:p>
    <w:p w14:paraId="4646A759" w14:textId="41DBEB16" w:rsidR="00276721" w:rsidRPr="00276721" w:rsidRDefault="00276721" w:rsidP="00276721">
      <w:r w:rsidRPr="00F512A1">
        <w:t xml:space="preserve">Để có được bảng tỷ lệ độ chính xác khi nhận dạng thì tôi tiến hành lấy những bức ảnh </w:t>
      </w:r>
      <w:r>
        <w:t xml:space="preserve">lấy những ảnh ngẫu nhiên ngoài tự nhiên của côn trùng </w:t>
      </w:r>
      <w:r w:rsidRPr="00F512A1">
        <w:t>có trong tập dữ liệu huấn luyện và tiến hành nhận diện thì cho kết quả chính xác tương đối cao, những hình ảnh của mỗi loài thì có những đặc trưng riêng</w:t>
      </w:r>
      <w:r>
        <w:t xml:space="preserve"> </w:t>
      </w:r>
      <w:r w:rsidRPr="00F512A1">
        <w:t xml:space="preserve">về màu sắc và độ sáng, trong đó thấp nhất là </w:t>
      </w:r>
      <w:r w:rsidRPr="000D6C36">
        <w:rPr>
          <w:lang w:val="en-US"/>
        </w:rPr>
        <w:t>Mantodea</w:t>
      </w:r>
      <w:r w:rsidRPr="00F512A1">
        <w:t xml:space="preserve"> (</w:t>
      </w:r>
      <w:r>
        <w:t>47.7</w:t>
      </w:r>
      <w:r w:rsidRPr="00F512A1">
        <w:t>%).</w:t>
      </w:r>
    </w:p>
    <w:p w14:paraId="2D47B7DA" w14:textId="4F5AAA85" w:rsidR="0029204D" w:rsidRPr="002E2C37" w:rsidRDefault="0029204D" w:rsidP="00C76553"/>
    <w:p w14:paraId="06D70172" w14:textId="1938816D" w:rsidR="002B2826" w:rsidRDefault="002B2826" w:rsidP="002B2826">
      <w:pPr>
        <w:pStyle w:val="Hnh"/>
      </w:pPr>
      <w:bookmarkStart w:id="225" w:name="_Toc195696849"/>
      <w:r>
        <w:t xml:space="preserve">Bảng </w:t>
      </w:r>
      <w:r>
        <w:fldChar w:fldCharType="begin"/>
      </w:r>
      <w:r>
        <w:instrText xml:space="preserve"> SEQ Bảng \* ARABIC </w:instrText>
      </w:r>
      <w:r>
        <w:fldChar w:fldCharType="separate"/>
      </w:r>
      <w:r w:rsidR="009A5A02">
        <w:rPr>
          <w:noProof/>
        </w:rPr>
        <w:t>19</w:t>
      </w:r>
      <w:r>
        <w:fldChar w:fldCharType="end"/>
      </w:r>
      <w:r>
        <w:t xml:space="preserve">: </w:t>
      </w:r>
      <w:r w:rsidRPr="002E2C37">
        <w:t>Bảng độ chính xác</w:t>
      </w:r>
      <w:r w:rsidRPr="002E2C37">
        <w:rPr>
          <w:lang w:val="en-US"/>
        </w:rPr>
        <w:t xml:space="preserve"> sau khi nhận diện</w:t>
      </w:r>
      <w:r w:rsidRPr="002E2C37">
        <w:t xml:space="preserve"> của tập dữ liệu 10 lớp</w:t>
      </w:r>
      <w:bookmarkEnd w:id="22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76721" w:rsidRPr="002E2C37" w14:paraId="7765D8C9" w14:textId="77777777" w:rsidTr="00AD1E77">
        <w:tc>
          <w:tcPr>
            <w:tcW w:w="988" w:type="dxa"/>
          </w:tcPr>
          <w:p w14:paraId="3364F027" w14:textId="530AF7F3" w:rsidR="00276721" w:rsidRPr="002E2C37" w:rsidRDefault="00276721" w:rsidP="0024331B">
            <w:pPr>
              <w:pStyle w:val="Style1"/>
            </w:pPr>
            <w:r>
              <w:t>STT</w:t>
            </w:r>
          </w:p>
        </w:tc>
        <w:tc>
          <w:tcPr>
            <w:tcW w:w="4110" w:type="dxa"/>
            <w:vAlign w:val="center"/>
          </w:tcPr>
          <w:p w14:paraId="425DC65C" w14:textId="619B6CD8" w:rsidR="00276721" w:rsidRPr="002E2C37" w:rsidRDefault="00276721" w:rsidP="0024331B">
            <w:pPr>
              <w:pStyle w:val="Style1"/>
            </w:pPr>
            <w:r w:rsidRPr="00A369E3">
              <w:t>Tên côn trùng</w:t>
            </w:r>
          </w:p>
        </w:tc>
        <w:tc>
          <w:tcPr>
            <w:tcW w:w="3112" w:type="dxa"/>
            <w:vAlign w:val="center"/>
          </w:tcPr>
          <w:p w14:paraId="228F881F" w14:textId="28E9F1BB" w:rsidR="00276721" w:rsidRPr="002E2C37" w:rsidRDefault="00276721" w:rsidP="0024331B">
            <w:pPr>
              <w:pStyle w:val="Style1"/>
            </w:pPr>
            <w:r w:rsidRPr="00A369E3">
              <w:t>Độ chính xác khi nhận diện</w:t>
            </w:r>
          </w:p>
        </w:tc>
      </w:tr>
      <w:tr w:rsidR="00276721" w:rsidRPr="002E2C37" w14:paraId="77072B7C" w14:textId="77777777" w:rsidTr="00AD1E77">
        <w:tc>
          <w:tcPr>
            <w:tcW w:w="988" w:type="dxa"/>
          </w:tcPr>
          <w:p w14:paraId="193A9AD2" w14:textId="2EE9C2EA" w:rsidR="00276721" w:rsidRPr="002E2C37" w:rsidRDefault="00276721" w:rsidP="0024331B">
            <w:pPr>
              <w:pStyle w:val="Style1"/>
            </w:pPr>
            <w:r w:rsidRPr="00B9220C">
              <w:rPr>
                <w:lang w:val="en-US"/>
              </w:rPr>
              <w:t>1</w:t>
            </w:r>
          </w:p>
        </w:tc>
        <w:tc>
          <w:tcPr>
            <w:tcW w:w="4110" w:type="dxa"/>
            <w:vAlign w:val="center"/>
          </w:tcPr>
          <w:p w14:paraId="7852313E" w14:textId="58E75A35" w:rsidR="00276721" w:rsidRPr="002E2C37" w:rsidRDefault="00276721" w:rsidP="00276721">
            <w:r w:rsidRPr="00132F48">
              <w:rPr>
                <w:bCs/>
                <w:lang w:val="en-US"/>
              </w:rPr>
              <w:t>Acalymma vittatum</w:t>
            </w:r>
          </w:p>
        </w:tc>
        <w:tc>
          <w:tcPr>
            <w:tcW w:w="3112" w:type="dxa"/>
            <w:vAlign w:val="center"/>
          </w:tcPr>
          <w:p w14:paraId="04381841" w14:textId="3E7C7CDE" w:rsidR="00276721" w:rsidRPr="002E2C37" w:rsidRDefault="00276721" w:rsidP="00276721">
            <w:r>
              <w:rPr>
                <w:color w:val="000000"/>
              </w:rPr>
              <w:t>42.3%</w:t>
            </w:r>
          </w:p>
        </w:tc>
      </w:tr>
      <w:tr w:rsidR="00276721" w:rsidRPr="002E2C37" w14:paraId="35BCDB37" w14:textId="77777777" w:rsidTr="00AD1E77">
        <w:tc>
          <w:tcPr>
            <w:tcW w:w="988" w:type="dxa"/>
          </w:tcPr>
          <w:p w14:paraId="691C24E3" w14:textId="50023F0C" w:rsidR="00276721" w:rsidRPr="002E2C37" w:rsidRDefault="00276721" w:rsidP="0024331B">
            <w:pPr>
              <w:pStyle w:val="Style1"/>
            </w:pPr>
            <w:r w:rsidRPr="00B9220C">
              <w:rPr>
                <w:lang w:val="en-US"/>
              </w:rPr>
              <w:t>2</w:t>
            </w:r>
          </w:p>
        </w:tc>
        <w:tc>
          <w:tcPr>
            <w:tcW w:w="4110" w:type="dxa"/>
            <w:vAlign w:val="center"/>
          </w:tcPr>
          <w:p w14:paraId="77C00795" w14:textId="01397C77" w:rsidR="00276721" w:rsidRPr="002E2C37" w:rsidRDefault="00276721" w:rsidP="00276721">
            <w:pPr>
              <w:rPr>
                <w:color w:val="000000"/>
              </w:rPr>
            </w:pPr>
            <w:r w:rsidRPr="00132F48">
              <w:rPr>
                <w:bCs/>
                <w:lang w:val="en-US"/>
              </w:rPr>
              <w:t>Achatina fulica</w:t>
            </w:r>
          </w:p>
        </w:tc>
        <w:tc>
          <w:tcPr>
            <w:tcW w:w="3112" w:type="dxa"/>
            <w:vAlign w:val="center"/>
          </w:tcPr>
          <w:p w14:paraId="1CEFC748" w14:textId="15689130" w:rsidR="00276721" w:rsidRPr="002E2C37" w:rsidRDefault="00276721" w:rsidP="00276721">
            <w:r>
              <w:rPr>
                <w:color w:val="000000"/>
              </w:rPr>
              <w:t>69.7%</w:t>
            </w:r>
          </w:p>
        </w:tc>
      </w:tr>
      <w:tr w:rsidR="00276721" w:rsidRPr="002E2C37" w14:paraId="753DEC77" w14:textId="77777777" w:rsidTr="00AD1E77">
        <w:tc>
          <w:tcPr>
            <w:tcW w:w="988" w:type="dxa"/>
          </w:tcPr>
          <w:p w14:paraId="2932A074" w14:textId="17D88AA1" w:rsidR="00276721" w:rsidRPr="002E2C37" w:rsidRDefault="00276721" w:rsidP="0024331B">
            <w:pPr>
              <w:pStyle w:val="Style1"/>
            </w:pPr>
            <w:r w:rsidRPr="00B9220C">
              <w:rPr>
                <w:lang w:val="en-US"/>
              </w:rPr>
              <w:t>3</w:t>
            </w:r>
          </w:p>
        </w:tc>
        <w:tc>
          <w:tcPr>
            <w:tcW w:w="4110" w:type="dxa"/>
            <w:vAlign w:val="center"/>
          </w:tcPr>
          <w:p w14:paraId="164242F5" w14:textId="694B0DB7" w:rsidR="00276721" w:rsidRPr="002E2C37" w:rsidRDefault="00276721" w:rsidP="00276721">
            <w:r w:rsidRPr="00132F48">
              <w:rPr>
                <w:bCs/>
                <w:lang w:val="en-US"/>
              </w:rPr>
              <w:t>Alticini</w:t>
            </w:r>
          </w:p>
        </w:tc>
        <w:tc>
          <w:tcPr>
            <w:tcW w:w="3112" w:type="dxa"/>
            <w:vAlign w:val="center"/>
          </w:tcPr>
          <w:p w14:paraId="070F690E" w14:textId="7F5A0D67" w:rsidR="00276721" w:rsidRPr="002E2C37" w:rsidRDefault="00276721" w:rsidP="00276721">
            <w:r>
              <w:rPr>
                <w:color w:val="000000"/>
              </w:rPr>
              <w:t>83.3%</w:t>
            </w:r>
          </w:p>
        </w:tc>
      </w:tr>
      <w:tr w:rsidR="00276721" w:rsidRPr="002E2C37" w14:paraId="57EB13F3" w14:textId="77777777" w:rsidTr="00AD1E77">
        <w:tc>
          <w:tcPr>
            <w:tcW w:w="988" w:type="dxa"/>
          </w:tcPr>
          <w:p w14:paraId="63A57BC7" w14:textId="58E151DA" w:rsidR="00276721" w:rsidRPr="002E2C37" w:rsidRDefault="00276721" w:rsidP="0024331B">
            <w:pPr>
              <w:pStyle w:val="Style1"/>
            </w:pPr>
            <w:r w:rsidRPr="00B9220C">
              <w:rPr>
                <w:lang w:val="en-US"/>
              </w:rPr>
              <w:t>4</w:t>
            </w:r>
          </w:p>
        </w:tc>
        <w:tc>
          <w:tcPr>
            <w:tcW w:w="4110" w:type="dxa"/>
            <w:vAlign w:val="center"/>
          </w:tcPr>
          <w:p w14:paraId="5E8A6685" w14:textId="570DEE10" w:rsidR="00276721" w:rsidRPr="002E2C37" w:rsidRDefault="00276721" w:rsidP="00276721">
            <w:pPr>
              <w:rPr>
                <w:lang w:val="en-US"/>
              </w:rPr>
            </w:pPr>
            <w:r>
              <w:rPr>
                <w:bCs/>
                <w:lang w:val="en-US"/>
              </w:rPr>
              <w:t>Squash bug</w:t>
            </w:r>
          </w:p>
        </w:tc>
        <w:tc>
          <w:tcPr>
            <w:tcW w:w="3112" w:type="dxa"/>
            <w:vAlign w:val="center"/>
          </w:tcPr>
          <w:p w14:paraId="7E8BE55D" w14:textId="4C72BBCC" w:rsidR="00276721" w:rsidRPr="002E2C37" w:rsidRDefault="00276721" w:rsidP="00276721">
            <w:r>
              <w:rPr>
                <w:color w:val="000000"/>
              </w:rPr>
              <w:t>65.3%</w:t>
            </w:r>
          </w:p>
        </w:tc>
      </w:tr>
      <w:tr w:rsidR="00276721" w:rsidRPr="002E2C37" w14:paraId="59A9F63F" w14:textId="77777777" w:rsidTr="00AD1E77">
        <w:trPr>
          <w:trHeight w:val="560"/>
        </w:trPr>
        <w:tc>
          <w:tcPr>
            <w:tcW w:w="988" w:type="dxa"/>
          </w:tcPr>
          <w:p w14:paraId="70693228" w14:textId="29286308" w:rsidR="00276721" w:rsidRPr="002E2C37" w:rsidRDefault="00276721" w:rsidP="0024331B">
            <w:pPr>
              <w:pStyle w:val="Style1"/>
            </w:pPr>
            <w:r w:rsidRPr="00B9220C">
              <w:rPr>
                <w:lang w:val="en-US"/>
              </w:rPr>
              <w:t>5</w:t>
            </w:r>
          </w:p>
        </w:tc>
        <w:tc>
          <w:tcPr>
            <w:tcW w:w="4110" w:type="dxa"/>
            <w:vAlign w:val="center"/>
          </w:tcPr>
          <w:p w14:paraId="0EB6236B" w14:textId="0D6BF07E" w:rsidR="00276721" w:rsidRPr="002E2C37" w:rsidRDefault="00276721" w:rsidP="00276721">
            <w:pPr>
              <w:rPr>
                <w:color w:val="000000"/>
              </w:rPr>
            </w:pPr>
            <w:r w:rsidRPr="00132F48">
              <w:rPr>
                <w:bCs/>
                <w:lang w:val="en-US"/>
              </w:rPr>
              <w:t>Asparagus beetle</w:t>
            </w:r>
            <w:r>
              <w:rPr>
                <w:bCs/>
                <w:lang w:val="en-US"/>
              </w:rPr>
              <w:t>s</w:t>
            </w:r>
          </w:p>
        </w:tc>
        <w:tc>
          <w:tcPr>
            <w:tcW w:w="3112" w:type="dxa"/>
            <w:vAlign w:val="center"/>
          </w:tcPr>
          <w:p w14:paraId="7C796F26" w14:textId="00F5C94D" w:rsidR="00276721" w:rsidRPr="002E2C37" w:rsidRDefault="00276721" w:rsidP="00276721">
            <w:r>
              <w:rPr>
                <w:color w:val="000000"/>
              </w:rPr>
              <w:t>63.4%</w:t>
            </w:r>
          </w:p>
        </w:tc>
      </w:tr>
      <w:tr w:rsidR="00276721" w:rsidRPr="002E2C37" w14:paraId="7A39180A" w14:textId="77777777" w:rsidTr="00AD1E77">
        <w:trPr>
          <w:trHeight w:val="552"/>
        </w:trPr>
        <w:tc>
          <w:tcPr>
            <w:tcW w:w="988" w:type="dxa"/>
          </w:tcPr>
          <w:p w14:paraId="6858A906" w14:textId="37070239" w:rsidR="00276721" w:rsidRPr="002E2C37" w:rsidRDefault="00276721" w:rsidP="0024331B">
            <w:pPr>
              <w:pStyle w:val="Style1"/>
            </w:pPr>
            <w:r w:rsidRPr="00B9220C">
              <w:rPr>
                <w:lang w:val="en-US"/>
              </w:rPr>
              <w:t>6</w:t>
            </w:r>
          </w:p>
        </w:tc>
        <w:tc>
          <w:tcPr>
            <w:tcW w:w="4110" w:type="dxa"/>
            <w:vAlign w:val="center"/>
          </w:tcPr>
          <w:p w14:paraId="2C5938BA" w14:textId="22ED0C6A" w:rsidR="00276721" w:rsidRPr="002E2C37" w:rsidRDefault="00276721" w:rsidP="00276721">
            <w:pPr>
              <w:rPr>
                <w:color w:val="000000"/>
              </w:rPr>
            </w:pPr>
            <w:r w:rsidRPr="00132F48">
              <w:rPr>
                <w:bCs/>
                <w:lang w:val="en-US"/>
              </w:rPr>
              <w:t>Aulacophora similis</w:t>
            </w:r>
          </w:p>
        </w:tc>
        <w:tc>
          <w:tcPr>
            <w:tcW w:w="3112" w:type="dxa"/>
            <w:vAlign w:val="center"/>
          </w:tcPr>
          <w:p w14:paraId="75E20079" w14:textId="7B0211D3" w:rsidR="00276721" w:rsidRPr="002E2C37" w:rsidRDefault="00276721" w:rsidP="00276721">
            <w:r>
              <w:rPr>
                <w:color w:val="000000"/>
              </w:rPr>
              <w:t>74.4%</w:t>
            </w:r>
          </w:p>
        </w:tc>
      </w:tr>
      <w:tr w:rsidR="00276721" w:rsidRPr="002E2C37" w14:paraId="06CF681F" w14:textId="77777777" w:rsidTr="00AD1E77">
        <w:tc>
          <w:tcPr>
            <w:tcW w:w="988" w:type="dxa"/>
          </w:tcPr>
          <w:p w14:paraId="7B5C4206" w14:textId="63EC6357" w:rsidR="00276721" w:rsidRPr="002E2C37" w:rsidRDefault="00276721" w:rsidP="0024331B">
            <w:pPr>
              <w:pStyle w:val="Style1"/>
            </w:pPr>
            <w:r w:rsidRPr="00B9220C">
              <w:rPr>
                <w:lang w:val="en-US"/>
              </w:rPr>
              <w:t>7</w:t>
            </w:r>
          </w:p>
        </w:tc>
        <w:tc>
          <w:tcPr>
            <w:tcW w:w="4110" w:type="dxa"/>
            <w:vAlign w:val="center"/>
          </w:tcPr>
          <w:p w14:paraId="1D5DCCE7" w14:textId="7EABDB91" w:rsidR="00276721" w:rsidRPr="002E2C37" w:rsidRDefault="00276721" w:rsidP="00276721">
            <w:pPr>
              <w:rPr>
                <w:color w:val="000000"/>
              </w:rPr>
            </w:pPr>
            <w:r w:rsidRPr="00132F48">
              <w:rPr>
                <w:bCs/>
                <w:lang w:val="en-US"/>
              </w:rPr>
              <w:t xml:space="preserve">Cerotoma </w:t>
            </w:r>
            <w:r>
              <w:rPr>
                <w:color w:val="000000"/>
              </w:rPr>
              <w:t>trifurcata</w:t>
            </w:r>
          </w:p>
        </w:tc>
        <w:tc>
          <w:tcPr>
            <w:tcW w:w="3112" w:type="dxa"/>
            <w:vAlign w:val="center"/>
          </w:tcPr>
          <w:p w14:paraId="328A82F9" w14:textId="22133726" w:rsidR="00276721" w:rsidRPr="002E2C37" w:rsidRDefault="00276721" w:rsidP="00276721">
            <w:r>
              <w:rPr>
                <w:color w:val="000000"/>
              </w:rPr>
              <w:t>86.2%</w:t>
            </w:r>
          </w:p>
        </w:tc>
      </w:tr>
      <w:tr w:rsidR="00276721" w:rsidRPr="002E2C37" w14:paraId="428AAC90" w14:textId="77777777" w:rsidTr="00AD1E77">
        <w:tc>
          <w:tcPr>
            <w:tcW w:w="988" w:type="dxa"/>
          </w:tcPr>
          <w:p w14:paraId="5DDA22AF" w14:textId="27A322BE" w:rsidR="00276721" w:rsidRPr="002E2C37" w:rsidRDefault="00276721" w:rsidP="0024331B">
            <w:pPr>
              <w:pStyle w:val="Style1"/>
            </w:pPr>
            <w:r w:rsidRPr="00B9220C">
              <w:rPr>
                <w:lang w:val="en-US"/>
              </w:rPr>
              <w:t>8</w:t>
            </w:r>
          </w:p>
        </w:tc>
        <w:tc>
          <w:tcPr>
            <w:tcW w:w="4110" w:type="dxa"/>
            <w:vAlign w:val="center"/>
          </w:tcPr>
          <w:p w14:paraId="147180F9" w14:textId="38788C32" w:rsidR="00276721" w:rsidRPr="002E2C37" w:rsidRDefault="00276721" w:rsidP="00276721">
            <w:pPr>
              <w:rPr>
                <w:color w:val="000000"/>
              </w:rPr>
            </w:pPr>
            <w:r w:rsidRPr="00132F48">
              <w:rPr>
                <w:bCs/>
                <w:lang w:val="en-US"/>
              </w:rPr>
              <w:t>Dermaptera</w:t>
            </w:r>
          </w:p>
        </w:tc>
        <w:tc>
          <w:tcPr>
            <w:tcW w:w="3112" w:type="dxa"/>
            <w:vAlign w:val="center"/>
          </w:tcPr>
          <w:p w14:paraId="616D8B6D" w14:textId="03A72459" w:rsidR="00276721" w:rsidRPr="002E2C37" w:rsidRDefault="00276721" w:rsidP="00276721">
            <w:r>
              <w:rPr>
                <w:color w:val="000000"/>
              </w:rPr>
              <w:t>62.9%</w:t>
            </w:r>
          </w:p>
        </w:tc>
      </w:tr>
      <w:tr w:rsidR="00276721" w:rsidRPr="002E2C37" w14:paraId="2006BFEA" w14:textId="77777777" w:rsidTr="00AD1E77">
        <w:tc>
          <w:tcPr>
            <w:tcW w:w="988" w:type="dxa"/>
          </w:tcPr>
          <w:p w14:paraId="5D0AF397" w14:textId="6FC3AB82" w:rsidR="00276721" w:rsidRPr="002E2C37" w:rsidRDefault="00276721" w:rsidP="0024331B">
            <w:pPr>
              <w:pStyle w:val="Style1"/>
            </w:pPr>
            <w:r w:rsidRPr="00B9220C">
              <w:rPr>
                <w:lang w:val="en-US"/>
              </w:rPr>
              <w:lastRenderedPageBreak/>
              <w:t>9</w:t>
            </w:r>
          </w:p>
        </w:tc>
        <w:tc>
          <w:tcPr>
            <w:tcW w:w="4110" w:type="dxa"/>
            <w:vAlign w:val="center"/>
          </w:tcPr>
          <w:p w14:paraId="082FDB8C" w14:textId="40978D3E" w:rsidR="00276721" w:rsidRPr="002E2C37" w:rsidRDefault="00276721" w:rsidP="00276721">
            <w:pPr>
              <w:rPr>
                <w:color w:val="000000"/>
              </w:rPr>
            </w:pPr>
            <w:r w:rsidRPr="00132F48">
              <w:rPr>
                <w:bCs/>
                <w:lang w:val="en-US"/>
              </w:rPr>
              <w:t>Leptinotarsa</w:t>
            </w:r>
            <w:r>
              <w:rPr>
                <w:bCs/>
                <w:lang w:val="en-US"/>
              </w:rPr>
              <w:t xml:space="preserve"> </w:t>
            </w:r>
            <w:r w:rsidRPr="00132F48">
              <w:rPr>
                <w:bCs/>
                <w:lang w:val="en-US"/>
              </w:rPr>
              <w:t>decemlineata</w:t>
            </w:r>
          </w:p>
        </w:tc>
        <w:tc>
          <w:tcPr>
            <w:tcW w:w="3112" w:type="dxa"/>
            <w:vAlign w:val="center"/>
          </w:tcPr>
          <w:p w14:paraId="2F064EB8" w14:textId="11125679" w:rsidR="00276721" w:rsidRPr="002E2C37" w:rsidRDefault="00276721" w:rsidP="00276721">
            <w:r>
              <w:rPr>
                <w:color w:val="000000"/>
              </w:rPr>
              <w:t>96.8%</w:t>
            </w:r>
          </w:p>
        </w:tc>
      </w:tr>
      <w:tr w:rsidR="00276721" w:rsidRPr="002E2C37" w14:paraId="1E4E87EB" w14:textId="77777777" w:rsidTr="00AD1E77">
        <w:tc>
          <w:tcPr>
            <w:tcW w:w="988" w:type="dxa"/>
          </w:tcPr>
          <w:p w14:paraId="3DFD2A08" w14:textId="244275F4" w:rsidR="00276721" w:rsidRPr="002E2C37" w:rsidRDefault="00276721" w:rsidP="0024331B">
            <w:pPr>
              <w:pStyle w:val="Style1"/>
            </w:pPr>
            <w:r w:rsidRPr="00B9220C">
              <w:rPr>
                <w:lang w:val="en-US"/>
              </w:rPr>
              <w:t>10</w:t>
            </w:r>
          </w:p>
        </w:tc>
        <w:tc>
          <w:tcPr>
            <w:tcW w:w="4110" w:type="dxa"/>
            <w:vAlign w:val="center"/>
          </w:tcPr>
          <w:p w14:paraId="34424D53" w14:textId="24B3E3C4" w:rsidR="00276721" w:rsidRPr="002E2C37" w:rsidRDefault="00276721" w:rsidP="00276721">
            <w:pPr>
              <w:rPr>
                <w:color w:val="000000"/>
              </w:rPr>
            </w:pPr>
            <w:r w:rsidRPr="00132F48">
              <w:rPr>
                <w:bCs/>
                <w:lang w:val="en-US"/>
              </w:rPr>
              <w:t>Mantodea</w:t>
            </w:r>
          </w:p>
        </w:tc>
        <w:tc>
          <w:tcPr>
            <w:tcW w:w="3112" w:type="dxa"/>
            <w:vAlign w:val="center"/>
          </w:tcPr>
          <w:p w14:paraId="6E9D2983" w14:textId="24358CAE" w:rsidR="00276721" w:rsidRPr="002E2C37" w:rsidRDefault="00276721" w:rsidP="00276721">
            <w:r>
              <w:rPr>
                <w:color w:val="000000"/>
              </w:rPr>
              <w:t>47.7%</w:t>
            </w:r>
          </w:p>
        </w:tc>
      </w:tr>
      <w:tr w:rsidR="00276721" w:rsidRPr="002E2C37" w14:paraId="1791F34E" w14:textId="77777777" w:rsidTr="00AD1E77">
        <w:trPr>
          <w:trHeight w:val="567"/>
        </w:trPr>
        <w:tc>
          <w:tcPr>
            <w:tcW w:w="988" w:type="dxa"/>
          </w:tcPr>
          <w:p w14:paraId="083397F1" w14:textId="77777777" w:rsidR="00276721" w:rsidRPr="002E2C37" w:rsidRDefault="00276721" w:rsidP="0024331B">
            <w:pPr>
              <w:pStyle w:val="Style1"/>
            </w:pPr>
          </w:p>
        </w:tc>
        <w:tc>
          <w:tcPr>
            <w:tcW w:w="4110" w:type="dxa"/>
            <w:vAlign w:val="center"/>
          </w:tcPr>
          <w:p w14:paraId="3E589FBD" w14:textId="2455A81F" w:rsidR="00276721" w:rsidRPr="002E2C37" w:rsidRDefault="00276721" w:rsidP="00276721">
            <w:pPr>
              <w:ind w:firstLine="0"/>
              <w:rPr>
                <w:b/>
                <w:bCs/>
                <w:color w:val="000000"/>
              </w:rPr>
            </w:pPr>
            <w:r w:rsidRPr="001B5939">
              <w:rPr>
                <w:b/>
                <w:lang w:val="en-US"/>
              </w:rPr>
              <w:t>Độ chính xác trung bình của 10 lớp</w:t>
            </w:r>
          </w:p>
        </w:tc>
        <w:tc>
          <w:tcPr>
            <w:tcW w:w="3112" w:type="dxa"/>
            <w:vAlign w:val="center"/>
          </w:tcPr>
          <w:p w14:paraId="68F4EF6C" w14:textId="051F641D" w:rsidR="00276721" w:rsidRPr="002E2C37" w:rsidRDefault="00276721" w:rsidP="00276721">
            <w:r>
              <w:rPr>
                <w:b/>
                <w:color w:val="000000"/>
              </w:rPr>
              <w:t>69.5</w:t>
            </w:r>
            <w:r w:rsidRPr="001B5939">
              <w:rPr>
                <w:b/>
                <w:color w:val="000000"/>
              </w:rPr>
              <w:t>%</w:t>
            </w:r>
          </w:p>
        </w:tc>
      </w:tr>
    </w:tbl>
    <w:p w14:paraId="6A558E01" w14:textId="6F35B0A6" w:rsidR="00C347EA" w:rsidRPr="00C347EA" w:rsidRDefault="00276721" w:rsidP="00C347EA">
      <w:pPr>
        <w:rPr>
          <w:color w:val="000000"/>
        </w:rPr>
      </w:pPr>
      <w:r w:rsidRPr="00105DDF">
        <w:rPr>
          <w:color w:val="000000"/>
        </w:rPr>
        <w:t xml:space="preserve">Từ </w:t>
      </w:r>
      <w:r>
        <w:rPr>
          <w:color w:val="000000"/>
        </w:rPr>
        <w:t>bảng trên ta thấy</w:t>
      </w:r>
      <w:r w:rsidRPr="00105DDF">
        <w:rPr>
          <w:color w:val="000000"/>
        </w:rPr>
        <w:t xml:space="preserve"> ứng di động của chúng tôi phát triển có </w:t>
      </w:r>
      <w:r>
        <w:rPr>
          <w:color w:val="000000"/>
        </w:rPr>
        <w:t>thể nhận diện tương đối chính xác đối với các loại côn trùng</w:t>
      </w:r>
      <w:r w:rsidRPr="00105DDF">
        <w:rPr>
          <w:color w:val="000000"/>
        </w:rPr>
        <w:t>. Ứng dụng được phát triển dựa trên model YOLOv</w:t>
      </w:r>
      <w:r>
        <w:rPr>
          <w:color w:val="000000"/>
        </w:rPr>
        <w:t>9</w:t>
      </w:r>
      <w:r w:rsidRPr="00105DDF">
        <w:rPr>
          <w:color w:val="000000"/>
        </w:rPr>
        <w:t xml:space="preserve">s được </w:t>
      </w:r>
      <w:r>
        <w:rPr>
          <w:color w:val="000000"/>
        </w:rPr>
        <w:t>huấn luyện</w:t>
      </w:r>
      <w:r w:rsidRPr="00105DDF">
        <w:rPr>
          <w:color w:val="000000"/>
        </w:rPr>
        <w:t xml:space="preserve"> trên tập dữ liệu 10 lớp, để nhận diện côn trùng so với các phương pháp nhận diện khác thì ở YOLO cho tốc độ nhận diện cao hơn gần như là cho phép nhận diện với thời gian thực</w:t>
      </w:r>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479182E4" w14:textId="066A2F30" w:rsidR="009A5A02" w:rsidRPr="009A5A02" w:rsidRDefault="00E77C37" w:rsidP="009A5A02">
      <w:r w:rsidRPr="00E77C37">
        <w:t>Chỉ số FPS (Frames Per Second) là một tiêu chí quan trọng phản ánh khả năng xử lý thời gian thực của mô hình nhận diện đối tượng. Trong các ứng dụng như giám sát video, robot, và hệ thống cảnh báo thông minh, FPS càng cao càng giúp hệ thống phản hồi nhanh và chính xác hơn. Dưới đây là bảng so sánh chỉ số FPS của YOLOv9s với các phiên bản cùng cấp chạy trên cùng một môi trường phần cứng Tesla P100:</w:t>
      </w:r>
    </w:p>
    <w:p w14:paraId="403B4D7C" w14:textId="2CED6403" w:rsidR="009A5A02" w:rsidRDefault="009A5A02" w:rsidP="009A5A02">
      <w:pPr>
        <w:pStyle w:val="Hnh"/>
      </w:pPr>
      <w:bookmarkStart w:id="226" w:name="_Toc195696850"/>
      <w:r>
        <w:t xml:space="preserve">Bảng </w:t>
      </w:r>
      <w:r>
        <w:fldChar w:fldCharType="begin"/>
      </w:r>
      <w:r>
        <w:instrText xml:space="preserve"> SEQ Bảng \* ARABIC </w:instrText>
      </w:r>
      <w:r>
        <w:fldChar w:fldCharType="separate"/>
      </w:r>
      <w:r>
        <w:rPr>
          <w:noProof/>
        </w:rPr>
        <w:t>20</w:t>
      </w:r>
      <w:r>
        <w:fldChar w:fldCharType="end"/>
      </w:r>
      <w:r>
        <w:t>: So sánh các phiên bản Yolov9</w:t>
      </w:r>
      <w:bookmarkEnd w:id="226"/>
    </w:p>
    <w:tbl>
      <w:tblPr>
        <w:tblStyle w:val="TableGrid"/>
        <w:tblW w:w="0" w:type="auto"/>
        <w:tblLook w:val="04A0" w:firstRow="1" w:lastRow="0" w:firstColumn="1" w:lastColumn="0" w:noHBand="0" w:noVBand="1"/>
      </w:tblPr>
      <w:tblGrid>
        <w:gridCol w:w="2052"/>
        <w:gridCol w:w="2053"/>
        <w:gridCol w:w="2053"/>
        <w:gridCol w:w="2053"/>
      </w:tblGrid>
      <w:tr w:rsidR="009A5A02" w:rsidRPr="00E77C37" w14:paraId="5A19B17B" w14:textId="77777777" w:rsidTr="00316CB6">
        <w:trPr>
          <w:trHeight w:val="1211"/>
        </w:trPr>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6"/>
            </w:tblGrid>
            <w:tr w:rsidR="009A5A02" w:rsidRPr="00E77C37" w14:paraId="7414FB7E" w14:textId="77777777" w:rsidTr="00316CB6">
              <w:trPr>
                <w:tblCellSpacing w:w="15" w:type="dxa"/>
              </w:trPr>
              <w:tc>
                <w:tcPr>
                  <w:tcW w:w="0" w:type="auto"/>
                  <w:vAlign w:val="center"/>
                  <w:hideMark/>
                </w:tcPr>
                <w:p w14:paraId="4C47A86B" w14:textId="77777777" w:rsidR="009A5A02" w:rsidRPr="00E77C37" w:rsidRDefault="009A5A02" w:rsidP="00316CB6">
                  <w:pPr>
                    <w:ind w:firstLine="0"/>
                    <w:jc w:val="left"/>
                    <w:rPr>
                      <w:b/>
                      <w:bCs/>
                      <w:lang w:val="en-US"/>
                    </w:rPr>
                  </w:pPr>
                  <w:r w:rsidRPr="00E77C37">
                    <w:rPr>
                      <w:b/>
                      <w:bCs/>
                      <w:lang w:val="en-US"/>
                    </w:rPr>
                    <w:t>Phiên bản YOLO</w:t>
                  </w:r>
                </w:p>
              </w:tc>
            </w:tr>
          </w:tbl>
          <w:p w14:paraId="6400FCD1"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50C1EE51" w14:textId="77777777" w:rsidTr="00316CB6">
              <w:trPr>
                <w:tblCellSpacing w:w="15" w:type="dxa"/>
              </w:trPr>
              <w:tc>
                <w:tcPr>
                  <w:tcW w:w="0" w:type="auto"/>
                  <w:vAlign w:val="center"/>
                  <w:hideMark/>
                </w:tcPr>
                <w:p w14:paraId="14EFDB6F" w14:textId="77777777" w:rsidR="009A5A02" w:rsidRPr="00E77C37" w:rsidRDefault="009A5A02" w:rsidP="00316CB6">
                  <w:pPr>
                    <w:ind w:firstLine="0"/>
                    <w:jc w:val="left"/>
                    <w:rPr>
                      <w:b/>
                      <w:bCs/>
                      <w:lang w:val="en-US"/>
                    </w:rPr>
                  </w:pPr>
                  <w:r w:rsidRPr="00E77C37">
                    <w:rPr>
                      <w:b/>
                      <w:bCs/>
                      <w:lang w:val="en-US"/>
                    </w:rPr>
                    <w:t>FPS (Tesla P100)</w:t>
                  </w:r>
                </w:p>
              </w:tc>
            </w:tr>
          </w:tbl>
          <w:p w14:paraId="3AE06DB9"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3889A55B" w14:textId="77777777" w:rsidTr="00316CB6">
              <w:trPr>
                <w:tblCellSpacing w:w="15" w:type="dxa"/>
              </w:trPr>
              <w:tc>
                <w:tcPr>
                  <w:tcW w:w="0" w:type="auto"/>
                  <w:vAlign w:val="center"/>
                  <w:hideMark/>
                </w:tcPr>
                <w:p w14:paraId="4EDE12F2" w14:textId="77777777" w:rsidR="009A5A02" w:rsidRPr="00E77C37" w:rsidRDefault="009A5A02" w:rsidP="00316CB6">
                  <w:pPr>
                    <w:jc w:val="left"/>
                    <w:rPr>
                      <w:b/>
                      <w:bCs/>
                      <w:lang w:val="en-US"/>
                    </w:rPr>
                  </w:pPr>
                </w:p>
              </w:tc>
            </w:tr>
          </w:tbl>
          <w:p w14:paraId="13996CED"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627543E1" w14:textId="77777777" w:rsidTr="00316CB6">
              <w:trPr>
                <w:tblCellSpacing w:w="15" w:type="dxa"/>
              </w:trPr>
              <w:tc>
                <w:tcPr>
                  <w:tcW w:w="0" w:type="auto"/>
                  <w:vAlign w:val="center"/>
                  <w:hideMark/>
                </w:tcPr>
                <w:p w14:paraId="7FF483E7" w14:textId="77777777" w:rsidR="009A5A02" w:rsidRPr="00E77C37" w:rsidRDefault="009A5A02" w:rsidP="00316CB6">
                  <w:pPr>
                    <w:ind w:firstLine="0"/>
                    <w:jc w:val="left"/>
                    <w:rPr>
                      <w:b/>
                      <w:bCs/>
                      <w:lang w:val="en-US"/>
                    </w:rPr>
                  </w:pPr>
                  <w:r w:rsidRPr="00E77C37">
                    <w:rPr>
                      <w:b/>
                      <w:bCs/>
                      <w:lang w:val="en-US"/>
                    </w:rPr>
                    <w:t>Kích thước mô hình (MB)</w:t>
                  </w:r>
                </w:p>
              </w:tc>
            </w:tr>
          </w:tbl>
          <w:p w14:paraId="47B9FE75"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1A3E3527" w14:textId="77777777" w:rsidTr="00316CB6">
              <w:trPr>
                <w:tblCellSpacing w:w="15" w:type="dxa"/>
              </w:trPr>
              <w:tc>
                <w:tcPr>
                  <w:tcW w:w="0" w:type="auto"/>
                  <w:vAlign w:val="center"/>
                  <w:hideMark/>
                </w:tcPr>
                <w:p w14:paraId="4563A1AD" w14:textId="77777777" w:rsidR="009A5A02" w:rsidRPr="00E77C37" w:rsidRDefault="009A5A02" w:rsidP="00316CB6">
                  <w:pPr>
                    <w:jc w:val="left"/>
                    <w:rPr>
                      <w:b/>
                      <w:bCs/>
                      <w:lang w:val="en-US"/>
                    </w:rPr>
                  </w:pPr>
                </w:p>
              </w:tc>
            </w:tr>
          </w:tbl>
          <w:p w14:paraId="5F89E1B2"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088146B4" w14:textId="77777777" w:rsidTr="00316CB6">
              <w:trPr>
                <w:tblHeader/>
                <w:tblCellSpacing w:w="15" w:type="dxa"/>
              </w:trPr>
              <w:tc>
                <w:tcPr>
                  <w:tcW w:w="0" w:type="auto"/>
                  <w:vAlign w:val="center"/>
                  <w:hideMark/>
                </w:tcPr>
                <w:p w14:paraId="47A46346" w14:textId="77777777" w:rsidR="009A5A02" w:rsidRPr="00E77C37" w:rsidRDefault="009A5A02" w:rsidP="00316CB6">
                  <w:pPr>
                    <w:ind w:firstLine="0"/>
                    <w:jc w:val="left"/>
                    <w:rPr>
                      <w:b/>
                      <w:bCs/>
                      <w:lang w:val="en-US"/>
                    </w:rPr>
                  </w:pPr>
                  <w:r w:rsidRPr="00E77C37">
                    <w:rPr>
                      <w:b/>
                      <w:bCs/>
                      <w:lang w:val="en-US"/>
                    </w:rPr>
                    <w:t>Độ chính xác (mAP@0.5)</w:t>
                  </w:r>
                </w:p>
              </w:tc>
            </w:tr>
          </w:tbl>
          <w:p w14:paraId="62822BCC"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79D0677" w14:textId="77777777" w:rsidTr="00316CB6">
              <w:trPr>
                <w:tblCellSpacing w:w="15" w:type="dxa"/>
              </w:trPr>
              <w:tc>
                <w:tcPr>
                  <w:tcW w:w="0" w:type="auto"/>
                  <w:vAlign w:val="center"/>
                  <w:hideMark/>
                </w:tcPr>
                <w:p w14:paraId="36D72B18" w14:textId="77777777" w:rsidR="009A5A02" w:rsidRPr="00E77C37" w:rsidRDefault="009A5A02" w:rsidP="00316CB6">
                  <w:pPr>
                    <w:jc w:val="left"/>
                    <w:rPr>
                      <w:b/>
                      <w:bCs/>
                      <w:lang w:val="en-US"/>
                    </w:rPr>
                  </w:pPr>
                </w:p>
              </w:tc>
            </w:tr>
          </w:tbl>
          <w:p w14:paraId="5E0DFFC3" w14:textId="77777777" w:rsidR="009A5A02" w:rsidRPr="00E77C37" w:rsidRDefault="009A5A02" w:rsidP="00316CB6">
            <w:pPr>
              <w:jc w:val="left"/>
              <w:rPr>
                <w:b/>
                <w:bCs/>
              </w:rPr>
            </w:pPr>
          </w:p>
        </w:tc>
      </w:tr>
      <w:tr w:rsidR="009A5A02" w14:paraId="658EC98F"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4"/>
            </w:tblGrid>
            <w:tr w:rsidR="009A5A02" w:rsidRPr="00E77C37" w14:paraId="62907E9D" w14:textId="77777777" w:rsidTr="00316CB6">
              <w:trPr>
                <w:tblCellSpacing w:w="15" w:type="dxa"/>
              </w:trPr>
              <w:tc>
                <w:tcPr>
                  <w:tcW w:w="0" w:type="auto"/>
                  <w:vAlign w:val="center"/>
                  <w:hideMark/>
                </w:tcPr>
                <w:p w14:paraId="26BAAD20" w14:textId="77777777" w:rsidR="009A5A02" w:rsidRPr="00E77C37" w:rsidRDefault="009A5A02" w:rsidP="00316CB6">
                  <w:pPr>
                    <w:ind w:firstLine="0"/>
                    <w:rPr>
                      <w:lang w:val="en-US"/>
                    </w:rPr>
                  </w:pPr>
                  <w:r w:rsidRPr="00E77C37">
                    <w:rPr>
                      <w:lang w:val="en-US"/>
                    </w:rPr>
                    <w:t>YOLOv9s</w:t>
                  </w:r>
                </w:p>
              </w:tc>
            </w:tr>
          </w:tbl>
          <w:p w14:paraId="5C562CA4"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C7A4C54" w14:textId="77777777" w:rsidTr="00316CB6">
              <w:trPr>
                <w:tblCellSpacing w:w="15" w:type="dxa"/>
              </w:trPr>
              <w:tc>
                <w:tcPr>
                  <w:tcW w:w="0" w:type="auto"/>
                  <w:vAlign w:val="center"/>
                  <w:hideMark/>
                </w:tcPr>
                <w:p w14:paraId="70FB8716" w14:textId="77777777" w:rsidR="009A5A02" w:rsidRPr="00E77C37" w:rsidRDefault="009A5A02" w:rsidP="00316CB6">
                  <w:pPr>
                    <w:rPr>
                      <w:lang w:val="en-US"/>
                    </w:rPr>
                  </w:pPr>
                </w:p>
              </w:tc>
            </w:tr>
          </w:tbl>
          <w:p w14:paraId="7ACF1DBC" w14:textId="77777777" w:rsidR="009A5A02" w:rsidRDefault="009A5A02" w:rsidP="00316CB6"/>
        </w:tc>
        <w:tc>
          <w:tcPr>
            <w:tcW w:w="2053" w:type="dxa"/>
          </w:tcPr>
          <w:p w14:paraId="76B4B2CC" w14:textId="77777777" w:rsidR="009A5A02" w:rsidRDefault="009A5A02" w:rsidP="00316CB6">
            <w:r>
              <w:t>170</w:t>
            </w:r>
          </w:p>
        </w:tc>
        <w:tc>
          <w:tcPr>
            <w:tcW w:w="2053" w:type="dxa"/>
          </w:tcPr>
          <w:p w14:paraId="0D3C45E8" w14:textId="77777777" w:rsidR="009A5A02" w:rsidRDefault="009A5A02" w:rsidP="00316CB6">
            <w:r>
              <w:t>~25</w:t>
            </w:r>
          </w:p>
        </w:tc>
        <w:tc>
          <w:tcPr>
            <w:tcW w:w="2053" w:type="dxa"/>
          </w:tcPr>
          <w:p w14:paraId="5C528A41" w14:textId="77777777" w:rsidR="009A5A02" w:rsidRDefault="009A5A02" w:rsidP="00316CB6">
            <w:r>
              <w:t>~53%</w:t>
            </w:r>
          </w:p>
        </w:tc>
      </w:tr>
      <w:tr w:rsidR="009A5A02" w14:paraId="126EB5F4"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5"/>
            </w:tblGrid>
            <w:tr w:rsidR="009A5A02" w:rsidRPr="00E77C37" w14:paraId="307DBB72" w14:textId="77777777" w:rsidTr="00316CB6">
              <w:trPr>
                <w:tblCellSpacing w:w="15" w:type="dxa"/>
              </w:trPr>
              <w:tc>
                <w:tcPr>
                  <w:tcW w:w="0" w:type="auto"/>
                  <w:vAlign w:val="center"/>
                  <w:hideMark/>
                </w:tcPr>
                <w:p w14:paraId="31D76D02" w14:textId="77777777" w:rsidR="009A5A02" w:rsidRPr="00E77C37" w:rsidRDefault="009A5A02" w:rsidP="00316CB6">
                  <w:pPr>
                    <w:ind w:firstLine="0"/>
                    <w:rPr>
                      <w:lang w:val="en-US"/>
                    </w:rPr>
                  </w:pPr>
                  <w:r w:rsidRPr="00E77C37">
                    <w:rPr>
                      <w:lang w:val="en-US"/>
                    </w:rPr>
                    <w:t>YOLOv9m</w:t>
                  </w:r>
                </w:p>
              </w:tc>
            </w:tr>
          </w:tbl>
          <w:p w14:paraId="628CD67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01690649" w14:textId="77777777" w:rsidTr="00316CB6">
              <w:trPr>
                <w:tblCellSpacing w:w="15" w:type="dxa"/>
              </w:trPr>
              <w:tc>
                <w:tcPr>
                  <w:tcW w:w="0" w:type="auto"/>
                  <w:vAlign w:val="center"/>
                  <w:hideMark/>
                </w:tcPr>
                <w:p w14:paraId="500C42BC" w14:textId="77777777" w:rsidR="009A5A02" w:rsidRPr="00E77C37" w:rsidRDefault="009A5A02" w:rsidP="00316CB6">
                  <w:pPr>
                    <w:rPr>
                      <w:lang w:val="en-US"/>
                    </w:rPr>
                  </w:pPr>
                </w:p>
              </w:tc>
            </w:tr>
          </w:tbl>
          <w:p w14:paraId="3522C5C8" w14:textId="77777777" w:rsidR="009A5A02" w:rsidRDefault="009A5A02" w:rsidP="00316CB6"/>
        </w:tc>
        <w:tc>
          <w:tcPr>
            <w:tcW w:w="2053" w:type="dxa"/>
          </w:tcPr>
          <w:p w14:paraId="120A6A65" w14:textId="77777777" w:rsidR="009A5A02" w:rsidRDefault="009A5A02" w:rsidP="00316CB6">
            <w:r>
              <w:t>120</w:t>
            </w:r>
          </w:p>
        </w:tc>
        <w:tc>
          <w:tcPr>
            <w:tcW w:w="2053" w:type="dxa"/>
          </w:tcPr>
          <w:p w14:paraId="34A0506A" w14:textId="77777777" w:rsidR="009A5A02" w:rsidRDefault="009A5A02" w:rsidP="00316CB6">
            <w:r>
              <w:t>~60</w:t>
            </w:r>
          </w:p>
        </w:tc>
        <w:tc>
          <w:tcPr>
            <w:tcW w:w="2053" w:type="dxa"/>
          </w:tcPr>
          <w:p w14:paraId="0539B8AF" w14:textId="77777777" w:rsidR="009A5A02" w:rsidRDefault="009A5A02" w:rsidP="00316CB6">
            <w:r>
              <w:t>~57%</w:t>
            </w:r>
          </w:p>
        </w:tc>
      </w:tr>
      <w:tr w:rsidR="009A5A02" w14:paraId="1B630EF9"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5"/>
            </w:tblGrid>
            <w:tr w:rsidR="009A5A02" w:rsidRPr="00E77C37" w14:paraId="0F8E841E" w14:textId="77777777" w:rsidTr="00316CB6">
              <w:trPr>
                <w:tblCellSpacing w:w="15" w:type="dxa"/>
              </w:trPr>
              <w:tc>
                <w:tcPr>
                  <w:tcW w:w="0" w:type="auto"/>
                  <w:vAlign w:val="center"/>
                  <w:hideMark/>
                </w:tcPr>
                <w:p w14:paraId="3C471F74" w14:textId="77777777" w:rsidR="009A5A02" w:rsidRPr="00E77C37" w:rsidRDefault="009A5A02" w:rsidP="00316CB6">
                  <w:pPr>
                    <w:ind w:firstLine="0"/>
                    <w:rPr>
                      <w:lang w:val="en-US"/>
                    </w:rPr>
                  </w:pPr>
                  <w:r w:rsidRPr="00E77C37">
                    <w:rPr>
                      <w:lang w:val="en-US"/>
                    </w:rPr>
                    <w:t>YOLOv9l</w:t>
                  </w:r>
                </w:p>
              </w:tc>
            </w:tr>
          </w:tbl>
          <w:p w14:paraId="696F1BF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4ED30F72" w14:textId="77777777" w:rsidTr="00316CB6">
              <w:trPr>
                <w:tblCellSpacing w:w="15" w:type="dxa"/>
              </w:trPr>
              <w:tc>
                <w:tcPr>
                  <w:tcW w:w="0" w:type="auto"/>
                  <w:vAlign w:val="center"/>
                  <w:hideMark/>
                </w:tcPr>
                <w:p w14:paraId="66907485" w14:textId="77777777" w:rsidR="009A5A02" w:rsidRPr="00E77C37" w:rsidRDefault="009A5A02" w:rsidP="00316CB6">
                  <w:pPr>
                    <w:rPr>
                      <w:lang w:val="en-US"/>
                    </w:rPr>
                  </w:pPr>
                </w:p>
              </w:tc>
            </w:tr>
          </w:tbl>
          <w:p w14:paraId="12046F4B" w14:textId="77777777" w:rsidR="009A5A02" w:rsidRDefault="009A5A02" w:rsidP="00316CB6"/>
        </w:tc>
        <w:tc>
          <w:tcPr>
            <w:tcW w:w="2053" w:type="dxa"/>
          </w:tcPr>
          <w:p w14:paraId="4F2E52C8" w14:textId="77777777" w:rsidR="009A5A02" w:rsidRDefault="009A5A02" w:rsidP="00316CB6">
            <w:r>
              <w:t>85</w:t>
            </w:r>
          </w:p>
        </w:tc>
        <w:tc>
          <w:tcPr>
            <w:tcW w:w="2053" w:type="dxa"/>
          </w:tcPr>
          <w:p w14:paraId="3F2AA7E2" w14:textId="77777777" w:rsidR="009A5A02" w:rsidRDefault="009A5A02" w:rsidP="00316CB6">
            <w:r>
              <w:t>~90</w:t>
            </w:r>
          </w:p>
        </w:tc>
        <w:tc>
          <w:tcPr>
            <w:tcW w:w="2053" w:type="dxa"/>
          </w:tcPr>
          <w:p w14:paraId="62777226" w14:textId="77777777" w:rsidR="009A5A02" w:rsidRDefault="009A5A02" w:rsidP="00316CB6">
            <w:r>
              <w:t>~60%</w:t>
            </w:r>
          </w:p>
        </w:tc>
      </w:tr>
      <w:tr w:rsidR="009A5A02" w14:paraId="0C52AEE7"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3"/>
            </w:tblGrid>
            <w:tr w:rsidR="009A5A02" w:rsidRPr="00E77C37" w14:paraId="7DF50B77" w14:textId="77777777" w:rsidTr="00316CB6">
              <w:trPr>
                <w:tblCellSpacing w:w="15" w:type="dxa"/>
              </w:trPr>
              <w:tc>
                <w:tcPr>
                  <w:tcW w:w="0" w:type="auto"/>
                  <w:vAlign w:val="center"/>
                  <w:hideMark/>
                </w:tcPr>
                <w:p w14:paraId="424220E7" w14:textId="77777777" w:rsidR="009A5A02" w:rsidRPr="00E77C37" w:rsidRDefault="009A5A02" w:rsidP="00316CB6">
                  <w:pPr>
                    <w:ind w:firstLine="0"/>
                    <w:rPr>
                      <w:lang w:val="en-US"/>
                    </w:rPr>
                  </w:pPr>
                  <w:r w:rsidRPr="00E77C37">
                    <w:rPr>
                      <w:lang w:val="en-US"/>
                    </w:rPr>
                    <w:t>YOLOv9x</w:t>
                  </w:r>
                </w:p>
              </w:tc>
            </w:tr>
          </w:tbl>
          <w:p w14:paraId="3CC5D45C"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568EA0E0" w14:textId="77777777" w:rsidTr="00316CB6">
              <w:trPr>
                <w:tblCellSpacing w:w="15" w:type="dxa"/>
              </w:trPr>
              <w:tc>
                <w:tcPr>
                  <w:tcW w:w="0" w:type="auto"/>
                  <w:vAlign w:val="center"/>
                  <w:hideMark/>
                </w:tcPr>
                <w:p w14:paraId="0C709847" w14:textId="77777777" w:rsidR="009A5A02" w:rsidRPr="00E77C37" w:rsidRDefault="009A5A02" w:rsidP="00316CB6">
                  <w:pPr>
                    <w:rPr>
                      <w:lang w:val="en-US"/>
                    </w:rPr>
                  </w:pPr>
                </w:p>
              </w:tc>
            </w:tr>
          </w:tbl>
          <w:p w14:paraId="38BE9D59" w14:textId="77777777" w:rsidR="009A5A02" w:rsidRDefault="009A5A02" w:rsidP="00316CB6"/>
        </w:tc>
        <w:tc>
          <w:tcPr>
            <w:tcW w:w="2053" w:type="dxa"/>
          </w:tcPr>
          <w:p w14:paraId="03A72F5C" w14:textId="77777777" w:rsidR="009A5A02" w:rsidRDefault="009A5A02" w:rsidP="00316CB6">
            <w:r>
              <w:t>60</w:t>
            </w:r>
          </w:p>
        </w:tc>
        <w:tc>
          <w:tcPr>
            <w:tcW w:w="2053" w:type="dxa"/>
          </w:tcPr>
          <w:p w14:paraId="3FD08F99" w14:textId="77777777" w:rsidR="009A5A02" w:rsidRDefault="009A5A02" w:rsidP="00316CB6">
            <w:r>
              <w:t>~140</w:t>
            </w:r>
          </w:p>
        </w:tc>
        <w:tc>
          <w:tcPr>
            <w:tcW w:w="2053" w:type="dxa"/>
          </w:tcPr>
          <w:p w14:paraId="3F21BCBF" w14:textId="77777777" w:rsidR="009A5A02" w:rsidRDefault="009A5A02" w:rsidP="00316CB6">
            <w:r>
              <w:t>~62%</w:t>
            </w:r>
          </w:p>
        </w:tc>
      </w:tr>
    </w:tbl>
    <w:p w14:paraId="1EDDE6C8" w14:textId="1B5B1012" w:rsidR="006E1B3F" w:rsidRPr="006E1B3F" w:rsidRDefault="006E1B3F" w:rsidP="006E1B3F">
      <w:pPr>
        <w:rPr>
          <w:b/>
          <w:bCs/>
          <w:lang w:val="en-US"/>
        </w:rPr>
      </w:pPr>
      <w:r w:rsidRPr="006E1B3F">
        <w:rPr>
          <w:b/>
          <w:bCs/>
          <w:lang w:val="en-US"/>
        </w:rPr>
        <w:t>Phân tích:</w:t>
      </w:r>
    </w:p>
    <w:p w14:paraId="41EB3663" w14:textId="77777777" w:rsidR="006E1B3F" w:rsidRPr="006E1B3F" w:rsidRDefault="006E1B3F" w:rsidP="006E1B3F">
      <w:pPr>
        <w:rPr>
          <w:lang w:val="en-US"/>
        </w:rPr>
      </w:pPr>
      <w:r w:rsidRPr="000E56E2">
        <w:t>YOLOv9s đạt tốc độ nhanh nhất với 170 FPS,</w:t>
      </w:r>
      <w:r w:rsidRPr="006E1B3F">
        <w:rPr>
          <w:lang w:val="en-US"/>
        </w:rPr>
        <w:t xml:space="preserve"> rất lý tưởng cho các ứng dụng yêu cầu phản hồi thời gian thực như:</w:t>
      </w:r>
    </w:p>
    <w:p w14:paraId="7792427D" w14:textId="77777777" w:rsidR="006E1B3F" w:rsidRPr="006E1B3F" w:rsidRDefault="006E1B3F" w:rsidP="006E1B3F">
      <w:pPr>
        <w:rPr>
          <w:lang w:val="en-US"/>
        </w:rPr>
      </w:pPr>
      <w:r w:rsidRPr="006E1B3F">
        <w:rPr>
          <w:lang w:val="en-US"/>
        </w:rPr>
        <w:t>Giám sát video trực tiếp</w:t>
      </w:r>
    </w:p>
    <w:p w14:paraId="410D9D09" w14:textId="77777777" w:rsidR="006E1B3F" w:rsidRPr="006E1B3F" w:rsidRDefault="006E1B3F" w:rsidP="006E1B3F">
      <w:pPr>
        <w:rPr>
          <w:lang w:val="en-US"/>
        </w:rPr>
      </w:pPr>
      <w:r w:rsidRPr="006E1B3F">
        <w:rPr>
          <w:lang w:val="en-US"/>
        </w:rPr>
        <w:t>Nhận diện trong robot di động</w:t>
      </w:r>
    </w:p>
    <w:p w14:paraId="424E4433" w14:textId="77777777" w:rsidR="006E1B3F" w:rsidRPr="006E1B3F" w:rsidRDefault="006E1B3F" w:rsidP="006E1B3F">
      <w:pPr>
        <w:rPr>
          <w:lang w:val="en-US"/>
        </w:rPr>
      </w:pPr>
      <w:r w:rsidRPr="006E1B3F">
        <w:rPr>
          <w:lang w:val="en-US"/>
        </w:rPr>
        <w:t>Thiết bị biên (Edge devices) và IoT</w:t>
      </w:r>
    </w:p>
    <w:p w14:paraId="4F9B41E0" w14:textId="77777777" w:rsidR="006E1B3F" w:rsidRPr="006E1B3F" w:rsidRDefault="006E1B3F" w:rsidP="006F0B9F">
      <w:pPr>
        <w:rPr>
          <w:lang w:val="en-US"/>
        </w:rPr>
      </w:pPr>
      <w:r w:rsidRPr="006E1B3F">
        <w:rPr>
          <w:lang w:val="en-US"/>
        </w:rPr>
        <w:lastRenderedPageBreak/>
        <w:t>Khi tăng dần kích thước mô hình từ YOLOv9m → YOLOv9l → YOLOv9x, tốc độ suy luận giảm dần nhưng độ chính xác tăng lên đáng kể. Điều này thể hiện rõ chiến lược đánh đổi (trade-off) giữa tốc độ và hiệu suất.</w:t>
      </w:r>
    </w:p>
    <w:p w14:paraId="123B170E" w14:textId="77777777" w:rsidR="006E1B3F" w:rsidRPr="006E1B3F" w:rsidRDefault="006E1B3F" w:rsidP="006E1B3F">
      <w:pPr>
        <w:rPr>
          <w:lang w:val="en-US"/>
        </w:rPr>
      </w:pPr>
      <w:r w:rsidRPr="000E56E2">
        <w:t>YOLOv9x tuy có độ chính xác cao nhất (~62%) nhưng chỉ đạt 60 FPS,</w:t>
      </w:r>
      <w:r w:rsidRPr="006E1B3F">
        <w:rPr>
          <w:lang w:val="en-US"/>
        </w:rPr>
        <w:t xml:space="preserve"> do độ phức tạp của mạng và số lượng tham số lớn hơn.</w:t>
      </w:r>
    </w:p>
    <w:p w14:paraId="7FF01E0B" w14:textId="77777777" w:rsidR="006E1B3F" w:rsidRPr="006E1B3F" w:rsidRDefault="006E1B3F" w:rsidP="006E1B3F">
      <w:pPr>
        <w:rPr>
          <w:lang w:val="en-US"/>
        </w:rPr>
      </w:pPr>
      <w:r w:rsidRPr="006E1B3F">
        <w:rPr>
          <w:lang w:val="en-US"/>
        </w:rPr>
        <w:t xml:space="preserve">Như vậy, </w:t>
      </w:r>
      <w:r w:rsidRPr="000E56E2">
        <w:t>YOLOv9s là lựa chọn tối ưu nhất khi cần tốc độ xử lý cao,</w:t>
      </w:r>
      <w:r w:rsidRPr="006E1B3F">
        <w:rPr>
          <w:lang w:val="en-US"/>
        </w:rPr>
        <w:t xml:space="preserve"> còn YOLOv9l hoặc YOLOv9x sẽ phù hợp hơn với các tác vụ yêu cầu độ chính xác cao, chấp nhận suy luận chậm hơn.</w:t>
      </w:r>
    </w:p>
    <w:p w14:paraId="39BD8169" w14:textId="77777777" w:rsidR="006E1B3F" w:rsidRPr="006E1B3F" w:rsidRDefault="006E1B3F" w:rsidP="006E1B3F">
      <w:pPr>
        <w:rPr>
          <w:b/>
          <w:bCs/>
          <w:lang w:val="en-US"/>
        </w:rPr>
      </w:pPr>
      <w:r w:rsidRPr="006E1B3F">
        <w:rPr>
          <w:b/>
          <w:bCs/>
          <w:lang w:val="en-US"/>
        </w:rPr>
        <w:t>Kết luận:</w:t>
      </w:r>
    </w:p>
    <w:p w14:paraId="113949DB" w14:textId="65102D0A" w:rsidR="00E77C37" w:rsidRPr="000E56E2" w:rsidRDefault="006E1B3F" w:rsidP="000E56E2">
      <w:pPr>
        <w:rPr>
          <w:lang w:val="en-US"/>
        </w:rPr>
      </w:pPr>
      <w:r w:rsidRPr="006E1B3F">
        <w:rPr>
          <w:lang w:val="en-US"/>
        </w:rPr>
        <w:t>Trong dòng YOLOv9, mỗi phiên bản đóng vai trò chiến lược riêng tùy theo yêu cầu thực tế. Tuy nhiên, nếu xét riêng về tốc độ nhận diện (chỉ số FPS), YOLOv9s vượt trội hơn hẳn các phiên bản cùng dòng, và là mô hình lý tưởng để triển khai trên các hệ thống thời gian thực với yêu cầu tốc độ cao và tài nguyên tính toán hạn chế.</w:t>
      </w:r>
    </w:p>
    <w:p w14:paraId="0347D0C3" w14:textId="07B323BB" w:rsidR="0029204D" w:rsidRPr="00FF37DA" w:rsidRDefault="00000000" w:rsidP="00FF37DA">
      <w:pPr>
        <w:pStyle w:val="Heading2"/>
      </w:pPr>
      <w:bookmarkStart w:id="227" w:name="_Toc5070"/>
      <w:bookmarkStart w:id="228" w:name="_Toc101958656"/>
      <w:bookmarkStart w:id="229" w:name="_Toc195640438"/>
      <w:r w:rsidRPr="002E2C37">
        <w:lastRenderedPageBreak/>
        <w:t>3.5 GIAO DIỆN CHƯƠNG TRÌNH</w:t>
      </w:r>
      <w:bookmarkEnd w:id="227"/>
      <w:bookmarkEnd w:id="228"/>
      <w:bookmarkEnd w:id="229"/>
    </w:p>
    <w:p w14:paraId="4BDC623C" w14:textId="6D37652F" w:rsidR="0029204D" w:rsidRDefault="00000000" w:rsidP="00892311">
      <w:pPr>
        <w:pStyle w:val="Heading3"/>
      </w:pPr>
      <w:bookmarkStart w:id="230" w:name="_Toc195640439"/>
      <w:r>
        <w:t>3.5.</w:t>
      </w:r>
      <w:r w:rsidR="00FF37DA">
        <w:t>1</w:t>
      </w:r>
      <w:r>
        <w:t xml:space="preserve"> Giao diện màn hình đăng nhập</w:t>
      </w:r>
      <w:bookmarkEnd w:id="230"/>
    </w:p>
    <w:p w14:paraId="5876D0C0" w14:textId="77777777" w:rsidR="00E82A5C" w:rsidRDefault="00FF37DA" w:rsidP="00E82A5C">
      <w:pPr>
        <w:keepNext/>
        <w:spacing w:before="0"/>
        <w:ind w:firstLine="0"/>
        <w:jc w:val="center"/>
      </w:pPr>
      <w:r w:rsidRPr="00FF37DA">
        <w:rPr>
          <w:noProof/>
          <w:lang w:val="en-US"/>
        </w:rPr>
        <w:drawing>
          <wp:inline distT="0" distB="0" distL="0" distR="0" wp14:anchorId="736E8147" wp14:editId="6E041590">
            <wp:extent cx="2682240" cy="5302250"/>
            <wp:effectExtent l="0" t="0" r="3810" b="0"/>
            <wp:docPr id="59157828"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7828" name="Picture 1" descr="A screenshot of a login screen&#10;&#10;AI-generated content may be incorrect."/>
                    <pic:cNvPicPr/>
                  </pic:nvPicPr>
                  <pic:blipFill>
                    <a:blip r:embed="rId181"/>
                    <a:stretch>
                      <a:fillRect/>
                    </a:stretch>
                  </pic:blipFill>
                  <pic:spPr>
                    <a:xfrm>
                      <a:off x="0" y="0"/>
                      <a:ext cx="2682519" cy="5302802"/>
                    </a:xfrm>
                    <a:prstGeom prst="rect">
                      <a:avLst/>
                    </a:prstGeom>
                  </pic:spPr>
                </pic:pic>
              </a:graphicData>
            </a:graphic>
          </wp:inline>
        </w:drawing>
      </w:r>
    </w:p>
    <w:p w14:paraId="14A311E5" w14:textId="174528F3" w:rsidR="0029204D" w:rsidRPr="00FF37DA" w:rsidRDefault="00E82A5C" w:rsidP="00E82A5C">
      <w:pPr>
        <w:pStyle w:val="Hnh"/>
        <w:rPr>
          <w:lang w:val="en-US"/>
        </w:rPr>
      </w:pPr>
      <w:bookmarkStart w:id="231" w:name="_Toc195696876"/>
      <w:r>
        <w:t xml:space="preserve">Hình </w:t>
      </w:r>
      <w:r>
        <w:fldChar w:fldCharType="begin"/>
      </w:r>
      <w:r>
        <w:instrText xml:space="preserve"> SEQ Hình \* ARABIC </w:instrText>
      </w:r>
      <w:r>
        <w:fldChar w:fldCharType="separate"/>
      </w:r>
      <w:r w:rsidR="007B498C">
        <w:rPr>
          <w:noProof/>
        </w:rPr>
        <w:t>26</w:t>
      </w:r>
      <w:r>
        <w:fldChar w:fldCharType="end"/>
      </w:r>
      <w:r>
        <w:t>: Giao diện đăng nhập</w:t>
      </w:r>
      <w:bookmarkEnd w:id="231"/>
    </w:p>
    <w:p w14:paraId="35288496" w14:textId="77777777" w:rsidR="0029204D" w:rsidRPr="00FF37DA" w:rsidRDefault="00000000" w:rsidP="00FF37DA">
      <w:pPr>
        <w:spacing w:before="0"/>
        <w:ind w:firstLine="0"/>
        <w:rPr>
          <w:lang w:val="en-US"/>
        </w:rP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4F486488" w:rsidR="0029204D" w:rsidRDefault="00000000">
                      <w:pPr>
                        <w:ind w:firstLine="0"/>
                      </w:pPr>
                      <w:r>
                        <w:rPr>
                          <w:color w:val="000000"/>
                        </w:rPr>
                        <w:t>Hình</w:t>
                      </w:r>
                      <w:r w:rsidR="00BC67E0">
                        <w:rPr>
                          <w:color w:val="000000"/>
                        </w:rPr>
                        <w:t xml:space="preserve"> </w:t>
                      </w:r>
                      <w:r>
                        <w:rPr>
                          <w:color w:val="000000"/>
                        </w:rPr>
                        <w:t>SEQ Hình \* ARABIC 62: Giao diện đăng nhập</w:t>
                      </w:r>
                    </w:p>
                  </w:txbxContent>
                </v:textbox>
                <w10:wrap type="square"/>
              </v:rect>
            </w:pict>
          </mc:Fallback>
        </mc:AlternateContent>
      </w:r>
    </w:p>
    <w:p w14:paraId="21A1B711" w14:textId="0CD76578" w:rsidR="0029204D" w:rsidRDefault="00000000" w:rsidP="00892311">
      <w:pPr>
        <w:pStyle w:val="Heading3"/>
      </w:pPr>
      <w:bookmarkStart w:id="232" w:name="_Toc101958659"/>
      <w:bookmarkStart w:id="233" w:name="_Toc195640440"/>
      <w:r>
        <w:lastRenderedPageBreak/>
        <w:t>3.5.</w:t>
      </w:r>
      <w:r w:rsidR="00FF37DA">
        <w:t>2</w:t>
      </w:r>
      <w:r>
        <w:t xml:space="preserve"> Giao diện màn hình đăng ký</w:t>
      </w:r>
      <w:bookmarkEnd w:id="232"/>
      <w:bookmarkEnd w:id="233"/>
    </w:p>
    <w:p w14:paraId="160E72D1" w14:textId="77777777" w:rsidR="00E82A5C" w:rsidRDefault="00FF37DA" w:rsidP="00E82A5C">
      <w:pPr>
        <w:keepNext/>
        <w:jc w:val="center"/>
      </w:pPr>
      <w:r w:rsidRPr="00FF37DA">
        <w:rPr>
          <w:noProof/>
          <w:lang w:val="en-US"/>
        </w:rPr>
        <w:drawing>
          <wp:inline distT="0" distB="0" distL="0" distR="0" wp14:anchorId="6DEB1D47" wp14:editId="07BC83C4">
            <wp:extent cx="2808074" cy="6080760"/>
            <wp:effectExtent l="0" t="0" r="0" b="0"/>
            <wp:docPr id="300836393"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36393" name="Picture 1" descr="A screenshot of a login form&#10;&#10;AI-generated content may be incorrect."/>
                    <pic:cNvPicPr/>
                  </pic:nvPicPr>
                  <pic:blipFill>
                    <a:blip r:embed="rId182"/>
                    <a:stretch>
                      <a:fillRect/>
                    </a:stretch>
                  </pic:blipFill>
                  <pic:spPr>
                    <a:xfrm>
                      <a:off x="0" y="0"/>
                      <a:ext cx="2809340" cy="6083502"/>
                    </a:xfrm>
                    <a:prstGeom prst="rect">
                      <a:avLst/>
                    </a:prstGeom>
                  </pic:spPr>
                </pic:pic>
              </a:graphicData>
            </a:graphic>
          </wp:inline>
        </w:drawing>
      </w:r>
    </w:p>
    <w:p w14:paraId="76A595E4" w14:textId="68B07D41" w:rsidR="00892311" w:rsidRPr="00892311" w:rsidRDefault="00E82A5C" w:rsidP="00E82A5C">
      <w:pPr>
        <w:pStyle w:val="Hnh"/>
        <w:rPr>
          <w:lang w:val="en-US"/>
        </w:rPr>
      </w:pPr>
      <w:bookmarkStart w:id="234" w:name="_Toc195696877"/>
      <w:r>
        <w:t xml:space="preserve">Hình </w:t>
      </w:r>
      <w:r>
        <w:fldChar w:fldCharType="begin"/>
      </w:r>
      <w:r>
        <w:instrText xml:space="preserve"> SEQ Hình \* ARABIC </w:instrText>
      </w:r>
      <w:r>
        <w:fldChar w:fldCharType="separate"/>
      </w:r>
      <w:r w:rsidR="007B498C">
        <w:rPr>
          <w:noProof/>
        </w:rPr>
        <w:t>27</w:t>
      </w:r>
      <w:r>
        <w:fldChar w:fldCharType="end"/>
      </w:r>
      <w:r>
        <w:t>: Giao diện đăng ký</w:t>
      </w:r>
      <w:bookmarkEnd w:id="234"/>
    </w:p>
    <w:p w14:paraId="69D3C8CA" w14:textId="04718BD2" w:rsidR="0029204D" w:rsidRPr="00892311" w:rsidRDefault="00000000" w:rsidP="00892311">
      <w:pPr>
        <w:pStyle w:val="Heading3"/>
      </w:pPr>
      <w:bookmarkStart w:id="235" w:name="_Toc195640441"/>
      <w:r>
        <w:lastRenderedPageBreak/>
        <w:t>3.5.</w:t>
      </w:r>
      <w:r w:rsidR="00560720">
        <w:t>3</w:t>
      </w:r>
      <w:r>
        <w:t xml:space="preserve"> Giao diện </w:t>
      </w:r>
      <w:r w:rsidR="006F4DCD">
        <w:t>home</w:t>
      </w:r>
      <w:bookmarkEnd w:id="235"/>
    </w:p>
    <w:p w14:paraId="3E0597CE" w14:textId="7581F58C" w:rsidR="00E82A5C" w:rsidRDefault="007B498C" w:rsidP="00E82A5C">
      <w:pPr>
        <w:keepNext/>
        <w:spacing w:before="0"/>
        <w:ind w:firstLine="0"/>
        <w:jc w:val="center"/>
      </w:pPr>
      <w:r w:rsidRPr="007B498C">
        <w:rPr>
          <w:noProof/>
        </w:rPr>
        <w:drawing>
          <wp:inline distT="0" distB="0" distL="0" distR="0" wp14:anchorId="15B5EB95" wp14:editId="3F340D8D">
            <wp:extent cx="2807908" cy="6080400"/>
            <wp:effectExtent l="0" t="0" r="0" b="0"/>
            <wp:docPr id="214419387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93872" name="Picture 1" descr="A screenshot of a cell phone&#10;&#10;AI-generated content may be incorrect."/>
                    <pic:cNvPicPr/>
                  </pic:nvPicPr>
                  <pic:blipFill>
                    <a:blip r:embed="rId183"/>
                    <a:stretch>
                      <a:fillRect/>
                    </a:stretch>
                  </pic:blipFill>
                  <pic:spPr>
                    <a:xfrm>
                      <a:off x="0" y="0"/>
                      <a:ext cx="2807908" cy="6080400"/>
                    </a:xfrm>
                    <a:prstGeom prst="rect">
                      <a:avLst/>
                    </a:prstGeom>
                  </pic:spPr>
                </pic:pic>
              </a:graphicData>
            </a:graphic>
          </wp:inline>
        </w:drawing>
      </w:r>
    </w:p>
    <w:p w14:paraId="7CCAE783" w14:textId="20A1287C" w:rsidR="0029204D" w:rsidRDefault="00E82A5C" w:rsidP="00E82A5C">
      <w:pPr>
        <w:pStyle w:val="Hnh"/>
        <w:rPr>
          <w:lang w:val="vi-VN"/>
        </w:rPr>
      </w:pPr>
      <w:bookmarkStart w:id="236" w:name="_Toc195696878"/>
      <w:r>
        <w:t xml:space="preserve">Hình </w:t>
      </w:r>
      <w:r>
        <w:fldChar w:fldCharType="begin"/>
      </w:r>
      <w:r>
        <w:instrText xml:space="preserve"> SEQ Hình \* ARABIC </w:instrText>
      </w:r>
      <w:r>
        <w:fldChar w:fldCharType="separate"/>
      </w:r>
      <w:r w:rsidR="007B498C">
        <w:rPr>
          <w:noProof/>
        </w:rPr>
        <w:t>28</w:t>
      </w:r>
      <w:r>
        <w:fldChar w:fldCharType="end"/>
      </w:r>
      <w:r>
        <w:t>: Giao diện home</w:t>
      </w:r>
      <w:bookmarkEnd w:id="236"/>
    </w:p>
    <w:p w14:paraId="0F208FA5" w14:textId="38A3EA9A" w:rsidR="0029204D" w:rsidRDefault="00000000" w:rsidP="00892311">
      <w:pPr>
        <w:pStyle w:val="Heading3"/>
      </w:pPr>
      <w:bookmarkStart w:id="237" w:name="_Toc195640442"/>
      <w:r>
        <w:lastRenderedPageBreak/>
        <w:t xml:space="preserve">3.5.4 Giao diện </w:t>
      </w:r>
      <w:r w:rsidR="006F4DCD">
        <w:t>chatbot</w:t>
      </w:r>
      <w:bookmarkEnd w:id="237"/>
    </w:p>
    <w:p w14:paraId="5FE4A8EA" w14:textId="77777777" w:rsidR="00E82A5C" w:rsidRDefault="006F4DCD" w:rsidP="00E82A5C">
      <w:pPr>
        <w:keepNext/>
        <w:jc w:val="center"/>
      </w:pPr>
      <w:r w:rsidRPr="006F4DCD">
        <w:rPr>
          <w:noProof/>
          <w:lang w:val="en-US"/>
        </w:rPr>
        <w:drawing>
          <wp:inline distT="0" distB="0" distL="0" distR="0" wp14:anchorId="69B1D7E1" wp14:editId="5DC155EE">
            <wp:extent cx="2808000" cy="6080599"/>
            <wp:effectExtent l="0" t="0" r="0" b="0"/>
            <wp:docPr id="1823303913"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03913" name="Picture 1" descr="A screenshot of a chat&#10;&#10;AI-generated content may be incorrect."/>
                    <pic:cNvPicPr/>
                  </pic:nvPicPr>
                  <pic:blipFill>
                    <a:blip r:embed="rId184"/>
                    <a:stretch>
                      <a:fillRect/>
                    </a:stretch>
                  </pic:blipFill>
                  <pic:spPr>
                    <a:xfrm>
                      <a:off x="0" y="0"/>
                      <a:ext cx="2808000" cy="6080599"/>
                    </a:xfrm>
                    <a:prstGeom prst="rect">
                      <a:avLst/>
                    </a:prstGeom>
                  </pic:spPr>
                </pic:pic>
              </a:graphicData>
            </a:graphic>
          </wp:inline>
        </w:drawing>
      </w:r>
    </w:p>
    <w:p w14:paraId="5FAF7A1F" w14:textId="7586969F" w:rsidR="006F4DCD" w:rsidRPr="006F4DCD" w:rsidRDefault="00E82A5C" w:rsidP="00E82A5C">
      <w:pPr>
        <w:pStyle w:val="Hnh"/>
        <w:rPr>
          <w:lang w:val="en-US"/>
        </w:rPr>
      </w:pPr>
      <w:bookmarkStart w:id="238" w:name="_Toc195696879"/>
      <w:r>
        <w:t xml:space="preserve">Hình </w:t>
      </w:r>
      <w:r>
        <w:fldChar w:fldCharType="begin"/>
      </w:r>
      <w:r>
        <w:instrText xml:space="preserve"> SEQ Hình \* ARABIC </w:instrText>
      </w:r>
      <w:r>
        <w:fldChar w:fldCharType="separate"/>
      </w:r>
      <w:r w:rsidR="007B498C">
        <w:rPr>
          <w:noProof/>
        </w:rPr>
        <w:t>29</w:t>
      </w:r>
      <w:r>
        <w:fldChar w:fldCharType="end"/>
      </w:r>
      <w:r>
        <w:t>: Giao diện chatbot</w:t>
      </w:r>
      <w:bookmarkEnd w:id="238"/>
    </w:p>
    <w:p w14:paraId="1F408EFB" w14:textId="59DDF9D6" w:rsidR="0029204D" w:rsidRDefault="0029204D" w:rsidP="00892311">
      <w:pPr>
        <w:keepNext/>
        <w:ind w:firstLine="0"/>
      </w:pPr>
    </w:p>
    <w:p w14:paraId="189935A8" w14:textId="0D883C73" w:rsidR="0029204D" w:rsidRDefault="00000000" w:rsidP="00892311">
      <w:pPr>
        <w:pStyle w:val="Heading3"/>
      </w:pPr>
      <w:bookmarkStart w:id="239" w:name="_Toc101958661"/>
      <w:bookmarkStart w:id="240" w:name="_Toc195640443"/>
      <w:r>
        <w:t>3.5.</w:t>
      </w:r>
      <w:r w:rsidR="00560720">
        <w:t>5</w:t>
      </w:r>
      <w:r>
        <w:t xml:space="preserve"> Giao diện </w:t>
      </w:r>
      <w:bookmarkEnd w:id="239"/>
      <w:r w:rsidR="006F4DCD">
        <w:t>detect côn trùng từ camera</w:t>
      </w:r>
      <w:bookmarkEnd w:id="240"/>
    </w:p>
    <w:p w14:paraId="3BBD1785" w14:textId="77777777" w:rsidR="00E82A5C" w:rsidRDefault="006F4DCD" w:rsidP="00E82A5C">
      <w:pPr>
        <w:keepNext/>
        <w:jc w:val="center"/>
      </w:pPr>
      <w:r w:rsidRPr="006F4DCD">
        <w:rPr>
          <w:noProof/>
          <w:lang w:val="en-US"/>
        </w:rPr>
        <w:drawing>
          <wp:inline distT="0" distB="0" distL="0" distR="0" wp14:anchorId="68B2D791" wp14:editId="024E78F0">
            <wp:extent cx="2808000" cy="6080599"/>
            <wp:effectExtent l="0" t="0" r="0" b="0"/>
            <wp:docPr id="2001303951" name="Picture 1" descr="A close up of a bu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03951" name="Picture 1" descr="A close up of a bug&#10;&#10;AI-generated content may be incorrect."/>
                    <pic:cNvPicPr/>
                  </pic:nvPicPr>
                  <pic:blipFill>
                    <a:blip r:embed="rId185"/>
                    <a:stretch>
                      <a:fillRect/>
                    </a:stretch>
                  </pic:blipFill>
                  <pic:spPr>
                    <a:xfrm>
                      <a:off x="0" y="0"/>
                      <a:ext cx="2808000" cy="6080599"/>
                    </a:xfrm>
                    <a:prstGeom prst="rect">
                      <a:avLst/>
                    </a:prstGeom>
                  </pic:spPr>
                </pic:pic>
              </a:graphicData>
            </a:graphic>
          </wp:inline>
        </w:drawing>
      </w:r>
    </w:p>
    <w:p w14:paraId="2F1CAAE2" w14:textId="1FF58EEA" w:rsidR="006F4DCD" w:rsidRPr="006F4DCD" w:rsidRDefault="00E82A5C" w:rsidP="00E82A5C">
      <w:pPr>
        <w:pStyle w:val="Hnh"/>
        <w:rPr>
          <w:lang w:val="en-US"/>
        </w:rPr>
      </w:pPr>
      <w:bookmarkStart w:id="241" w:name="_Toc195696880"/>
      <w:r>
        <w:t xml:space="preserve">Hình </w:t>
      </w:r>
      <w:r>
        <w:fldChar w:fldCharType="begin"/>
      </w:r>
      <w:r>
        <w:instrText xml:space="preserve"> SEQ Hình \* ARABIC </w:instrText>
      </w:r>
      <w:r>
        <w:fldChar w:fldCharType="separate"/>
      </w:r>
      <w:r w:rsidR="007B498C">
        <w:rPr>
          <w:noProof/>
        </w:rPr>
        <w:t>30</w:t>
      </w:r>
      <w:r>
        <w:fldChar w:fldCharType="end"/>
      </w:r>
      <w:r>
        <w:t>: Giao diện nhận d</w:t>
      </w:r>
      <w:r w:rsidR="000A6D53">
        <w:t>ạng</w:t>
      </w:r>
      <w:r>
        <w:t xml:space="preserve"> camera</w:t>
      </w:r>
      <w:bookmarkEnd w:id="241"/>
    </w:p>
    <w:p w14:paraId="5C661CF4" w14:textId="77777777" w:rsidR="006F4DCD" w:rsidRPr="006F4DCD" w:rsidRDefault="006F4DCD" w:rsidP="006F4DCD">
      <w:pPr>
        <w:rPr>
          <w:lang w:val="en-US"/>
        </w:rPr>
      </w:pPr>
    </w:p>
    <w:p w14:paraId="48AC26C0" w14:textId="0FFC3731" w:rsidR="0029204D" w:rsidRDefault="0029204D">
      <w:pPr>
        <w:keepNext/>
        <w:ind w:firstLine="0"/>
        <w:jc w:val="center"/>
      </w:pPr>
    </w:p>
    <w:p w14:paraId="2AF6CA4B" w14:textId="5E57826C" w:rsidR="0029204D" w:rsidRDefault="00000000" w:rsidP="00892311">
      <w:pPr>
        <w:pStyle w:val="Heading3"/>
      </w:pPr>
      <w:bookmarkStart w:id="242" w:name="_Toc101958662"/>
      <w:bookmarkStart w:id="243" w:name="_Toc195640444"/>
      <w:r>
        <w:t>3.5.</w:t>
      </w:r>
      <w:r w:rsidR="00560720">
        <w:t>6</w:t>
      </w:r>
      <w:r>
        <w:t xml:space="preserve"> Giao diện </w:t>
      </w:r>
      <w:bookmarkEnd w:id="242"/>
      <w:r w:rsidR="006F4DCD">
        <w:t>detect côn trùng từ ảnh trong thư viện</w:t>
      </w:r>
      <w:bookmarkEnd w:id="243"/>
    </w:p>
    <w:p w14:paraId="5EF295D9" w14:textId="77777777" w:rsidR="00E82A5C" w:rsidRDefault="006F4DCD" w:rsidP="00E82A5C">
      <w:pPr>
        <w:keepNext/>
        <w:jc w:val="center"/>
      </w:pPr>
      <w:r w:rsidRPr="006F4DCD">
        <w:rPr>
          <w:noProof/>
          <w:lang w:val="en-US"/>
        </w:rPr>
        <w:drawing>
          <wp:inline distT="0" distB="0" distL="0" distR="0" wp14:anchorId="2169685B" wp14:editId="7C8BF6AF">
            <wp:extent cx="2807908" cy="6080400"/>
            <wp:effectExtent l="0" t="0" r="0" b="0"/>
            <wp:docPr id="1966962620" name="Picture 1" descr="A close-up of a yellow and black beet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62620" name="Picture 1" descr="A close-up of a yellow and black beetle&#10;&#10;AI-generated content may be incorrect."/>
                    <pic:cNvPicPr/>
                  </pic:nvPicPr>
                  <pic:blipFill>
                    <a:blip r:embed="rId186"/>
                    <a:stretch>
                      <a:fillRect/>
                    </a:stretch>
                  </pic:blipFill>
                  <pic:spPr>
                    <a:xfrm>
                      <a:off x="0" y="0"/>
                      <a:ext cx="2807908" cy="6080400"/>
                    </a:xfrm>
                    <a:prstGeom prst="rect">
                      <a:avLst/>
                    </a:prstGeom>
                  </pic:spPr>
                </pic:pic>
              </a:graphicData>
            </a:graphic>
          </wp:inline>
        </w:drawing>
      </w:r>
    </w:p>
    <w:p w14:paraId="6102FC15" w14:textId="7E2A75F0" w:rsidR="006F4DCD" w:rsidRPr="006F4DCD" w:rsidRDefault="00E82A5C" w:rsidP="00E82A5C">
      <w:pPr>
        <w:pStyle w:val="Hnh"/>
        <w:rPr>
          <w:lang w:val="en-US"/>
        </w:rPr>
      </w:pPr>
      <w:bookmarkStart w:id="244" w:name="_Toc195696881"/>
      <w:r>
        <w:t xml:space="preserve">Hình </w:t>
      </w:r>
      <w:r>
        <w:fldChar w:fldCharType="begin"/>
      </w:r>
      <w:r>
        <w:instrText xml:space="preserve"> SEQ Hình \* ARABIC </w:instrText>
      </w:r>
      <w:r>
        <w:fldChar w:fldCharType="separate"/>
      </w:r>
      <w:r w:rsidR="007B498C">
        <w:rPr>
          <w:noProof/>
        </w:rPr>
        <w:t>31</w:t>
      </w:r>
      <w:r>
        <w:fldChar w:fldCharType="end"/>
      </w:r>
      <w:r>
        <w:t>: Giao diện nhận dạng bằng ảnh</w:t>
      </w:r>
      <w:bookmarkEnd w:id="244"/>
    </w:p>
    <w:p w14:paraId="58BB6155" w14:textId="7B629507" w:rsidR="0029204D" w:rsidRDefault="0029204D">
      <w:pPr>
        <w:keepNext/>
        <w:ind w:firstLine="0"/>
        <w:jc w:val="center"/>
      </w:pPr>
    </w:p>
    <w:p w14:paraId="21A4BDCF" w14:textId="7213A561" w:rsidR="0029204D" w:rsidRDefault="00000000" w:rsidP="00892311">
      <w:pPr>
        <w:pStyle w:val="Heading3"/>
      </w:pPr>
      <w:bookmarkStart w:id="245" w:name="_Toc101958663"/>
      <w:bookmarkStart w:id="246" w:name="_Toc195640445"/>
      <w:r>
        <w:t>3.5.</w:t>
      </w:r>
      <w:r w:rsidR="00560720">
        <w:t>7</w:t>
      </w:r>
      <w:r>
        <w:t xml:space="preserve"> Giao diện </w:t>
      </w:r>
      <w:bookmarkEnd w:id="245"/>
      <w:r w:rsidR="006F4DCD">
        <w:t>xem thông tin chi tiết côn trùng</w:t>
      </w:r>
      <w:bookmarkEnd w:id="246"/>
    </w:p>
    <w:p w14:paraId="6B4D8EC0" w14:textId="77777777" w:rsidR="00E82A5C" w:rsidRDefault="006F4DCD" w:rsidP="00E82A5C">
      <w:pPr>
        <w:keepNext/>
        <w:jc w:val="center"/>
      </w:pPr>
      <w:r w:rsidRPr="006F4DCD">
        <w:rPr>
          <w:noProof/>
          <w:lang w:val="en-US"/>
        </w:rPr>
        <w:drawing>
          <wp:inline distT="0" distB="0" distL="0" distR="0" wp14:anchorId="29DE2B69" wp14:editId="06D5C5BB">
            <wp:extent cx="2807908" cy="6080400"/>
            <wp:effectExtent l="0" t="0" r="0" b="0"/>
            <wp:docPr id="2113755822"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55822" name="Picture 1" descr="A screenshot of a chat&#10;&#10;AI-generated content may be incorrect."/>
                    <pic:cNvPicPr/>
                  </pic:nvPicPr>
                  <pic:blipFill>
                    <a:blip r:embed="rId187"/>
                    <a:stretch>
                      <a:fillRect/>
                    </a:stretch>
                  </pic:blipFill>
                  <pic:spPr>
                    <a:xfrm>
                      <a:off x="0" y="0"/>
                      <a:ext cx="2807908" cy="6080400"/>
                    </a:xfrm>
                    <a:prstGeom prst="rect">
                      <a:avLst/>
                    </a:prstGeom>
                  </pic:spPr>
                </pic:pic>
              </a:graphicData>
            </a:graphic>
          </wp:inline>
        </w:drawing>
      </w:r>
    </w:p>
    <w:p w14:paraId="1A4FF5C8" w14:textId="44BC0221" w:rsidR="006F4DCD" w:rsidRDefault="00E82A5C" w:rsidP="00E82A5C">
      <w:pPr>
        <w:pStyle w:val="Hnh"/>
        <w:rPr>
          <w:lang w:val="en-US"/>
        </w:rPr>
      </w:pPr>
      <w:bookmarkStart w:id="247" w:name="_Toc195696882"/>
      <w:r>
        <w:t xml:space="preserve">Hình </w:t>
      </w:r>
      <w:r>
        <w:fldChar w:fldCharType="begin"/>
      </w:r>
      <w:r>
        <w:instrText xml:space="preserve"> SEQ Hình \* ARABIC </w:instrText>
      </w:r>
      <w:r>
        <w:fldChar w:fldCharType="separate"/>
      </w:r>
      <w:r w:rsidR="007B498C">
        <w:rPr>
          <w:noProof/>
        </w:rPr>
        <w:t>32</w:t>
      </w:r>
      <w:r>
        <w:fldChar w:fldCharType="end"/>
      </w:r>
      <w:r>
        <w:t>: Giao diện xem chi tiết côn trùng</w:t>
      </w:r>
      <w:bookmarkEnd w:id="247"/>
    </w:p>
    <w:p w14:paraId="5ABF3C55" w14:textId="77777777" w:rsidR="006F4DCD" w:rsidRDefault="006F4DCD" w:rsidP="006F4DCD">
      <w:pPr>
        <w:keepNext/>
        <w:ind w:firstLine="0"/>
        <w:jc w:val="center"/>
      </w:pPr>
    </w:p>
    <w:p w14:paraId="757A7A64" w14:textId="756A6007" w:rsidR="006F4DCD" w:rsidRDefault="006F4DCD" w:rsidP="006F4DCD">
      <w:pPr>
        <w:pStyle w:val="Heading3"/>
      </w:pPr>
      <w:bookmarkStart w:id="248" w:name="_Toc195640446"/>
      <w:r>
        <w:t>3.5.8 Giao diện Admin đăng bài viết</w:t>
      </w:r>
      <w:bookmarkEnd w:id="248"/>
    </w:p>
    <w:p w14:paraId="5514B696" w14:textId="77777777" w:rsidR="00E82A5C" w:rsidRDefault="006F4DCD" w:rsidP="00E82A5C">
      <w:pPr>
        <w:keepNext/>
        <w:jc w:val="center"/>
      </w:pPr>
      <w:r w:rsidRPr="006F4DCD">
        <w:rPr>
          <w:noProof/>
          <w:lang w:val="en-US"/>
        </w:rPr>
        <w:drawing>
          <wp:inline distT="0" distB="0" distL="0" distR="0" wp14:anchorId="5953BD53" wp14:editId="329DDB62">
            <wp:extent cx="2807908" cy="6080400"/>
            <wp:effectExtent l="0" t="0" r="0" b="0"/>
            <wp:docPr id="132547154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71549" name="Picture 1" descr="A screenshot of a phone&#10;&#10;AI-generated content may be incorrect."/>
                    <pic:cNvPicPr/>
                  </pic:nvPicPr>
                  <pic:blipFill>
                    <a:blip r:embed="rId188"/>
                    <a:stretch>
                      <a:fillRect/>
                    </a:stretch>
                  </pic:blipFill>
                  <pic:spPr>
                    <a:xfrm>
                      <a:off x="0" y="0"/>
                      <a:ext cx="2807908" cy="6080400"/>
                    </a:xfrm>
                    <a:prstGeom prst="rect">
                      <a:avLst/>
                    </a:prstGeom>
                  </pic:spPr>
                </pic:pic>
              </a:graphicData>
            </a:graphic>
          </wp:inline>
        </w:drawing>
      </w:r>
    </w:p>
    <w:p w14:paraId="481278C1" w14:textId="376E9085" w:rsidR="0029204D" w:rsidRDefault="00E82A5C" w:rsidP="00E82A5C">
      <w:pPr>
        <w:pStyle w:val="Hnh"/>
      </w:pPr>
      <w:bookmarkStart w:id="249" w:name="_Toc195696883"/>
      <w:r>
        <w:t xml:space="preserve">Hình </w:t>
      </w:r>
      <w:r>
        <w:fldChar w:fldCharType="begin"/>
      </w:r>
      <w:r>
        <w:instrText xml:space="preserve"> SEQ Hình \* ARABIC </w:instrText>
      </w:r>
      <w:r>
        <w:fldChar w:fldCharType="separate"/>
      </w:r>
      <w:r w:rsidR="007B498C">
        <w:rPr>
          <w:noProof/>
        </w:rPr>
        <w:t>33</w:t>
      </w:r>
      <w:r>
        <w:fldChar w:fldCharType="end"/>
      </w:r>
      <w:r>
        <w:t>: Giao diện tạo bài viết admin</w:t>
      </w:r>
      <w:bookmarkEnd w:id="249"/>
    </w:p>
    <w:p w14:paraId="739E80DE" w14:textId="39C84809" w:rsidR="007B498C" w:rsidRDefault="007B498C" w:rsidP="007B498C">
      <w:pPr>
        <w:pStyle w:val="Heading3"/>
      </w:pPr>
      <w:r>
        <w:lastRenderedPageBreak/>
        <w:t>3.5.9 Giao diện sửa thông tin ngườ dùng</w:t>
      </w:r>
    </w:p>
    <w:p w14:paraId="466824A0" w14:textId="77777777" w:rsidR="007B498C" w:rsidRDefault="007B498C" w:rsidP="007B498C">
      <w:pPr>
        <w:pStyle w:val="Hnh"/>
        <w:keepNext/>
      </w:pPr>
      <w:r w:rsidRPr="007B498C">
        <w:rPr>
          <w:noProof/>
          <w:lang w:val="en-US"/>
        </w:rPr>
        <w:drawing>
          <wp:inline distT="0" distB="0" distL="0" distR="0" wp14:anchorId="41FF4464" wp14:editId="48A6368D">
            <wp:extent cx="2807908" cy="6080400"/>
            <wp:effectExtent l="0" t="0" r="0" b="0"/>
            <wp:docPr id="279483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83810" name=""/>
                    <pic:cNvPicPr/>
                  </pic:nvPicPr>
                  <pic:blipFill>
                    <a:blip r:embed="rId189"/>
                    <a:stretch>
                      <a:fillRect/>
                    </a:stretch>
                  </pic:blipFill>
                  <pic:spPr>
                    <a:xfrm>
                      <a:off x="0" y="0"/>
                      <a:ext cx="2807908" cy="6080400"/>
                    </a:xfrm>
                    <a:prstGeom prst="rect">
                      <a:avLst/>
                    </a:prstGeom>
                  </pic:spPr>
                </pic:pic>
              </a:graphicData>
            </a:graphic>
          </wp:inline>
        </w:drawing>
      </w:r>
    </w:p>
    <w:p w14:paraId="3A6BF7C9" w14:textId="4F5A07B5" w:rsidR="007B498C" w:rsidRPr="00E82A5C" w:rsidRDefault="007B498C" w:rsidP="007B498C">
      <w:pPr>
        <w:pStyle w:val="Hnh"/>
        <w:rPr>
          <w:lang w:val="en-US"/>
        </w:rPr>
      </w:pPr>
      <w:bookmarkStart w:id="250" w:name="_Toc195696884"/>
      <w:r>
        <w:t xml:space="preserve">Hình </w:t>
      </w:r>
      <w:r>
        <w:fldChar w:fldCharType="begin"/>
      </w:r>
      <w:r>
        <w:instrText xml:space="preserve"> SEQ Hình \* ARABIC </w:instrText>
      </w:r>
      <w:r>
        <w:fldChar w:fldCharType="separate"/>
      </w:r>
      <w:r>
        <w:rPr>
          <w:noProof/>
        </w:rPr>
        <w:t>34</w:t>
      </w:r>
      <w:r>
        <w:fldChar w:fldCharType="end"/>
      </w:r>
      <w:r>
        <w:t>: Giao diện sửa thông tin người dùng</w:t>
      </w:r>
      <w:bookmarkEnd w:id="250"/>
    </w:p>
    <w:p w14:paraId="0B5EBEAD" w14:textId="77777777" w:rsidR="0029204D" w:rsidRDefault="00000000" w:rsidP="00ED0C54">
      <w:pPr>
        <w:pStyle w:val="Heading2"/>
      </w:pPr>
      <w:bookmarkStart w:id="251" w:name="_Toc101958667"/>
      <w:bookmarkStart w:id="252" w:name="_Toc6514"/>
      <w:bookmarkStart w:id="253" w:name="_Toc195640447"/>
      <w:r>
        <w:t>3.6 KẾT LUẬN VÀ HƯỚNG PHÁT TRIỂN</w:t>
      </w:r>
      <w:bookmarkEnd w:id="251"/>
      <w:bookmarkEnd w:id="252"/>
      <w:bookmarkEnd w:id="253"/>
    </w:p>
    <w:p w14:paraId="4CC598B0" w14:textId="77777777" w:rsidR="0029204D" w:rsidRPr="002E2C37" w:rsidRDefault="00000000" w:rsidP="00ED0C54">
      <w:pPr>
        <w:pStyle w:val="Heading3"/>
        <w:rPr>
          <w:b w:val="0"/>
        </w:rPr>
      </w:pPr>
      <w:bookmarkStart w:id="254" w:name="_Toc101958668"/>
      <w:bookmarkStart w:id="255" w:name="_Toc28071"/>
      <w:bookmarkStart w:id="256" w:name="_Toc195640448"/>
      <w:r w:rsidRPr="002E2C37">
        <w:t>3.6.1 Kết luận</w:t>
      </w:r>
      <w:bookmarkEnd w:id="254"/>
      <w:bookmarkEnd w:id="255"/>
      <w:bookmarkEnd w:id="256"/>
    </w:p>
    <w:p w14:paraId="230DB101" w14:textId="77777777" w:rsidR="00ED0C54" w:rsidRPr="00ED0C54" w:rsidRDefault="00ED0C54" w:rsidP="00ED0C54">
      <w:bookmarkStart w:id="257" w:name="_Toc1433"/>
      <w:bookmarkStart w:id="258" w:name="_Toc101958669"/>
      <w:r w:rsidRPr="00ED0C54">
        <w:t>Ứng dụng di động được xây dựng bằng ngôn ngữ lập trình Kotlin và tích hợp mô hình YOLOv9s mang đến một công cụ hỗ trợ hữu ích cho người nông dân trong việc phát hiện và kiểm soát côn trùng gây hại một cách hiệu quả. Nhờ khả năng nhận diện đối tượng nhanh chóng, chính xác cùng với việc cung cấp các thông tin liên quan đến từng loài côn trùng, ứng dụng giúp người dùng chủ động lựa chọn biện pháp phòng trừ và xử lý phù hợp, góp phần nâng cao hiệu quả trong canh tác nông nghiệp.</w:t>
      </w:r>
    </w:p>
    <w:p w14:paraId="5F4C2929" w14:textId="03531C78" w:rsidR="00ED0C54" w:rsidRPr="00ED0C54" w:rsidRDefault="00ED0C54" w:rsidP="00ED0C54">
      <w:r w:rsidRPr="00ED0C54">
        <w:lastRenderedPageBreak/>
        <w:t>Tuy nhiên, do mô hình YOLOv9s trong ứng dụng mới chỉ được huấn luyện trên tập dữ liệu sẵn có gồm 10 loài côn trùng, nên khả năng nhận diện các loài mới còn hạn chế và độ chính xác vẫn chưa đạt mức tối ưu. Ngoài ra, mặc dù YOLOv9s là một phiên bản cải tiến, nhưng vẫn còn tiềm năng để nâng cấp nhằm đạt kết quả nhận diện tốt hơn trong thực tế.</w:t>
      </w:r>
    </w:p>
    <w:p w14:paraId="07D3F3C6" w14:textId="77777777" w:rsidR="00ED0C54" w:rsidRPr="00ED0C54" w:rsidRDefault="00ED0C54" w:rsidP="00ED0C54">
      <w:r w:rsidRPr="00ED0C54">
        <w:t>Quá trình thực hiện đề tài đã giúp tôi nắm vững các kiến thức nền tảng về nhận diện đối tượng, bao gồm các khái niệm như mạng nơ-ron tích chập (CNN), thuật toán YOLO, học chuyển giao (Transfer Learning), cũng như kỹ thuật xây dựng mô hình học sâu. Bên cạnh đó, tôi cũng tích lũy được kỹ năng phát triển ứng dụng di động trên nền tảng Android bằng ngôn ngữ Kotlin. Không chỉ vậy, việc nghiên cứu về các loài côn trùng cũng đã mở ra nhiều ý tưởng mới, tạo nền tảng để tôi tiếp tục cải tiến và hoàn thiện ứng dụng nhằm đáp ứng tốt hơn nhu cầu thực tiễn của người nông dân.</w:t>
      </w:r>
    </w:p>
    <w:p w14:paraId="65EF74AD" w14:textId="74AF25EF" w:rsidR="0029204D" w:rsidRPr="006F0B9F" w:rsidRDefault="00000000" w:rsidP="006F0B9F">
      <w:pPr>
        <w:pStyle w:val="Heading3"/>
        <w:rPr>
          <w:b w:val="0"/>
        </w:rPr>
      </w:pPr>
      <w:bookmarkStart w:id="259" w:name="_Toc195640449"/>
      <w:r w:rsidRPr="002E2C37">
        <w:t>3.6.2 Hướng phát triển</w:t>
      </w:r>
      <w:bookmarkEnd w:id="257"/>
      <w:bookmarkEnd w:id="258"/>
      <w:bookmarkEnd w:id="259"/>
    </w:p>
    <w:p w14:paraId="417C8658" w14:textId="77777777" w:rsidR="00ED0C54" w:rsidRPr="00ED0C54" w:rsidRDefault="00ED0C54" w:rsidP="006F0B9F">
      <w:pPr>
        <w:rPr>
          <w:lang w:val="en-US"/>
        </w:rPr>
      </w:pPr>
      <w:r w:rsidRPr="00ED0C54">
        <w:rPr>
          <w:lang w:val="en-US"/>
        </w:rPr>
        <w:t>Mặc dù ứng dụng nhận dạng côn trùng đã đạt được những kết quả ban đầu tích cực, tuy nhiên để nâng cao hiệu quả sử dụng trong thực tế và đáp ứng tốt hơn nhu cầu đa dạng của người nông dân, đề tài vẫn còn nhiều tiềm năng để tiếp tục phát triển trong các hướng sau:</w:t>
      </w:r>
    </w:p>
    <w:p w14:paraId="613AC3CB" w14:textId="789194DF" w:rsidR="00ED0C54" w:rsidRPr="00ED0C54" w:rsidRDefault="00ED0C54" w:rsidP="00ED0C54">
      <w:pPr>
        <w:ind w:left="720" w:firstLine="0"/>
        <w:rPr>
          <w:lang w:val="en-US"/>
        </w:rPr>
      </w:pPr>
      <w:r w:rsidRPr="00ED0C54">
        <w:rPr>
          <w:b/>
          <w:bCs/>
          <w:lang w:val="en-US"/>
        </w:rPr>
        <w:t>Mở rộng tập dữ liệu huấn luyện</w:t>
      </w:r>
      <w:r>
        <w:rPr>
          <w:lang w:val="en-US"/>
        </w:rPr>
        <w:t xml:space="preserve">: </w:t>
      </w:r>
      <w:r w:rsidRPr="00ED0C54">
        <w:rPr>
          <w:lang w:val="en-US"/>
        </w:rPr>
        <w:t>Việc bổ sung thêm nhiều hình ảnh và chủng loại côn trùng mới từ các vùng miền khác nhau sẽ giúp mô hình nâng cao khả năng nhận diện và mở rộng phạm vi ứng dụng. Đồng thời, việc xây dựng tập dữ liệu chất lượng cao, được gán nhãn chính xác từ chuyên gia nông nghiệp sẽ góp phần cải thiện độ chính xác và độ tin cậy của mô hình.</w:t>
      </w:r>
    </w:p>
    <w:p w14:paraId="26763D2E" w14:textId="3229D881" w:rsidR="00ED0C54" w:rsidRPr="00ED0C54" w:rsidRDefault="00ED0C54" w:rsidP="006F0B9F">
      <w:pPr>
        <w:rPr>
          <w:lang w:val="en-US"/>
        </w:rPr>
      </w:pPr>
      <w:r w:rsidRPr="00ED0C54">
        <w:rPr>
          <w:b/>
          <w:bCs/>
          <w:lang w:val="en-US"/>
        </w:rPr>
        <w:t>Tối ưu hóa mô hình nhận dạng</w:t>
      </w:r>
      <w:r>
        <w:rPr>
          <w:lang w:val="en-US"/>
        </w:rPr>
        <w:t xml:space="preserve">: </w:t>
      </w:r>
      <w:r w:rsidRPr="00ED0C54">
        <w:rPr>
          <w:lang w:val="en-US"/>
        </w:rPr>
        <w:t xml:space="preserve">Mặc dù YOLOv9s cho tốc độ xử lý nhanh, </w:t>
      </w:r>
      <w:r>
        <w:rPr>
          <w:lang w:val="en-US"/>
        </w:rPr>
        <w:t>nhưng còn hạn chế với các thiết bị có cấu hình thấp vì vậy cần</w:t>
      </w:r>
      <w:r w:rsidRPr="00ED0C54">
        <w:rPr>
          <w:lang w:val="en-US"/>
        </w:rPr>
        <w:t xml:space="preserve"> kết hợp các kỹ thuật tối ưu hóa như Pruning, Quantization để cải thiện hiệu suất và giảm dung lượng mô hình, phù hợp với các thiết bị di động có cấu hình thấp.</w:t>
      </w:r>
    </w:p>
    <w:p w14:paraId="5F3BAB16" w14:textId="5A719906" w:rsidR="00ED0C54" w:rsidRPr="00ED0C54" w:rsidRDefault="00ED0C54" w:rsidP="006F0B9F">
      <w:pPr>
        <w:rPr>
          <w:lang w:val="en-US"/>
        </w:rPr>
      </w:pPr>
      <w:r w:rsidRPr="00ED0C54">
        <w:rPr>
          <w:b/>
          <w:bCs/>
          <w:lang w:val="en-US"/>
        </w:rPr>
        <w:t>Phát triển chức năng cộng đồng chia sẻ</w:t>
      </w:r>
      <w:r>
        <w:rPr>
          <w:lang w:val="en-US"/>
        </w:rPr>
        <w:t xml:space="preserve">: </w:t>
      </w:r>
      <w:r w:rsidRPr="00ED0C54">
        <w:rPr>
          <w:lang w:val="en-US"/>
        </w:rPr>
        <w:t>Xây dựng nền tảng để người nông dân có thể chia sẻ hình ảnh, thảo luận và nhận phản hồi từ các chuyên gia hoặc cộng đồng người dùng sẽ giúp tạo ra hệ sinh thái hỗ trợ nông nghiệp bền vững. Điều này cũng đồng thời giúp cải thiện dữ liệu huấn luyện từ thực tiễn.</w:t>
      </w:r>
    </w:p>
    <w:p w14:paraId="0F1F42BD" w14:textId="138BE93E" w:rsidR="00ED0C54" w:rsidRPr="00ED0C54" w:rsidRDefault="00ED0C54" w:rsidP="006F0B9F">
      <w:pPr>
        <w:rPr>
          <w:lang w:val="en-US"/>
        </w:rPr>
      </w:pPr>
      <w:r w:rsidRPr="00ED0C54">
        <w:rPr>
          <w:b/>
          <w:bCs/>
          <w:lang w:val="en-US"/>
        </w:rPr>
        <w:t>Hỗ trợ đa nền tảng và ngôn ng</w:t>
      </w:r>
      <w:r w:rsidR="006F0B9F">
        <w:rPr>
          <w:b/>
          <w:bCs/>
          <w:lang w:val="en-US"/>
        </w:rPr>
        <w:t xml:space="preserve">ữ: </w:t>
      </w:r>
      <w:r w:rsidRPr="00ED0C54">
        <w:rPr>
          <w:lang w:val="en-US"/>
        </w:rPr>
        <w:t>Bên cạnh hệ điều hành Android, đề tài có thể mở rộng để phát triển phiên bản trên iOS và hỗ trợ đa ngôn ngữ, từ đó tiếp cận được nhiều đối tượng người dùng hơn, kể cả ở nước ngoài.</w:t>
      </w:r>
    </w:p>
    <w:p w14:paraId="2E5C04C3" w14:textId="77777777" w:rsidR="0029204D" w:rsidRPr="00ED0C54" w:rsidRDefault="0029204D" w:rsidP="006F0B9F">
      <w:pPr>
        <w:ind w:firstLine="0"/>
        <w:rPr>
          <w:color w:val="000000"/>
          <w:sz w:val="24"/>
          <w:szCs w:val="24"/>
          <w:lang w:val="en-US"/>
        </w:rPr>
        <w:sectPr w:rsidR="0029204D" w:rsidRPr="00ED0C54" w:rsidSect="00737081">
          <w:headerReference w:type="default" r:id="rId190"/>
          <w:footerReference w:type="default" r:id="rId191"/>
          <w:pgSz w:w="11906" w:h="16838"/>
          <w:pgMar w:top="1417" w:right="1417" w:bottom="1417" w:left="2268" w:header="562" w:footer="562" w:gutter="0"/>
          <w:pgNumType w:start="1"/>
          <w:cols w:space="0"/>
        </w:sectPr>
      </w:pPr>
    </w:p>
    <w:p w14:paraId="1B2F869B" w14:textId="77777777" w:rsidR="0029204D" w:rsidRPr="002E2C37" w:rsidRDefault="00000000" w:rsidP="0024331B">
      <w:pPr>
        <w:pStyle w:val="Style1"/>
      </w:pPr>
      <w:bookmarkStart w:id="260" w:name="_Toc101958670"/>
      <w:bookmarkStart w:id="261" w:name="_Toc29765"/>
      <w:r w:rsidRPr="002E2C37">
        <w:lastRenderedPageBreak/>
        <w:t>PHỤ LỤC</w:t>
      </w:r>
      <w:bookmarkEnd w:id="260"/>
      <w:bookmarkEnd w:id="261"/>
    </w:p>
    <w:p w14:paraId="094BB304" w14:textId="77777777" w:rsidR="0029204D" w:rsidRPr="002E2C37" w:rsidRDefault="00000000" w:rsidP="0083521D">
      <w:pPr>
        <w:pStyle w:val="Heading1"/>
      </w:pPr>
      <w:bookmarkStart w:id="262" w:name="_Toc26667"/>
      <w:bookmarkStart w:id="263" w:name="_Toc101958671"/>
      <w:bookmarkStart w:id="264" w:name="_Toc195640450"/>
      <w:r w:rsidRPr="002E2C37">
        <w:t>HƯỚNG DẪN SỬ DỤNG ỨNG DỤNG</w:t>
      </w:r>
      <w:bookmarkEnd w:id="262"/>
      <w:bookmarkEnd w:id="263"/>
      <w:bookmarkEnd w:id="264"/>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4C5A5DC2" w:rsidR="0029204D" w:rsidRPr="002E2C37" w:rsidRDefault="00000000">
      <w:pPr>
        <w:pStyle w:val="ListParagraph"/>
        <w:numPr>
          <w:ilvl w:val="0"/>
          <w:numId w:val="28"/>
        </w:numPr>
        <w:rPr>
          <w:color w:val="000000"/>
        </w:rPr>
      </w:pPr>
      <w:r w:rsidRPr="002E2C37">
        <w:rPr>
          <w:color w:val="000000"/>
        </w:rPr>
        <w:t>Bước 2: Nếu người dùng chưa có tài khoản để sử dụng thì tiến hành đăng ký tài khoản</w:t>
      </w:r>
      <w:r w:rsidR="00BF15D2">
        <w:rPr>
          <w:color w:val="000000"/>
        </w:rPr>
        <w:t>.</w:t>
      </w:r>
    </w:p>
    <w:p w14:paraId="5F21292F" w14:textId="794B544D"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w:t>
      </w:r>
      <w:r w:rsidR="00BF15D2">
        <w:rPr>
          <w:color w:val="000000"/>
          <w:lang w:val="en-US"/>
        </w:rPr>
        <w:t>. Ngoài ra người dùng có thể di chuyển dễ dàng giữa các màn hình thông qua thanh điều hướng phía dưới.</w:t>
      </w:r>
      <w:r w:rsidR="008F1DC5" w:rsidRPr="002E2C37">
        <w:rPr>
          <w:color w:val="000000"/>
        </w:rPr>
        <w:tab/>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24331B">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83521D">
      <w:pPr>
        <w:pStyle w:val="Heading1"/>
      </w:pPr>
      <w:bookmarkStart w:id="265" w:name="_Toc25195"/>
      <w:bookmarkStart w:id="266" w:name="_Toc101958672"/>
      <w:bookmarkStart w:id="267" w:name="_Toc195640451"/>
      <w:r w:rsidRPr="002E2C37">
        <w:lastRenderedPageBreak/>
        <w:t>TÀI LIỆU THAM KHẢO</w:t>
      </w:r>
      <w:bookmarkEnd w:id="265"/>
      <w:bookmarkEnd w:id="266"/>
      <w:bookmarkEnd w:id="267"/>
    </w:p>
    <w:p w14:paraId="5FC7C2C5" w14:textId="77777777" w:rsidR="000650E6" w:rsidRPr="000650E6" w:rsidRDefault="00435EBF" w:rsidP="000650E6">
      <w:pPr>
        <w:pStyle w:val="Bibliography"/>
      </w:pPr>
      <w:r w:rsidRPr="00C12BD2">
        <w:fldChar w:fldCharType="begin"/>
      </w:r>
      <w:r w:rsidR="00C12BD2" w:rsidRPr="00C12BD2">
        <w:instrText xml:space="preserve"> ADDIN ZOTERO_BIBL {"uncited":[],"omitted":[["http://zotero.org/users/local/zZINqPE4/items/XPRGVA4E"]],"custom":[]} CSL_BIBLIOGRAPHY </w:instrText>
      </w:r>
      <w:r w:rsidRPr="00C12BD2">
        <w:fldChar w:fldCharType="separate"/>
      </w:r>
      <w:r w:rsidR="000650E6" w:rsidRPr="000650E6">
        <w:rPr>
          <w:i/>
          <w:iCs/>
        </w:rPr>
        <w:t>A Gentle Introduction to Transfer Learning for Deep Learning—MachineLearningMastery.com</w:t>
      </w:r>
      <w:r w:rsidR="000650E6" w:rsidRPr="000650E6">
        <w:t>. (n.d.). Retrieved April 14, 2025, from https://machinelearningmastery.com/transfer-learning-for-deep-learning/</w:t>
      </w:r>
    </w:p>
    <w:p w14:paraId="0D87E3F9" w14:textId="77777777" w:rsidR="000650E6" w:rsidRPr="000650E6" w:rsidRDefault="000650E6" w:rsidP="000650E6">
      <w:pPr>
        <w:pStyle w:val="Bibliography"/>
      </w:pPr>
      <w:r w:rsidRPr="000650E6">
        <w:rPr>
          <w:i/>
          <w:iCs/>
        </w:rPr>
        <w:t>A new mobile application of agricultural pests recognition using deep learning in cloud computing system—ScienceDirect</w:t>
      </w:r>
      <w:r w:rsidRPr="000650E6">
        <w:t>. (n.d.). Retrieved April 13, 2025, from https://www.sciencedirect.com/science/article/pii/S1110016821001642</w:t>
      </w:r>
    </w:p>
    <w:p w14:paraId="31418A38" w14:textId="77777777" w:rsidR="000650E6" w:rsidRPr="000650E6" w:rsidRDefault="000650E6" w:rsidP="000650E6">
      <w:pPr>
        <w:pStyle w:val="Bibliography"/>
      </w:pPr>
      <w:r w:rsidRPr="000650E6">
        <w:rPr>
          <w:i/>
          <w:iCs/>
        </w:rPr>
        <w:t>A Smartphone-Based Application for Scale Pest Detection Using Multiple-Object Detection Methods</w:t>
      </w:r>
      <w:r w:rsidRPr="000650E6">
        <w:t>. (n.d.). Retrieved April 14, 2025, from https://www.mdpi.com/2079-9292/10/4/372</w:t>
      </w:r>
    </w:p>
    <w:p w14:paraId="3A605A1D" w14:textId="77777777" w:rsidR="000650E6" w:rsidRPr="000650E6" w:rsidRDefault="000650E6" w:rsidP="000650E6">
      <w:pPr>
        <w:pStyle w:val="Bibliography"/>
      </w:pPr>
      <w:r w:rsidRPr="000650E6">
        <w:rPr>
          <w:i/>
          <w:iCs/>
        </w:rPr>
        <w:t>Android Là Gì -Tổng Quan Về Hệ Điều Hành Di Động Số 1</w:t>
      </w:r>
      <w:r w:rsidRPr="000650E6">
        <w:t>. (n.d.). Retrieved April 12, 2025, from https://itnavi.com.vn/blog/android-he-dieu-hanh-di-dong-dan-dau-tren-the-gioi</w:t>
      </w:r>
    </w:p>
    <w:p w14:paraId="1D6DE739" w14:textId="77777777" w:rsidR="000650E6" w:rsidRPr="000650E6" w:rsidRDefault="000650E6" w:rsidP="000650E6">
      <w:pPr>
        <w:pStyle w:val="Bibliography"/>
      </w:pPr>
      <w:r w:rsidRPr="000650E6">
        <w:t xml:space="preserve">Bochkovskiy, A., Wang, C.-Y., &amp; Liao, H.-Y. M. (2020a). </w:t>
      </w:r>
      <w:r w:rsidRPr="000650E6">
        <w:rPr>
          <w:i/>
          <w:iCs/>
        </w:rPr>
        <w:t>YOLOv4: Optimal Speed and Accuracy of Object Detection</w:t>
      </w:r>
      <w:r w:rsidRPr="000650E6">
        <w:t xml:space="preserve"> (No. arXiv:2004.10934). arXiv. https://doi.org/10.48550/arXiv.2004.10934</w:t>
      </w:r>
    </w:p>
    <w:p w14:paraId="1C4C43A3" w14:textId="77777777" w:rsidR="000650E6" w:rsidRPr="000650E6" w:rsidRDefault="000650E6" w:rsidP="000650E6">
      <w:pPr>
        <w:pStyle w:val="Bibliography"/>
      </w:pPr>
      <w:r w:rsidRPr="000650E6">
        <w:t xml:space="preserve">Bochkovskiy, A., Wang, C.-Y., &amp; Liao, H.-Y. M. (2020b). </w:t>
      </w:r>
      <w:r w:rsidRPr="000650E6">
        <w:rPr>
          <w:i/>
          <w:iCs/>
        </w:rPr>
        <w:t>YOLOv4: Optimal Speed and Accuracy of Object Detection</w:t>
      </w:r>
      <w:r w:rsidRPr="000650E6">
        <w:t xml:space="preserve"> (No. arXiv:2004.10934). arXiv. https://doi.org/10.48550/arXiv.2004.10934</w:t>
      </w:r>
    </w:p>
    <w:p w14:paraId="34CB7418" w14:textId="76A20321" w:rsidR="000650E6" w:rsidRPr="000650E6" w:rsidRDefault="000650E6" w:rsidP="000650E6">
      <w:pPr>
        <w:pStyle w:val="Bibliography"/>
      </w:pPr>
      <w:r w:rsidRPr="000650E6">
        <w:lastRenderedPageBreak/>
        <w:t>Brownlee, J. (2017, December 19). A Gentle Introduction to Transfer Learning for</w:t>
      </w:r>
      <w:r w:rsidR="004E6103">
        <w:tab/>
      </w:r>
      <w:r w:rsidRPr="000650E6">
        <w:t xml:space="preserve">Deep Learning. </w:t>
      </w:r>
      <w:r w:rsidRPr="000650E6">
        <w:rPr>
          <w:i/>
          <w:iCs/>
        </w:rPr>
        <w:t>MachineLearningMastery.Com</w:t>
      </w:r>
      <w:r w:rsidRPr="000650E6">
        <w:t>. https://www.machinelearningmastery.com/transfer-learning-for-deep-learning/</w:t>
      </w:r>
    </w:p>
    <w:p w14:paraId="7C31992D" w14:textId="77777777" w:rsidR="000650E6" w:rsidRPr="000650E6" w:rsidRDefault="000650E6" w:rsidP="000650E6">
      <w:pPr>
        <w:pStyle w:val="Bibliography"/>
      </w:pPr>
      <w:r w:rsidRPr="000650E6">
        <w:t xml:space="preserve">Brownlee, J. (2019, February 7). How to Improve Performance With Transfer Learning for Deep Learning Neural Networks. </w:t>
      </w:r>
      <w:r w:rsidRPr="000650E6">
        <w:rPr>
          <w:i/>
          <w:iCs/>
        </w:rPr>
        <w:t>MachineLearningMastery.Com</w:t>
      </w:r>
      <w:r w:rsidRPr="000650E6">
        <w:t>. https://www.machinelearningmastery.com/how-to-improve-performance-with-transfer-learning-for-deep-learning-neural-networks/</w:t>
      </w:r>
    </w:p>
    <w:p w14:paraId="15CE5919" w14:textId="77777777" w:rsidR="000650E6" w:rsidRPr="000650E6" w:rsidRDefault="000650E6" w:rsidP="000650E6">
      <w:pPr>
        <w:pStyle w:val="Bibliography"/>
      </w:pPr>
      <w:r w:rsidRPr="000650E6">
        <w:t xml:space="preserve">Côn trùng. (2024). In </w:t>
      </w:r>
      <w:r w:rsidRPr="000650E6">
        <w:rPr>
          <w:i/>
          <w:iCs/>
        </w:rPr>
        <w:t>Wikipedia tiếng Việt</w:t>
      </w:r>
      <w:r w:rsidRPr="000650E6">
        <w:t>. https://vi.wikipedia.org/w/index.php?title=C%C3%B4n_tr%C3%B9ng&amp;oldid=71954817#Ph%C3%A2n_lo%E1%BA%A1i</w:t>
      </w:r>
    </w:p>
    <w:p w14:paraId="283CD067" w14:textId="77777777" w:rsidR="000650E6" w:rsidRPr="000650E6" w:rsidRDefault="000650E6" w:rsidP="000650E6">
      <w:pPr>
        <w:pStyle w:val="Bibliography"/>
      </w:pPr>
      <w:r w:rsidRPr="000650E6">
        <w:rPr>
          <w:i/>
          <w:iCs/>
        </w:rPr>
        <w:t>CON TRUNG HAI LUA</w:t>
      </w:r>
      <w:r w:rsidRPr="000650E6">
        <w:t>. (n.d.). Tram BVTV Huyen Vinh Hung. Retrieved April 13, 2025, from http://trambvtvvinhhung.weebly.com/con-trung-hai-lua.html</w:t>
      </w:r>
    </w:p>
    <w:p w14:paraId="4013BB5C" w14:textId="77777777" w:rsidR="000650E6" w:rsidRPr="000650E6" w:rsidRDefault="000650E6" w:rsidP="000650E6">
      <w:pPr>
        <w:pStyle w:val="Bibliography"/>
      </w:pPr>
      <w:r w:rsidRPr="000650E6">
        <w:rPr>
          <w:i/>
          <w:iCs/>
        </w:rPr>
        <w:t>Figure 6. The architecture of YOLOv2.</w:t>
      </w:r>
      <w:r w:rsidRPr="000650E6">
        <w:t xml:space="preserve"> (n.d.). ResearchGate. Retrieved April 15, 2025, from https://www.researchgate.net/figure/The-architecture-of-YOLOv2_fig4_336177198</w:t>
      </w:r>
    </w:p>
    <w:p w14:paraId="50079E40" w14:textId="77777777" w:rsidR="000650E6" w:rsidRPr="000650E6" w:rsidRDefault="000650E6" w:rsidP="000650E6">
      <w:pPr>
        <w:pStyle w:val="Bibliography"/>
      </w:pPr>
      <w:r w:rsidRPr="000650E6">
        <w:rPr>
          <w:i/>
          <w:iCs/>
        </w:rPr>
        <w:t>Giới thiệu—Khoa Công nghệ thông tin—ĐHAG</w:t>
      </w:r>
      <w:r w:rsidRPr="000650E6">
        <w:t>. (n.d.). Retrieved April 12, 2025, from https://fit.agu.edu.vn/bai-viet/gioi-thieu/gioi-thieu-1.html</w:t>
      </w:r>
    </w:p>
    <w:p w14:paraId="4F4ED152" w14:textId="77777777" w:rsidR="000650E6" w:rsidRPr="000650E6" w:rsidRDefault="000650E6" w:rsidP="000650E6">
      <w:pPr>
        <w:pStyle w:val="Bibliography"/>
      </w:pPr>
      <w:r w:rsidRPr="000650E6">
        <w:t xml:space="preserve">Girshick, R. (2015). </w:t>
      </w:r>
      <w:r w:rsidRPr="000650E6">
        <w:rPr>
          <w:i/>
          <w:iCs/>
        </w:rPr>
        <w:t>Fast R-CNN</w:t>
      </w:r>
      <w:r w:rsidRPr="000650E6">
        <w:t xml:space="preserve"> (No. arXiv:1504.08083). arXiv. https://doi.org/10.48550/arXiv.1504.08083</w:t>
      </w:r>
    </w:p>
    <w:p w14:paraId="1DC108FD" w14:textId="77777777" w:rsidR="000650E6" w:rsidRPr="000650E6" w:rsidRDefault="000650E6" w:rsidP="000650E6">
      <w:pPr>
        <w:pStyle w:val="Bibliography"/>
      </w:pPr>
      <w:r w:rsidRPr="000650E6">
        <w:rPr>
          <w:i/>
          <w:iCs/>
        </w:rPr>
        <w:lastRenderedPageBreak/>
        <w:t>Hệ thống giám sát côn trùng thông minh—Cổng thông tin điện tử Cục Thông tin, Thống kê</w:t>
      </w:r>
      <w:r w:rsidRPr="000650E6">
        <w:t>. (n.d.). Retrieved April 13, 2025, from https://vista.gov.vn/vi/news/print/khoa-hoc-ky-thuat-va-cong-nghe/he-thong-giam-sat-con-trung-thong-minh-7339.html</w:t>
      </w:r>
    </w:p>
    <w:p w14:paraId="11828F5B" w14:textId="77777777" w:rsidR="000650E6" w:rsidRPr="000650E6" w:rsidRDefault="000650E6" w:rsidP="000650E6">
      <w:pPr>
        <w:pStyle w:val="Bibliography"/>
      </w:pPr>
      <w:r w:rsidRPr="000650E6">
        <w:t xml:space="preserve">Jocher, G. (2020). </w:t>
      </w:r>
      <w:r w:rsidRPr="000650E6">
        <w:rPr>
          <w:i/>
          <w:iCs/>
        </w:rPr>
        <w:t>YOLOv5 by Ultralytics</w:t>
      </w:r>
      <w:r w:rsidRPr="000650E6">
        <w:t xml:space="preserve"> (Version 7.0) [Python]. https://doi.org/10.5281/zenodo.3908559</w:t>
      </w:r>
    </w:p>
    <w:p w14:paraId="58C2476F" w14:textId="77777777" w:rsidR="000650E6" w:rsidRPr="000650E6" w:rsidRDefault="000650E6" w:rsidP="000650E6">
      <w:pPr>
        <w:pStyle w:val="Bibliography"/>
      </w:pPr>
      <w:r w:rsidRPr="000650E6">
        <w:t xml:space="preserve">Khanam, R., &amp; Hussain, M. (2024). </w:t>
      </w:r>
      <w:r w:rsidRPr="000650E6">
        <w:rPr>
          <w:i/>
          <w:iCs/>
        </w:rPr>
        <w:t>YOLOv11: An Overview of the Key Architectural Enhancements</w:t>
      </w:r>
      <w:r w:rsidRPr="000650E6">
        <w:t xml:space="preserve"> (No. arXiv:2410.17725). arXiv. https://doi.org/10.48550/arXiv.2410.17725</w:t>
      </w:r>
    </w:p>
    <w:p w14:paraId="303B6210" w14:textId="77777777" w:rsidR="000650E6" w:rsidRPr="000650E6" w:rsidRDefault="000650E6" w:rsidP="000650E6">
      <w:pPr>
        <w:pStyle w:val="Bibliography"/>
      </w:pPr>
      <w:r w:rsidRPr="000650E6">
        <w:t xml:space="preserve">Khánh, P. Đ. (n.d.). </w:t>
      </w:r>
      <w:r w:rsidRPr="000650E6">
        <w:rPr>
          <w:i/>
          <w:iCs/>
        </w:rPr>
        <w:t>Khoa học dữ liệu</w:t>
      </w:r>
      <w:r w:rsidRPr="000650E6">
        <w:t>. Khanh’s Blog. Retrieved April 15, 2025, from https://phamdinhkhanh.github.io</w:t>
      </w:r>
    </w:p>
    <w:p w14:paraId="712DD980" w14:textId="77777777" w:rsidR="000650E6" w:rsidRPr="000650E6" w:rsidRDefault="000650E6" w:rsidP="000650E6">
      <w:pPr>
        <w:pStyle w:val="Bibliography"/>
      </w:pPr>
      <w:r w:rsidRPr="000650E6">
        <w:t xml:space="preserve">Krizhevsky, A., Sutskever, I., &amp; Hinton, G. E. (2017). ImageNet classification with deep convolutional neural networks. </w:t>
      </w:r>
      <w:r w:rsidRPr="000650E6">
        <w:rPr>
          <w:i/>
          <w:iCs/>
        </w:rPr>
        <w:t>Communications of the ACM</w:t>
      </w:r>
      <w:r w:rsidRPr="000650E6">
        <w:t xml:space="preserve">, </w:t>
      </w:r>
      <w:r w:rsidRPr="000650E6">
        <w:rPr>
          <w:i/>
          <w:iCs/>
        </w:rPr>
        <w:t>60</w:t>
      </w:r>
      <w:r w:rsidRPr="000650E6">
        <w:t>(6), 84–90. https://doi.org/10.1145/3065386</w:t>
      </w:r>
    </w:p>
    <w:p w14:paraId="06FDED9A" w14:textId="77777777" w:rsidR="000650E6" w:rsidRPr="000650E6" w:rsidRDefault="000650E6" w:rsidP="000650E6">
      <w:pPr>
        <w:pStyle w:val="Bibliography"/>
      </w:pPr>
      <w:r w:rsidRPr="000650E6">
        <w:t xml:space="preserve">Le, A. D., Pham, D. A., Pham, D. T., &amp; Vo, H. B. (2024). AlertTrap: A study on object detection in remote insects trap monitoring system using on-the-edge deep learning platform. </w:t>
      </w:r>
      <w:r w:rsidRPr="000650E6">
        <w:rPr>
          <w:i/>
          <w:iCs/>
        </w:rPr>
        <w:t>Journal of Computational and Cognitive Engineering</w:t>
      </w:r>
      <w:r w:rsidRPr="000650E6">
        <w:t>. https://doi.org/10.47852/bonviewJCCE42023264</w:t>
      </w:r>
    </w:p>
    <w:p w14:paraId="5690E836" w14:textId="77777777" w:rsidR="000650E6" w:rsidRPr="000650E6" w:rsidRDefault="000650E6" w:rsidP="000650E6">
      <w:pPr>
        <w:pStyle w:val="Bibliography"/>
      </w:pPr>
      <w:r w:rsidRPr="000650E6">
        <w:t xml:space="preserve">Lee, J., &amp; Hwang, K. (2022). YOLO with adaptive frame control for real-time object detection applications. </w:t>
      </w:r>
      <w:r w:rsidRPr="000650E6">
        <w:rPr>
          <w:i/>
          <w:iCs/>
        </w:rPr>
        <w:t>Multimedia Tools and Applications</w:t>
      </w:r>
      <w:r w:rsidRPr="000650E6">
        <w:t xml:space="preserve">, </w:t>
      </w:r>
      <w:r w:rsidRPr="000650E6">
        <w:rPr>
          <w:i/>
          <w:iCs/>
        </w:rPr>
        <w:t>81</w:t>
      </w:r>
      <w:r w:rsidRPr="000650E6">
        <w:t>(25), 36375–36396. https://doi.org/10.1007/s11042-021-11480-0</w:t>
      </w:r>
    </w:p>
    <w:p w14:paraId="10295376" w14:textId="77777777" w:rsidR="000650E6" w:rsidRPr="000650E6" w:rsidRDefault="000650E6" w:rsidP="000650E6">
      <w:pPr>
        <w:pStyle w:val="Bibliography"/>
      </w:pPr>
      <w:r w:rsidRPr="000650E6">
        <w:lastRenderedPageBreak/>
        <w:t xml:space="preserve">Li, C., Li, L., Jiang, H., Weng, K., Geng, Y., Li, L., Ke, Z., Li, Q., Cheng, M., Nie, W., Li, Y., Zhang, B., Liang, Y., Zhou, L., Xu, X., Chu, X., Wei, X., &amp; Wei, X. (2022). </w:t>
      </w:r>
      <w:r w:rsidRPr="000650E6">
        <w:rPr>
          <w:i/>
          <w:iCs/>
        </w:rPr>
        <w:t>YOLOv6: A Single-Stage Object Detection Framework for Industrial Applications</w:t>
      </w:r>
      <w:r w:rsidRPr="000650E6">
        <w:t xml:space="preserve"> (No. arXiv:2209.02976). arXiv. https://doi.org/10.48550/arXiv.2209.02976</w:t>
      </w:r>
    </w:p>
    <w:p w14:paraId="1C73824D" w14:textId="77777777" w:rsidR="000650E6" w:rsidRPr="000650E6" w:rsidRDefault="000650E6" w:rsidP="000650E6">
      <w:pPr>
        <w:pStyle w:val="Bibliography"/>
      </w:pPr>
      <w:r w:rsidRPr="000650E6">
        <w:t xml:space="preserve">Lin, T.-Y., Maire, M., Belongie, S., Hays, J., Perona, P., Ramanan, D., Dollár, P., &amp; Zitnick, C. L. (2014). Microsoft COCO: Common Objects in Context. In D. Fleet, T. Pajdla, B. Schiele, &amp; T. Tuytelaars (Eds.), </w:t>
      </w:r>
      <w:r w:rsidRPr="000650E6">
        <w:rPr>
          <w:i/>
          <w:iCs/>
        </w:rPr>
        <w:t>Computer Vision – ECCV 2014</w:t>
      </w:r>
      <w:r w:rsidRPr="000650E6">
        <w:t xml:space="preserve"> (pp. 740–755). Springer International Publishing. https://doi.org/10.1007/978-3-319-10602-1_48</w:t>
      </w:r>
    </w:p>
    <w:p w14:paraId="165A92CD" w14:textId="77777777" w:rsidR="000650E6" w:rsidRPr="000650E6" w:rsidRDefault="000650E6" w:rsidP="000650E6">
      <w:pPr>
        <w:pStyle w:val="Bibliography"/>
      </w:pPr>
      <w:r w:rsidRPr="000650E6">
        <w:t xml:space="preserve">Liu, W., Anguelov, D., Erhan, D., Szegedy, C., Reed, S., Fu, C.-Y., &amp; Berg, A. C. (2016). </w:t>
      </w:r>
      <w:r w:rsidRPr="000650E6">
        <w:rPr>
          <w:i/>
          <w:iCs/>
        </w:rPr>
        <w:t>SSD: Single Shot MultiBox Detector</w:t>
      </w:r>
      <w:r w:rsidRPr="000650E6">
        <w:t xml:space="preserve"> (Vol. 9905, pp. 21–37). https://doi.org/10.1007/978-3-319-46448-0_2</w:t>
      </w:r>
    </w:p>
    <w:p w14:paraId="2BBE793F" w14:textId="77777777" w:rsidR="000650E6" w:rsidRPr="000650E6" w:rsidRDefault="000650E6" w:rsidP="000650E6">
      <w:pPr>
        <w:pStyle w:val="Bibliography"/>
      </w:pPr>
      <w:r w:rsidRPr="000650E6">
        <w:t xml:space="preserve">Perrin, T. (2024). </w:t>
      </w:r>
      <w:r w:rsidRPr="000650E6">
        <w:rPr>
          <w:i/>
          <w:iCs/>
        </w:rPr>
        <w:t>Uniform estimates for solutions of nonlinear focusing damped wave equations</w:t>
      </w:r>
      <w:r w:rsidRPr="000650E6">
        <w:t xml:space="preserve"> (No. arXiv:2403.06541). arXiv. https://doi.org/10.48550/arXiv.2403.06541</w:t>
      </w:r>
    </w:p>
    <w:p w14:paraId="453E3742" w14:textId="77777777" w:rsidR="000650E6" w:rsidRPr="000650E6" w:rsidRDefault="000650E6" w:rsidP="000650E6">
      <w:pPr>
        <w:pStyle w:val="Bibliography"/>
      </w:pPr>
      <w:r w:rsidRPr="000650E6">
        <w:rPr>
          <w:i/>
          <w:iCs/>
        </w:rPr>
        <w:t>PostgreSQL: About</w:t>
      </w:r>
      <w:r w:rsidRPr="000650E6">
        <w:t>. (n.d.). Retrieved April 13, 2025, from https://www.postgresql.org/about/</w:t>
      </w:r>
    </w:p>
    <w:p w14:paraId="7EDAC2DA" w14:textId="77777777" w:rsidR="000650E6" w:rsidRPr="000650E6" w:rsidRDefault="000650E6" w:rsidP="000650E6">
      <w:pPr>
        <w:pStyle w:val="Bibliography"/>
      </w:pPr>
      <w:r w:rsidRPr="000650E6">
        <w:rPr>
          <w:i/>
          <w:iCs/>
        </w:rPr>
        <w:t>PostgreSQL: Documentation</w:t>
      </w:r>
      <w:r w:rsidRPr="000650E6">
        <w:t>. (n.d.). Retrieved April 13, 2025, from https://www.postgresql.org/docs/</w:t>
      </w:r>
    </w:p>
    <w:p w14:paraId="29722A45" w14:textId="77777777" w:rsidR="000650E6" w:rsidRPr="000650E6" w:rsidRDefault="000650E6" w:rsidP="000650E6">
      <w:pPr>
        <w:pStyle w:val="Bibliography"/>
      </w:pPr>
      <w:r w:rsidRPr="000650E6">
        <w:lastRenderedPageBreak/>
        <w:t xml:space="preserve">Redmon, J., Divvala, S., Girshick, R., &amp; Farhadi, A. (2016b). </w:t>
      </w:r>
      <w:r w:rsidRPr="000650E6">
        <w:rPr>
          <w:i/>
          <w:iCs/>
        </w:rPr>
        <w:t>You Only Look Once: Unified, Real-Time Object Detection</w:t>
      </w:r>
      <w:r w:rsidRPr="000650E6">
        <w:t xml:space="preserve"> (No. arXiv:1506.02640). arXiv. https://doi.org/10.48550/arXiv.1506.02640</w:t>
      </w:r>
    </w:p>
    <w:p w14:paraId="1BCC6353" w14:textId="77777777" w:rsidR="000650E6" w:rsidRPr="000650E6" w:rsidRDefault="000650E6" w:rsidP="000650E6">
      <w:pPr>
        <w:pStyle w:val="Bibliography"/>
      </w:pPr>
      <w:r w:rsidRPr="000650E6">
        <w:t xml:space="preserve">Redmon, J., &amp; Farhadi, A. (2016). </w:t>
      </w:r>
      <w:r w:rsidRPr="000650E6">
        <w:rPr>
          <w:i/>
          <w:iCs/>
        </w:rPr>
        <w:t>YOLO9000: Better, Faster, Stronger</w:t>
      </w:r>
      <w:r w:rsidRPr="000650E6">
        <w:t xml:space="preserve"> (No. arXiv:1612.08242). arXiv. https://doi.org/10.48550/arXiv.1612.08242</w:t>
      </w:r>
    </w:p>
    <w:p w14:paraId="0B0B1ADB" w14:textId="77777777" w:rsidR="000650E6" w:rsidRPr="000650E6" w:rsidRDefault="000650E6" w:rsidP="000650E6">
      <w:pPr>
        <w:pStyle w:val="Bibliography"/>
      </w:pPr>
      <w:r w:rsidRPr="000650E6">
        <w:t xml:space="preserve">Redmon, J., &amp; Farhadi, A. (2018). </w:t>
      </w:r>
      <w:r w:rsidRPr="000650E6">
        <w:rPr>
          <w:i/>
          <w:iCs/>
        </w:rPr>
        <w:t>YOLOv3: An Incremental Improvement</w:t>
      </w:r>
      <w:r w:rsidRPr="000650E6">
        <w:t xml:space="preserve"> (No. arXiv:1804.02767). arXiv. https://doi.org/10.48550/arXiv.1804.02767</w:t>
      </w:r>
    </w:p>
    <w:p w14:paraId="441203C6" w14:textId="77777777" w:rsidR="000650E6" w:rsidRPr="000650E6" w:rsidRDefault="000650E6" w:rsidP="000650E6">
      <w:pPr>
        <w:pStyle w:val="Bibliography"/>
      </w:pPr>
      <w:r w:rsidRPr="000650E6">
        <w:t xml:space="preserve">Ren, S., He, K., Girshick, R., &amp; Sun, J. (2015). Faster R-CNN: Towards Real-Time Object Detection with Region Proposal Networks. </w:t>
      </w:r>
      <w:r w:rsidRPr="000650E6">
        <w:rPr>
          <w:i/>
          <w:iCs/>
        </w:rPr>
        <w:t>Advances in Neural Information Processing Systems</w:t>
      </w:r>
      <w:r w:rsidRPr="000650E6">
        <w:t xml:space="preserve">, </w:t>
      </w:r>
      <w:r w:rsidRPr="000650E6">
        <w:rPr>
          <w:i/>
          <w:iCs/>
        </w:rPr>
        <w:t>28</w:t>
      </w:r>
      <w:r w:rsidRPr="000650E6">
        <w:t>. https://proceedings.neurips.cc/paper_files/paper/2015/hash/14bfa6bb14875e45bba028a21ed38046-Abstract.html</w:t>
      </w:r>
    </w:p>
    <w:p w14:paraId="02278FF6" w14:textId="77777777" w:rsidR="000650E6" w:rsidRPr="000650E6" w:rsidRDefault="000650E6" w:rsidP="000650E6">
      <w:pPr>
        <w:pStyle w:val="Bibliography"/>
      </w:pPr>
      <w:r w:rsidRPr="000650E6">
        <w:t xml:space="preserve">Supabase. (2025, April 11). </w:t>
      </w:r>
      <w:r w:rsidRPr="000650E6">
        <w:rPr>
          <w:i/>
          <w:iCs/>
        </w:rPr>
        <w:t>Architecture | Supabase Docs</w:t>
      </w:r>
      <w:r w:rsidRPr="000650E6">
        <w:t>. https://supabase.com/docs/guides/getting-started/architecture</w:t>
      </w:r>
    </w:p>
    <w:p w14:paraId="42CA795A" w14:textId="77777777" w:rsidR="000650E6" w:rsidRPr="000650E6" w:rsidRDefault="000650E6" w:rsidP="000650E6">
      <w:pPr>
        <w:pStyle w:val="Bibliography"/>
      </w:pPr>
      <w:r w:rsidRPr="000650E6">
        <w:rPr>
          <w:i/>
          <w:iCs/>
        </w:rPr>
        <w:t>Supabase: Giải pháp Backend-as-a-Service mã nguồn mở</w:t>
      </w:r>
      <w:r w:rsidRPr="000650E6">
        <w:t>. (n.d.). Retrieved April 13, 2025, from https://200lab.io/blog/supabase-la-gi/</w:t>
      </w:r>
    </w:p>
    <w:p w14:paraId="6C9E593F" w14:textId="77777777" w:rsidR="000650E6" w:rsidRPr="000650E6" w:rsidRDefault="000650E6" w:rsidP="000650E6">
      <w:pPr>
        <w:pStyle w:val="Bibliography"/>
      </w:pPr>
      <w:r w:rsidRPr="000650E6">
        <w:rPr>
          <w:i/>
          <w:iCs/>
        </w:rPr>
        <w:t>Supabase Tính năng, Ưu điểm, Nhược điểm và Trường hợp sử dụng</w:t>
      </w:r>
      <w:r w:rsidRPr="000650E6">
        <w:t>. (n.d.). Retrieved April 13, 2025, from https://aipure.ai/vn/products/supabase/features?utm_source=chatgpt.com</w:t>
      </w:r>
    </w:p>
    <w:p w14:paraId="11D2B7C8" w14:textId="77777777" w:rsidR="000650E6" w:rsidRPr="000650E6" w:rsidRDefault="000650E6" w:rsidP="000650E6">
      <w:pPr>
        <w:pStyle w:val="Bibliography"/>
      </w:pPr>
      <w:r w:rsidRPr="000650E6">
        <w:t xml:space="preserve">Szegedy, C., Vanhoucke, V., Ioffe, S., Shlens, J., &amp; Wojna, Z. (2016). Rethinking the Inception Architecture for Computer Vision. </w:t>
      </w:r>
      <w:r w:rsidRPr="000650E6">
        <w:rPr>
          <w:i/>
          <w:iCs/>
        </w:rPr>
        <w:t xml:space="preserve">2016 IEEE </w:t>
      </w:r>
      <w:r w:rsidRPr="000650E6">
        <w:rPr>
          <w:i/>
          <w:iCs/>
        </w:rPr>
        <w:lastRenderedPageBreak/>
        <w:t>Conference on Computer Vision and Pattern Recognition (CVPR)</w:t>
      </w:r>
      <w:r w:rsidRPr="000650E6">
        <w:t>, 2818–2826. https://doi.org/10.1109/CVPR.2016.308</w:t>
      </w:r>
    </w:p>
    <w:p w14:paraId="5BE12ABA" w14:textId="77777777" w:rsidR="000650E6" w:rsidRPr="000650E6" w:rsidRDefault="000650E6" w:rsidP="000650E6">
      <w:pPr>
        <w:pStyle w:val="Bibliography"/>
      </w:pPr>
      <w:r w:rsidRPr="000650E6">
        <w:t xml:space="preserve">Theertha, L. G. C., &amp; Wanniarachchi, W. (2020). </w:t>
      </w:r>
      <w:r w:rsidRPr="000650E6">
        <w:rPr>
          <w:i/>
          <w:iCs/>
        </w:rPr>
        <w:t>Smart Pest Recognition System for Sri Lankan Crop-Growing</w:t>
      </w:r>
      <w:r w:rsidRPr="000650E6">
        <w:t>. http://ir.kdu.ac.lk/handle/345/2991</w:t>
      </w:r>
    </w:p>
    <w:p w14:paraId="68310ED0" w14:textId="77777777" w:rsidR="000650E6" w:rsidRPr="000650E6" w:rsidRDefault="000650E6" w:rsidP="000650E6">
      <w:pPr>
        <w:pStyle w:val="Bibliography"/>
      </w:pPr>
      <w:r w:rsidRPr="000650E6">
        <w:rPr>
          <w:i/>
          <w:iCs/>
        </w:rPr>
        <w:t>Tìm hiểu về YOLO trong bài toán real-time object detection</w:t>
      </w:r>
      <w:r w:rsidRPr="000650E6">
        <w:t>. (n.d.). Retrieved April 14, 2025, from https://viblo.asia/p/tim-hieu-ve-yolo-trong-bai-toan-real-time-object-detection-yMnKMdvr57P</w:t>
      </w:r>
    </w:p>
    <w:p w14:paraId="3D123B52" w14:textId="77777777" w:rsidR="000650E6" w:rsidRPr="000650E6" w:rsidRDefault="000650E6" w:rsidP="000650E6">
      <w:pPr>
        <w:pStyle w:val="Bibliography"/>
      </w:pPr>
      <w:r w:rsidRPr="000650E6">
        <w:t xml:space="preserve">TopDev, B. biên tập. (2023, May 25). Kotlin là gì? Kotlin và Java khác nhau như thế nào? </w:t>
      </w:r>
      <w:r w:rsidRPr="000650E6">
        <w:rPr>
          <w:i/>
          <w:iCs/>
        </w:rPr>
        <w:t>TopDev</w:t>
      </w:r>
      <w:r w:rsidRPr="000650E6">
        <w:t>. https://topdev.vn/blog/kotlin-la-gi/</w:t>
      </w:r>
    </w:p>
    <w:p w14:paraId="7F7A98FE" w14:textId="77777777" w:rsidR="000650E6" w:rsidRPr="000650E6" w:rsidRDefault="000650E6" w:rsidP="000650E6">
      <w:pPr>
        <w:pStyle w:val="Bibliography"/>
      </w:pPr>
      <w:r w:rsidRPr="000650E6">
        <w:t xml:space="preserve">Ultralytics. (n.d.). </w:t>
      </w:r>
      <w:r w:rsidRPr="000650E6">
        <w:rPr>
          <w:i/>
          <w:iCs/>
        </w:rPr>
        <w:t>YOLOv8</w:t>
      </w:r>
      <w:r w:rsidRPr="000650E6">
        <w:t>. Retrieved April 13, 2025, from https://docs.ultralytics.com/vi/models/yolov8</w:t>
      </w:r>
    </w:p>
    <w:p w14:paraId="1D4C512B" w14:textId="77777777" w:rsidR="000650E6" w:rsidRPr="000650E6" w:rsidRDefault="000650E6" w:rsidP="000650E6">
      <w:pPr>
        <w:pStyle w:val="Bibliography"/>
      </w:pPr>
      <w:r w:rsidRPr="000650E6">
        <w:rPr>
          <w:i/>
          <w:iCs/>
        </w:rPr>
        <w:t>Ultralytics YOLO11—Ultralytics YOLO Tài liệu</w:t>
      </w:r>
      <w:r w:rsidRPr="000650E6">
        <w:t>. (n.d.). Retrieved April 13, 2025, from https://docs.ultralytics.com/vi/models/yolo11/</w:t>
      </w:r>
    </w:p>
    <w:p w14:paraId="13D2B311" w14:textId="77777777" w:rsidR="000650E6" w:rsidRPr="000650E6" w:rsidRDefault="000650E6" w:rsidP="000650E6">
      <w:pPr>
        <w:pStyle w:val="Bibliography"/>
      </w:pPr>
      <w:r w:rsidRPr="000650E6">
        <w:t xml:space="preserve">Wang, C.-Y., Bochkovskiy, A., &amp; Liao, H.-Y. M. (2022). </w:t>
      </w:r>
      <w:r w:rsidRPr="000650E6">
        <w:rPr>
          <w:i/>
          <w:iCs/>
        </w:rPr>
        <w:t>YOLOv7: Trainable bag-of-freebies sets new state-of-the-art for real-time object detectors</w:t>
      </w:r>
      <w:r w:rsidRPr="000650E6">
        <w:t xml:space="preserve"> (No. arXiv:2207.02696). arXiv. https://doi.org/10.48550/arXiv.2207.02696</w:t>
      </w:r>
    </w:p>
    <w:p w14:paraId="152C61DA" w14:textId="77777777" w:rsidR="000650E6" w:rsidRPr="000650E6" w:rsidRDefault="000650E6" w:rsidP="000650E6">
      <w:pPr>
        <w:pStyle w:val="Bibliography"/>
      </w:pPr>
      <w:r w:rsidRPr="000650E6">
        <w:t xml:space="preserve">Yaseen, M. (2024). </w:t>
      </w:r>
      <w:r w:rsidRPr="000650E6">
        <w:rPr>
          <w:i/>
          <w:iCs/>
        </w:rPr>
        <w:t>What is YOLOv9: An In-Depth Exploration of the Internal Features of the Next-Generation Object Detector</w:t>
      </w:r>
      <w:r w:rsidRPr="000650E6">
        <w:t xml:space="preserve"> (No. arXiv:2409.07813). arXiv. https://doi.org/10.48550/arXiv.2409.07813</w:t>
      </w:r>
    </w:p>
    <w:p w14:paraId="62B2B765" w14:textId="77777777" w:rsidR="000650E6" w:rsidRPr="000650E6" w:rsidRDefault="000650E6" w:rsidP="000650E6">
      <w:pPr>
        <w:pStyle w:val="Bibliography"/>
      </w:pPr>
      <w:r w:rsidRPr="000650E6">
        <w:rPr>
          <w:i/>
          <w:iCs/>
        </w:rPr>
        <w:lastRenderedPageBreak/>
        <w:t>YOLO with adaptive frame control for real-time object detection applications | Multimedia Tools and Applications</w:t>
      </w:r>
      <w:r w:rsidRPr="000650E6">
        <w:t>. (n.d.). Retrieved April 13, 2025, from https://link.springer.com/article/10.1007/s11042-021-11480-0</w:t>
      </w:r>
    </w:p>
    <w:p w14:paraId="102864B3" w14:textId="7058910E" w:rsidR="0029204D" w:rsidRPr="002E2C37" w:rsidRDefault="00435EBF" w:rsidP="00C12BD2">
      <w:pPr>
        <w:rPr>
          <w:b/>
          <w:color w:val="000000"/>
          <w:sz w:val="28"/>
          <w:szCs w:val="28"/>
        </w:rPr>
      </w:pPr>
      <w:r w:rsidRPr="00C12BD2">
        <w:rPr>
          <w:b/>
          <w:color w:val="000000"/>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0F14E" w14:textId="77777777" w:rsidR="00520B05" w:rsidRDefault="00520B05">
      <w:pPr>
        <w:spacing w:line="240" w:lineRule="auto"/>
      </w:pPr>
      <w:r>
        <w:separator/>
      </w:r>
    </w:p>
    <w:p w14:paraId="2266360C" w14:textId="77777777" w:rsidR="00520B05" w:rsidRDefault="00520B05"/>
    <w:p w14:paraId="463435BD" w14:textId="77777777" w:rsidR="00520B05" w:rsidRDefault="00520B05" w:rsidP="004578F5"/>
    <w:p w14:paraId="5BFE6328" w14:textId="77777777" w:rsidR="00520B05" w:rsidRDefault="00520B05" w:rsidP="004578F5"/>
    <w:p w14:paraId="492EEB05" w14:textId="77777777" w:rsidR="00520B05" w:rsidRDefault="00520B05"/>
    <w:p w14:paraId="27FAF177" w14:textId="77777777" w:rsidR="00520B05" w:rsidRDefault="00520B05" w:rsidP="00194954"/>
    <w:p w14:paraId="610E231E" w14:textId="77777777" w:rsidR="00520B05" w:rsidRDefault="00520B05" w:rsidP="00194954"/>
    <w:p w14:paraId="76661B46" w14:textId="77777777" w:rsidR="00520B05" w:rsidRDefault="00520B05" w:rsidP="00194954"/>
    <w:p w14:paraId="4631436A" w14:textId="77777777" w:rsidR="00520B05" w:rsidRDefault="00520B05" w:rsidP="00FC2B30"/>
    <w:p w14:paraId="6AF4246E" w14:textId="77777777" w:rsidR="00520B05" w:rsidRDefault="00520B05" w:rsidP="00FC2B30"/>
    <w:p w14:paraId="33267185" w14:textId="77777777" w:rsidR="00520B05" w:rsidRDefault="00520B05" w:rsidP="00301F85"/>
    <w:p w14:paraId="64DDC1F9" w14:textId="77777777" w:rsidR="00520B05" w:rsidRDefault="00520B05"/>
    <w:p w14:paraId="2A675250" w14:textId="77777777" w:rsidR="00520B05" w:rsidRDefault="00520B05" w:rsidP="00841538"/>
    <w:p w14:paraId="58CD8D45" w14:textId="77777777" w:rsidR="00520B05" w:rsidRDefault="00520B05" w:rsidP="00841538"/>
    <w:p w14:paraId="60B17179" w14:textId="77777777" w:rsidR="00520B05" w:rsidRDefault="00520B05" w:rsidP="00205DDA"/>
    <w:p w14:paraId="125B0DE5" w14:textId="77777777" w:rsidR="00520B05" w:rsidRDefault="00520B05" w:rsidP="00ED5578"/>
    <w:p w14:paraId="4A30C2FD" w14:textId="77777777" w:rsidR="00520B05" w:rsidRDefault="00520B05" w:rsidP="00ED5578"/>
    <w:p w14:paraId="4BB5319C" w14:textId="77777777" w:rsidR="00520B05" w:rsidRDefault="00520B05" w:rsidP="00F24173"/>
    <w:p w14:paraId="013D1560" w14:textId="77777777" w:rsidR="00520B05" w:rsidRDefault="00520B05"/>
    <w:p w14:paraId="1F69C657" w14:textId="77777777" w:rsidR="00520B05" w:rsidRDefault="00520B05"/>
    <w:p w14:paraId="37EAAF81" w14:textId="77777777" w:rsidR="00520B05" w:rsidRDefault="00520B05" w:rsidP="00627407"/>
    <w:p w14:paraId="415BBA2C" w14:textId="77777777" w:rsidR="00520B05" w:rsidRDefault="00520B05" w:rsidP="00627407"/>
    <w:p w14:paraId="77020518" w14:textId="77777777" w:rsidR="00520B05" w:rsidRDefault="00520B05"/>
  </w:endnote>
  <w:endnote w:type="continuationSeparator" w:id="0">
    <w:p w14:paraId="0F565CC3" w14:textId="77777777" w:rsidR="00520B05" w:rsidRDefault="00520B05">
      <w:pPr>
        <w:spacing w:line="240" w:lineRule="auto"/>
      </w:pPr>
      <w:r>
        <w:continuationSeparator/>
      </w:r>
    </w:p>
    <w:p w14:paraId="7F315A09" w14:textId="77777777" w:rsidR="00520B05" w:rsidRDefault="00520B05"/>
    <w:p w14:paraId="23580A20" w14:textId="77777777" w:rsidR="00520B05" w:rsidRDefault="00520B05" w:rsidP="004578F5"/>
    <w:p w14:paraId="03893509" w14:textId="77777777" w:rsidR="00520B05" w:rsidRDefault="00520B05" w:rsidP="004578F5"/>
    <w:p w14:paraId="41C451B7" w14:textId="77777777" w:rsidR="00520B05" w:rsidRDefault="00520B05"/>
    <w:p w14:paraId="237FC335" w14:textId="77777777" w:rsidR="00520B05" w:rsidRDefault="00520B05" w:rsidP="00194954"/>
    <w:p w14:paraId="7770870A" w14:textId="77777777" w:rsidR="00520B05" w:rsidRDefault="00520B05" w:rsidP="00194954"/>
    <w:p w14:paraId="32F99314" w14:textId="77777777" w:rsidR="00520B05" w:rsidRDefault="00520B05" w:rsidP="00194954"/>
    <w:p w14:paraId="2B8C3744" w14:textId="77777777" w:rsidR="00520B05" w:rsidRDefault="00520B05" w:rsidP="00FC2B30"/>
    <w:p w14:paraId="3D30ECBE" w14:textId="77777777" w:rsidR="00520B05" w:rsidRDefault="00520B05" w:rsidP="00FC2B30"/>
    <w:p w14:paraId="18F701FA" w14:textId="77777777" w:rsidR="00520B05" w:rsidRDefault="00520B05" w:rsidP="00301F85"/>
    <w:p w14:paraId="57139C33" w14:textId="77777777" w:rsidR="00520B05" w:rsidRDefault="00520B05"/>
    <w:p w14:paraId="265C3C34" w14:textId="77777777" w:rsidR="00520B05" w:rsidRDefault="00520B05" w:rsidP="00841538"/>
    <w:p w14:paraId="3B7E4B0B" w14:textId="77777777" w:rsidR="00520B05" w:rsidRDefault="00520B05" w:rsidP="00841538"/>
    <w:p w14:paraId="7711A8A7" w14:textId="77777777" w:rsidR="00520B05" w:rsidRDefault="00520B05" w:rsidP="00205DDA"/>
    <w:p w14:paraId="7B800FB1" w14:textId="77777777" w:rsidR="00520B05" w:rsidRDefault="00520B05" w:rsidP="00ED5578"/>
    <w:p w14:paraId="7AE6F168" w14:textId="77777777" w:rsidR="00520B05" w:rsidRDefault="00520B05" w:rsidP="00ED5578"/>
    <w:p w14:paraId="08C82995" w14:textId="77777777" w:rsidR="00520B05" w:rsidRDefault="00520B05" w:rsidP="00F24173"/>
    <w:p w14:paraId="01EFE3EB" w14:textId="77777777" w:rsidR="00520B05" w:rsidRDefault="00520B05"/>
    <w:p w14:paraId="6B0756FB" w14:textId="77777777" w:rsidR="00520B05" w:rsidRDefault="00520B05"/>
    <w:p w14:paraId="13A0C643" w14:textId="77777777" w:rsidR="00520B05" w:rsidRDefault="00520B05" w:rsidP="00627407"/>
    <w:p w14:paraId="19E2B21D" w14:textId="77777777" w:rsidR="00520B05" w:rsidRDefault="00520B05" w:rsidP="00627407"/>
    <w:p w14:paraId="28D7B7BC" w14:textId="77777777" w:rsidR="00520B05" w:rsidRDefault="00520B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271D3266" w:rsidR="0029204D" w:rsidRDefault="00000000">
    <w:pPr>
      <w:tabs>
        <w:tab w:val="center" w:pos="4680"/>
        <w:tab w:val="right" w:pos="9360"/>
      </w:tabs>
      <w:spacing w:before="0" w:line="240" w:lineRule="auto"/>
      <w:ind w:firstLine="0"/>
      <w:jc w:val="center"/>
      <w:rPr>
        <w:color w:val="000000"/>
      </w:rPr>
    </w:pPr>
    <w:r>
      <w:rPr>
        <w:color w:val="000000"/>
      </w:rPr>
      <w:t>ii</w:t>
    </w:r>
    <w:r w:rsidR="00AA261D">
      <w:rPr>
        <w:color w:val="000000"/>
      </w:rPr>
      <w:t>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E700E9" w14:textId="77777777" w:rsidR="00520B05" w:rsidRDefault="00520B05">
      <w:pPr>
        <w:spacing w:before="0"/>
      </w:pPr>
      <w:r>
        <w:separator/>
      </w:r>
    </w:p>
    <w:p w14:paraId="3C1AD1AC" w14:textId="77777777" w:rsidR="00520B05" w:rsidRDefault="00520B05"/>
    <w:p w14:paraId="6BEA83F4" w14:textId="77777777" w:rsidR="00520B05" w:rsidRDefault="00520B05" w:rsidP="004578F5"/>
    <w:p w14:paraId="1ED52AFE" w14:textId="77777777" w:rsidR="00520B05" w:rsidRDefault="00520B05" w:rsidP="004578F5"/>
    <w:p w14:paraId="72DF15C8" w14:textId="77777777" w:rsidR="00520B05" w:rsidRDefault="00520B05"/>
    <w:p w14:paraId="73538CBE" w14:textId="77777777" w:rsidR="00520B05" w:rsidRDefault="00520B05" w:rsidP="00194954"/>
    <w:p w14:paraId="674B5539" w14:textId="77777777" w:rsidR="00520B05" w:rsidRDefault="00520B05" w:rsidP="00194954"/>
    <w:p w14:paraId="501163D1" w14:textId="77777777" w:rsidR="00520B05" w:rsidRDefault="00520B05" w:rsidP="00194954"/>
    <w:p w14:paraId="462F2949" w14:textId="77777777" w:rsidR="00520B05" w:rsidRDefault="00520B05" w:rsidP="00FC2B30"/>
    <w:p w14:paraId="1A4F9FA0" w14:textId="77777777" w:rsidR="00520B05" w:rsidRDefault="00520B05" w:rsidP="00FC2B30"/>
    <w:p w14:paraId="7BAB8940" w14:textId="77777777" w:rsidR="00520B05" w:rsidRDefault="00520B05" w:rsidP="00301F85"/>
    <w:p w14:paraId="7EBD4B11" w14:textId="77777777" w:rsidR="00520B05" w:rsidRDefault="00520B05"/>
    <w:p w14:paraId="3EF5BDE4" w14:textId="77777777" w:rsidR="00520B05" w:rsidRDefault="00520B05" w:rsidP="00841538"/>
    <w:p w14:paraId="7482B143" w14:textId="77777777" w:rsidR="00520B05" w:rsidRDefault="00520B05" w:rsidP="00841538"/>
    <w:p w14:paraId="54D74496" w14:textId="77777777" w:rsidR="00520B05" w:rsidRDefault="00520B05" w:rsidP="00205DDA"/>
    <w:p w14:paraId="616F0209" w14:textId="77777777" w:rsidR="00520B05" w:rsidRDefault="00520B05" w:rsidP="00ED5578"/>
    <w:p w14:paraId="7AAE0169" w14:textId="77777777" w:rsidR="00520B05" w:rsidRDefault="00520B05" w:rsidP="00ED5578"/>
    <w:p w14:paraId="007919CD" w14:textId="77777777" w:rsidR="00520B05" w:rsidRDefault="00520B05" w:rsidP="00F24173"/>
    <w:p w14:paraId="40DF7C4E" w14:textId="77777777" w:rsidR="00520B05" w:rsidRDefault="00520B05"/>
    <w:p w14:paraId="58B083F8" w14:textId="77777777" w:rsidR="00520B05" w:rsidRDefault="00520B05"/>
    <w:p w14:paraId="06C398EA" w14:textId="77777777" w:rsidR="00520B05" w:rsidRDefault="00520B05" w:rsidP="00627407"/>
    <w:p w14:paraId="18CDF7FE" w14:textId="77777777" w:rsidR="00520B05" w:rsidRDefault="00520B05" w:rsidP="00627407"/>
    <w:p w14:paraId="30AF7A7B" w14:textId="77777777" w:rsidR="00520B05" w:rsidRDefault="00520B05"/>
  </w:footnote>
  <w:footnote w:type="continuationSeparator" w:id="0">
    <w:p w14:paraId="63C53DDB" w14:textId="77777777" w:rsidR="00520B05" w:rsidRDefault="00520B05">
      <w:pPr>
        <w:spacing w:before="0"/>
      </w:pPr>
      <w:r>
        <w:continuationSeparator/>
      </w:r>
    </w:p>
    <w:p w14:paraId="20E2D9CB" w14:textId="77777777" w:rsidR="00520B05" w:rsidRDefault="00520B05"/>
    <w:p w14:paraId="39CA156A" w14:textId="77777777" w:rsidR="00520B05" w:rsidRDefault="00520B05" w:rsidP="004578F5"/>
    <w:p w14:paraId="18A46717" w14:textId="77777777" w:rsidR="00520B05" w:rsidRDefault="00520B05" w:rsidP="004578F5"/>
    <w:p w14:paraId="7613A030" w14:textId="77777777" w:rsidR="00520B05" w:rsidRDefault="00520B05"/>
    <w:p w14:paraId="69F55289" w14:textId="77777777" w:rsidR="00520B05" w:rsidRDefault="00520B05" w:rsidP="00194954"/>
    <w:p w14:paraId="036C50C7" w14:textId="77777777" w:rsidR="00520B05" w:rsidRDefault="00520B05" w:rsidP="00194954"/>
    <w:p w14:paraId="6D639132" w14:textId="77777777" w:rsidR="00520B05" w:rsidRDefault="00520B05" w:rsidP="00194954"/>
    <w:p w14:paraId="1FC62021" w14:textId="77777777" w:rsidR="00520B05" w:rsidRDefault="00520B05" w:rsidP="00FC2B30"/>
    <w:p w14:paraId="0ECB5A4C" w14:textId="77777777" w:rsidR="00520B05" w:rsidRDefault="00520B05" w:rsidP="00FC2B30"/>
    <w:p w14:paraId="2A53D3F4" w14:textId="77777777" w:rsidR="00520B05" w:rsidRDefault="00520B05" w:rsidP="00301F85"/>
    <w:p w14:paraId="6CF6EFE9" w14:textId="77777777" w:rsidR="00520B05" w:rsidRDefault="00520B05"/>
    <w:p w14:paraId="585EA74B" w14:textId="77777777" w:rsidR="00520B05" w:rsidRDefault="00520B05" w:rsidP="00841538"/>
    <w:p w14:paraId="4244C695" w14:textId="77777777" w:rsidR="00520B05" w:rsidRDefault="00520B05" w:rsidP="00841538"/>
    <w:p w14:paraId="63830FE7" w14:textId="77777777" w:rsidR="00520B05" w:rsidRDefault="00520B05" w:rsidP="00205DDA"/>
    <w:p w14:paraId="3605FF97" w14:textId="77777777" w:rsidR="00520B05" w:rsidRDefault="00520B05" w:rsidP="00ED5578"/>
    <w:p w14:paraId="1F2B0233" w14:textId="77777777" w:rsidR="00520B05" w:rsidRDefault="00520B05" w:rsidP="00ED5578"/>
    <w:p w14:paraId="500016CC" w14:textId="77777777" w:rsidR="00520B05" w:rsidRDefault="00520B05" w:rsidP="00F24173"/>
    <w:p w14:paraId="2E7779C2" w14:textId="77777777" w:rsidR="00520B05" w:rsidRDefault="00520B05"/>
    <w:p w14:paraId="3886E5AA" w14:textId="77777777" w:rsidR="00520B05" w:rsidRDefault="00520B05"/>
    <w:p w14:paraId="2A256A99" w14:textId="77777777" w:rsidR="00520B05" w:rsidRDefault="00520B05" w:rsidP="00627407"/>
    <w:p w14:paraId="78774020" w14:textId="77777777" w:rsidR="00520B05" w:rsidRDefault="00520B05" w:rsidP="00627407"/>
    <w:p w14:paraId="11E415F2" w14:textId="77777777" w:rsidR="00520B05" w:rsidRDefault="00520B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AF588" w14:textId="77777777" w:rsidR="00AA261D" w:rsidRDefault="00AA261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611EA0"/>
    <w:multiLevelType w:val="multilevel"/>
    <w:tmpl w:val="27F41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7A5FAF"/>
    <w:multiLevelType w:val="multilevel"/>
    <w:tmpl w:val="A0848AA8"/>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5"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6"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7"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0"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2"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3"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5"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6"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7"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51F57CB"/>
    <w:multiLevelType w:val="multilevel"/>
    <w:tmpl w:val="B694E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20"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2"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6"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2"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5"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803B9B"/>
    <w:multiLevelType w:val="multilevel"/>
    <w:tmpl w:val="CCEE77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BC6CF4"/>
    <w:multiLevelType w:val="multilevel"/>
    <w:tmpl w:val="3B5A3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44"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5"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8" w15:restartNumberingAfterBreak="0">
    <w:nsid w:val="7B2637F8"/>
    <w:multiLevelType w:val="hybridMultilevel"/>
    <w:tmpl w:val="DD76B4D8"/>
    <w:lvl w:ilvl="0" w:tplc="F7541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6243286">
    <w:abstractNumId w:val="27"/>
  </w:num>
  <w:num w:numId="2" w16cid:durableId="211043804">
    <w:abstractNumId w:val="10"/>
  </w:num>
  <w:num w:numId="3" w16cid:durableId="1336687865">
    <w:abstractNumId w:val="0"/>
  </w:num>
  <w:num w:numId="4" w16cid:durableId="67119532">
    <w:abstractNumId w:val="4"/>
  </w:num>
  <w:num w:numId="5" w16cid:durableId="70080683">
    <w:abstractNumId w:val="33"/>
  </w:num>
  <w:num w:numId="6" w16cid:durableId="1843424757">
    <w:abstractNumId w:val="45"/>
  </w:num>
  <w:num w:numId="7" w16cid:durableId="683869191">
    <w:abstractNumId w:val="46"/>
  </w:num>
  <w:num w:numId="8" w16cid:durableId="821627927">
    <w:abstractNumId w:val="17"/>
  </w:num>
  <w:num w:numId="9" w16cid:durableId="1424297336">
    <w:abstractNumId w:val="8"/>
  </w:num>
  <w:num w:numId="10" w16cid:durableId="1353265208">
    <w:abstractNumId w:val="6"/>
  </w:num>
  <w:num w:numId="11" w16cid:durableId="454715170">
    <w:abstractNumId w:val="9"/>
  </w:num>
  <w:num w:numId="12" w16cid:durableId="543372200">
    <w:abstractNumId w:val="16"/>
  </w:num>
  <w:num w:numId="13" w16cid:durableId="1963463970">
    <w:abstractNumId w:val="15"/>
  </w:num>
  <w:num w:numId="14" w16cid:durableId="1528639922">
    <w:abstractNumId w:val="43"/>
  </w:num>
  <w:num w:numId="15" w16cid:durableId="2079745648">
    <w:abstractNumId w:val="47"/>
  </w:num>
  <w:num w:numId="16" w16cid:durableId="1553426732">
    <w:abstractNumId w:val="19"/>
  </w:num>
  <w:num w:numId="17" w16cid:durableId="2070417346">
    <w:abstractNumId w:val="25"/>
  </w:num>
  <w:num w:numId="18" w16cid:durableId="452989702">
    <w:abstractNumId w:val="11"/>
  </w:num>
  <w:num w:numId="19" w16cid:durableId="1623226625">
    <w:abstractNumId w:val="21"/>
  </w:num>
  <w:num w:numId="20" w16cid:durableId="282662108">
    <w:abstractNumId w:val="44"/>
  </w:num>
  <w:num w:numId="21" w16cid:durableId="671182830">
    <w:abstractNumId w:val="5"/>
  </w:num>
  <w:num w:numId="22" w16cid:durableId="236594113">
    <w:abstractNumId w:val="14"/>
  </w:num>
  <w:num w:numId="23" w16cid:durableId="1205365841">
    <w:abstractNumId w:val="12"/>
  </w:num>
  <w:num w:numId="24" w16cid:durableId="1732268084">
    <w:abstractNumId w:val="34"/>
  </w:num>
  <w:num w:numId="25" w16cid:durableId="1850678122">
    <w:abstractNumId w:val="31"/>
  </w:num>
  <w:num w:numId="26" w16cid:durableId="887303405">
    <w:abstractNumId w:val="2"/>
  </w:num>
  <w:num w:numId="27" w16cid:durableId="1356035145">
    <w:abstractNumId w:val="22"/>
  </w:num>
  <w:num w:numId="28" w16cid:durableId="1299185741">
    <w:abstractNumId w:val="7"/>
  </w:num>
  <w:num w:numId="29" w16cid:durableId="1409689584">
    <w:abstractNumId w:val="13"/>
  </w:num>
  <w:num w:numId="30" w16cid:durableId="1338851077">
    <w:abstractNumId w:val="26"/>
  </w:num>
  <w:num w:numId="31" w16cid:durableId="1920090646">
    <w:abstractNumId w:val="42"/>
  </w:num>
  <w:num w:numId="32" w16cid:durableId="1022247037">
    <w:abstractNumId w:val="32"/>
  </w:num>
  <w:num w:numId="33" w16cid:durableId="1464233632">
    <w:abstractNumId w:val="36"/>
  </w:num>
  <w:num w:numId="34" w16cid:durableId="998731705">
    <w:abstractNumId w:val="29"/>
  </w:num>
  <w:num w:numId="35" w16cid:durableId="2129470614">
    <w:abstractNumId w:val="40"/>
  </w:num>
  <w:num w:numId="36" w16cid:durableId="1882471975">
    <w:abstractNumId w:val="30"/>
  </w:num>
  <w:num w:numId="37" w16cid:durableId="2058234480">
    <w:abstractNumId w:val="20"/>
  </w:num>
  <w:num w:numId="38" w16cid:durableId="391775386">
    <w:abstractNumId w:val="38"/>
  </w:num>
  <w:num w:numId="39" w16cid:durableId="108746287">
    <w:abstractNumId w:val="35"/>
  </w:num>
  <w:num w:numId="40" w16cid:durableId="2006282671">
    <w:abstractNumId w:val="1"/>
  </w:num>
  <w:num w:numId="41" w16cid:durableId="262350210">
    <w:abstractNumId w:val="24"/>
  </w:num>
  <w:num w:numId="42" w16cid:durableId="1782459009">
    <w:abstractNumId w:val="28"/>
  </w:num>
  <w:num w:numId="43" w16cid:durableId="850491250">
    <w:abstractNumId w:val="39"/>
  </w:num>
  <w:num w:numId="44" w16cid:durableId="1926379252">
    <w:abstractNumId w:val="48"/>
  </w:num>
  <w:num w:numId="45" w16cid:durableId="1310280622">
    <w:abstractNumId w:val="3"/>
  </w:num>
  <w:num w:numId="46" w16cid:durableId="137959649">
    <w:abstractNumId w:val="41"/>
  </w:num>
  <w:num w:numId="47" w16cid:durableId="203254385">
    <w:abstractNumId w:val="37"/>
  </w:num>
  <w:num w:numId="48" w16cid:durableId="1069886925">
    <w:abstractNumId w:val="18"/>
  </w:num>
  <w:num w:numId="49" w16cid:durableId="14807331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2D39"/>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19DB"/>
    <w:rsid w:val="000322F4"/>
    <w:rsid w:val="0003231D"/>
    <w:rsid w:val="00036498"/>
    <w:rsid w:val="000378EA"/>
    <w:rsid w:val="000427DF"/>
    <w:rsid w:val="000439B6"/>
    <w:rsid w:val="00043FA0"/>
    <w:rsid w:val="00044364"/>
    <w:rsid w:val="00045307"/>
    <w:rsid w:val="00046712"/>
    <w:rsid w:val="00046821"/>
    <w:rsid w:val="00052245"/>
    <w:rsid w:val="000531DD"/>
    <w:rsid w:val="0005320A"/>
    <w:rsid w:val="00054D4B"/>
    <w:rsid w:val="0005772D"/>
    <w:rsid w:val="00064DB5"/>
    <w:rsid w:val="000650E6"/>
    <w:rsid w:val="0006551B"/>
    <w:rsid w:val="000711FB"/>
    <w:rsid w:val="000716DC"/>
    <w:rsid w:val="000726B3"/>
    <w:rsid w:val="00073205"/>
    <w:rsid w:val="00074C3A"/>
    <w:rsid w:val="00077075"/>
    <w:rsid w:val="000779B3"/>
    <w:rsid w:val="000816F1"/>
    <w:rsid w:val="00081D93"/>
    <w:rsid w:val="00082F0F"/>
    <w:rsid w:val="000849E9"/>
    <w:rsid w:val="00085DDB"/>
    <w:rsid w:val="0008732A"/>
    <w:rsid w:val="000901BF"/>
    <w:rsid w:val="000924F4"/>
    <w:rsid w:val="000956DF"/>
    <w:rsid w:val="00097B97"/>
    <w:rsid w:val="000A0649"/>
    <w:rsid w:val="000A29A9"/>
    <w:rsid w:val="000A2B21"/>
    <w:rsid w:val="000A3CCC"/>
    <w:rsid w:val="000A4C7F"/>
    <w:rsid w:val="000A67CC"/>
    <w:rsid w:val="000A6D53"/>
    <w:rsid w:val="000B0F16"/>
    <w:rsid w:val="000B106B"/>
    <w:rsid w:val="000B1B6B"/>
    <w:rsid w:val="000B1EDA"/>
    <w:rsid w:val="000B3449"/>
    <w:rsid w:val="000B4238"/>
    <w:rsid w:val="000B64A0"/>
    <w:rsid w:val="000B6538"/>
    <w:rsid w:val="000B675E"/>
    <w:rsid w:val="000B6A8A"/>
    <w:rsid w:val="000C02E2"/>
    <w:rsid w:val="000C1588"/>
    <w:rsid w:val="000C21E9"/>
    <w:rsid w:val="000C242B"/>
    <w:rsid w:val="000C311E"/>
    <w:rsid w:val="000C7324"/>
    <w:rsid w:val="000D1520"/>
    <w:rsid w:val="000D17EE"/>
    <w:rsid w:val="000D18B7"/>
    <w:rsid w:val="000D3F2A"/>
    <w:rsid w:val="000D4257"/>
    <w:rsid w:val="000D482D"/>
    <w:rsid w:val="000D5285"/>
    <w:rsid w:val="000D6A5A"/>
    <w:rsid w:val="000D6C36"/>
    <w:rsid w:val="000D6C65"/>
    <w:rsid w:val="000E0AEC"/>
    <w:rsid w:val="000E1C27"/>
    <w:rsid w:val="000E1CE3"/>
    <w:rsid w:val="000E5641"/>
    <w:rsid w:val="000E56E2"/>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377B"/>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7BE"/>
    <w:rsid w:val="00162E24"/>
    <w:rsid w:val="001635E5"/>
    <w:rsid w:val="0016575C"/>
    <w:rsid w:val="00166133"/>
    <w:rsid w:val="001669B3"/>
    <w:rsid w:val="001675C8"/>
    <w:rsid w:val="00170485"/>
    <w:rsid w:val="00172877"/>
    <w:rsid w:val="00172E80"/>
    <w:rsid w:val="00173462"/>
    <w:rsid w:val="00173556"/>
    <w:rsid w:val="00173CBA"/>
    <w:rsid w:val="00174E1D"/>
    <w:rsid w:val="001768AC"/>
    <w:rsid w:val="001776BA"/>
    <w:rsid w:val="001800D3"/>
    <w:rsid w:val="00180B96"/>
    <w:rsid w:val="0018169C"/>
    <w:rsid w:val="0018259E"/>
    <w:rsid w:val="00182612"/>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1547"/>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310"/>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5BF3"/>
    <w:rsid w:val="001E643B"/>
    <w:rsid w:val="001F3ED5"/>
    <w:rsid w:val="001F46B0"/>
    <w:rsid w:val="001F51F3"/>
    <w:rsid w:val="001F5C65"/>
    <w:rsid w:val="001F7048"/>
    <w:rsid w:val="001F7846"/>
    <w:rsid w:val="001F7D2E"/>
    <w:rsid w:val="00200AD3"/>
    <w:rsid w:val="0020254B"/>
    <w:rsid w:val="00202A9E"/>
    <w:rsid w:val="0020505D"/>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674"/>
    <w:rsid w:val="002347D9"/>
    <w:rsid w:val="002350C1"/>
    <w:rsid w:val="00236E0E"/>
    <w:rsid w:val="00237C96"/>
    <w:rsid w:val="00237F03"/>
    <w:rsid w:val="0024142A"/>
    <w:rsid w:val="00242AE2"/>
    <w:rsid w:val="00243150"/>
    <w:rsid w:val="0024331B"/>
    <w:rsid w:val="00243722"/>
    <w:rsid w:val="002443A6"/>
    <w:rsid w:val="00244683"/>
    <w:rsid w:val="00250F32"/>
    <w:rsid w:val="00250FF8"/>
    <w:rsid w:val="00251481"/>
    <w:rsid w:val="002541FF"/>
    <w:rsid w:val="00255C58"/>
    <w:rsid w:val="00256A36"/>
    <w:rsid w:val="00257AEC"/>
    <w:rsid w:val="00257F60"/>
    <w:rsid w:val="00262A48"/>
    <w:rsid w:val="00262BD0"/>
    <w:rsid w:val="00262CB4"/>
    <w:rsid w:val="00267369"/>
    <w:rsid w:val="0026737C"/>
    <w:rsid w:val="002717DA"/>
    <w:rsid w:val="0027282E"/>
    <w:rsid w:val="00272F53"/>
    <w:rsid w:val="00273F74"/>
    <w:rsid w:val="00276721"/>
    <w:rsid w:val="00280A4B"/>
    <w:rsid w:val="00280C0C"/>
    <w:rsid w:val="00282380"/>
    <w:rsid w:val="0028311B"/>
    <w:rsid w:val="00283F7D"/>
    <w:rsid w:val="0028490F"/>
    <w:rsid w:val="00285C42"/>
    <w:rsid w:val="00291597"/>
    <w:rsid w:val="002916CC"/>
    <w:rsid w:val="0029204D"/>
    <w:rsid w:val="00297AB8"/>
    <w:rsid w:val="002A0B59"/>
    <w:rsid w:val="002A0EDA"/>
    <w:rsid w:val="002A209F"/>
    <w:rsid w:val="002A475A"/>
    <w:rsid w:val="002A567A"/>
    <w:rsid w:val="002A6F45"/>
    <w:rsid w:val="002B0264"/>
    <w:rsid w:val="002B1EF0"/>
    <w:rsid w:val="002B2826"/>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454E"/>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10CCF"/>
    <w:rsid w:val="0031378C"/>
    <w:rsid w:val="003158C2"/>
    <w:rsid w:val="00315973"/>
    <w:rsid w:val="003169A6"/>
    <w:rsid w:val="003201EE"/>
    <w:rsid w:val="0032186D"/>
    <w:rsid w:val="00321DA9"/>
    <w:rsid w:val="00321FEB"/>
    <w:rsid w:val="00323277"/>
    <w:rsid w:val="00327B72"/>
    <w:rsid w:val="0033011D"/>
    <w:rsid w:val="00330388"/>
    <w:rsid w:val="00330EBB"/>
    <w:rsid w:val="00331639"/>
    <w:rsid w:val="0033244D"/>
    <w:rsid w:val="00332E4F"/>
    <w:rsid w:val="003336C0"/>
    <w:rsid w:val="00333E2F"/>
    <w:rsid w:val="00334359"/>
    <w:rsid w:val="003442F2"/>
    <w:rsid w:val="00344973"/>
    <w:rsid w:val="00344B65"/>
    <w:rsid w:val="00345F7A"/>
    <w:rsid w:val="003470C8"/>
    <w:rsid w:val="00347481"/>
    <w:rsid w:val="003504D8"/>
    <w:rsid w:val="00351AEA"/>
    <w:rsid w:val="00351B5D"/>
    <w:rsid w:val="00352C7B"/>
    <w:rsid w:val="003559D5"/>
    <w:rsid w:val="003560E3"/>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36DE"/>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2D76"/>
    <w:rsid w:val="003D36E6"/>
    <w:rsid w:val="003D3777"/>
    <w:rsid w:val="003D48C4"/>
    <w:rsid w:val="003D717A"/>
    <w:rsid w:val="003D7EE7"/>
    <w:rsid w:val="003E0093"/>
    <w:rsid w:val="003E0254"/>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35D3"/>
    <w:rsid w:val="00415FA3"/>
    <w:rsid w:val="004169CE"/>
    <w:rsid w:val="00422124"/>
    <w:rsid w:val="004270B1"/>
    <w:rsid w:val="00427F6F"/>
    <w:rsid w:val="0043038B"/>
    <w:rsid w:val="00430713"/>
    <w:rsid w:val="0043208F"/>
    <w:rsid w:val="00433226"/>
    <w:rsid w:val="00433CFC"/>
    <w:rsid w:val="00434036"/>
    <w:rsid w:val="00434B04"/>
    <w:rsid w:val="00435B5B"/>
    <w:rsid w:val="00435D43"/>
    <w:rsid w:val="00435EBF"/>
    <w:rsid w:val="00436F47"/>
    <w:rsid w:val="0044063E"/>
    <w:rsid w:val="0044246C"/>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4BCE"/>
    <w:rsid w:val="0046581D"/>
    <w:rsid w:val="00466592"/>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5E48"/>
    <w:rsid w:val="004C6099"/>
    <w:rsid w:val="004C6289"/>
    <w:rsid w:val="004C7935"/>
    <w:rsid w:val="004D2175"/>
    <w:rsid w:val="004D39E9"/>
    <w:rsid w:val="004D48C9"/>
    <w:rsid w:val="004D5C25"/>
    <w:rsid w:val="004D68AE"/>
    <w:rsid w:val="004D7A54"/>
    <w:rsid w:val="004E108D"/>
    <w:rsid w:val="004E1566"/>
    <w:rsid w:val="004E220B"/>
    <w:rsid w:val="004E28D2"/>
    <w:rsid w:val="004E35A6"/>
    <w:rsid w:val="004E3674"/>
    <w:rsid w:val="004E3F87"/>
    <w:rsid w:val="004E54AB"/>
    <w:rsid w:val="004E6103"/>
    <w:rsid w:val="004F1DF0"/>
    <w:rsid w:val="004F33CA"/>
    <w:rsid w:val="004F3A95"/>
    <w:rsid w:val="004F6FD4"/>
    <w:rsid w:val="004F7C25"/>
    <w:rsid w:val="00501805"/>
    <w:rsid w:val="0050260D"/>
    <w:rsid w:val="00504A35"/>
    <w:rsid w:val="00510C50"/>
    <w:rsid w:val="00511C0A"/>
    <w:rsid w:val="005125FE"/>
    <w:rsid w:val="00513116"/>
    <w:rsid w:val="00513589"/>
    <w:rsid w:val="005152FF"/>
    <w:rsid w:val="005166E8"/>
    <w:rsid w:val="00520B05"/>
    <w:rsid w:val="005218BE"/>
    <w:rsid w:val="0052429D"/>
    <w:rsid w:val="0052709C"/>
    <w:rsid w:val="005275A7"/>
    <w:rsid w:val="005277B6"/>
    <w:rsid w:val="0053359F"/>
    <w:rsid w:val="00535A8E"/>
    <w:rsid w:val="0053642B"/>
    <w:rsid w:val="00536680"/>
    <w:rsid w:val="00540A96"/>
    <w:rsid w:val="00540DBC"/>
    <w:rsid w:val="005423A9"/>
    <w:rsid w:val="005426E0"/>
    <w:rsid w:val="00542B42"/>
    <w:rsid w:val="00544B4F"/>
    <w:rsid w:val="00544F27"/>
    <w:rsid w:val="0054518A"/>
    <w:rsid w:val="0054595F"/>
    <w:rsid w:val="00545E55"/>
    <w:rsid w:val="00546E63"/>
    <w:rsid w:val="005477B5"/>
    <w:rsid w:val="00551413"/>
    <w:rsid w:val="0055279A"/>
    <w:rsid w:val="00555784"/>
    <w:rsid w:val="0055597F"/>
    <w:rsid w:val="00555AB9"/>
    <w:rsid w:val="00556DAC"/>
    <w:rsid w:val="00557129"/>
    <w:rsid w:val="00557BEE"/>
    <w:rsid w:val="00560720"/>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101"/>
    <w:rsid w:val="005972EC"/>
    <w:rsid w:val="005A068D"/>
    <w:rsid w:val="005A1633"/>
    <w:rsid w:val="005A1C05"/>
    <w:rsid w:val="005A36A6"/>
    <w:rsid w:val="005A54DD"/>
    <w:rsid w:val="005A5A85"/>
    <w:rsid w:val="005A7380"/>
    <w:rsid w:val="005B015E"/>
    <w:rsid w:val="005B0724"/>
    <w:rsid w:val="005B155E"/>
    <w:rsid w:val="005B19CF"/>
    <w:rsid w:val="005B1EFD"/>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721"/>
    <w:rsid w:val="005E39E0"/>
    <w:rsid w:val="005E3D45"/>
    <w:rsid w:val="005E4736"/>
    <w:rsid w:val="005E575E"/>
    <w:rsid w:val="005F2066"/>
    <w:rsid w:val="005F3A46"/>
    <w:rsid w:val="005F45AE"/>
    <w:rsid w:val="005F7B26"/>
    <w:rsid w:val="005F7BD3"/>
    <w:rsid w:val="006008EF"/>
    <w:rsid w:val="0060112D"/>
    <w:rsid w:val="0060358E"/>
    <w:rsid w:val="0060370E"/>
    <w:rsid w:val="00611E31"/>
    <w:rsid w:val="0061288B"/>
    <w:rsid w:val="00613FC1"/>
    <w:rsid w:val="00614B49"/>
    <w:rsid w:val="006162D9"/>
    <w:rsid w:val="00616E5D"/>
    <w:rsid w:val="00617B01"/>
    <w:rsid w:val="00617EC3"/>
    <w:rsid w:val="00621A92"/>
    <w:rsid w:val="00622F39"/>
    <w:rsid w:val="00625F66"/>
    <w:rsid w:val="006260B9"/>
    <w:rsid w:val="00626BCE"/>
    <w:rsid w:val="00627407"/>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555D"/>
    <w:rsid w:val="0065690A"/>
    <w:rsid w:val="006578AA"/>
    <w:rsid w:val="00657E70"/>
    <w:rsid w:val="006630AF"/>
    <w:rsid w:val="006639D1"/>
    <w:rsid w:val="00666F92"/>
    <w:rsid w:val="006671B1"/>
    <w:rsid w:val="00671702"/>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3995"/>
    <w:rsid w:val="006A6252"/>
    <w:rsid w:val="006A71A9"/>
    <w:rsid w:val="006A7C0B"/>
    <w:rsid w:val="006B0E8A"/>
    <w:rsid w:val="006B2DA8"/>
    <w:rsid w:val="006B466C"/>
    <w:rsid w:val="006B4CCC"/>
    <w:rsid w:val="006B532D"/>
    <w:rsid w:val="006B5AF9"/>
    <w:rsid w:val="006C0365"/>
    <w:rsid w:val="006C06B7"/>
    <w:rsid w:val="006C0CC4"/>
    <w:rsid w:val="006C1672"/>
    <w:rsid w:val="006C2416"/>
    <w:rsid w:val="006D2AC2"/>
    <w:rsid w:val="006D36C2"/>
    <w:rsid w:val="006D3B83"/>
    <w:rsid w:val="006D5248"/>
    <w:rsid w:val="006D5ECC"/>
    <w:rsid w:val="006D5EE9"/>
    <w:rsid w:val="006D6A32"/>
    <w:rsid w:val="006D74BE"/>
    <w:rsid w:val="006D7F8B"/>
    <w:rsid w:val="006E0862"/>
    <w:rsid w:val="006E1B3F"/>
    <w:rsid w:val="006E3DC0"/>
    <w:rsid w:val="006E4927"/>
    <w:rsid w:val="006E651A"/>
    <w:rsid w:val="006E711A"/>
    <w:rsid w:val="006E7980"/>
    <w:rsid w:val="006F0B9F"/>
    <w:rsid w:val="006F2734"/>
    <w:rsid w:val="006F4547"/>
    <w:rsid w:val="006F4DCD"/>
    <w:rsid w:val="006F5A6F"/>
    <w:rsid w:val="006F6167"/>
    <w:rsid w:val="00700D7E"/>
    <w:rsid w:val="00701036"/>
    <w:rsid w:val="00702D9A"/>
    <w:rsid w:val="0070387E"/>
    <w:rsid w:val="0070560F"/>
    <w:rsid w:val="0070681D"/>
    <w:rsid w:val="00706DC6"/>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3708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09E4"/>
    <w:rsid w:val="00772C39"/>
    <w:rsid w:val="007751A3"/>
    <w:rsid w:val="007752BF"/>
    <w:rsid w:val="00775D5E"/>
    <w:rsid w:val="0077661F"/>
    <w:rsid w:val="00782969"/>
    <w:rsid w:val="0078313F"/>
    <w:rsid w:val="0078786E"/>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498C"/>
    <w:rsid w:val="007B6599"/>
    <w:rsid w:val="007C02CB"/>
    <w:rsid w:val="007C07FF"/>
    <w:rsid w:val="007C1B61"/>
    <w:rsid w:val="007C24A0"/>
    <w:rsid w:val="007C2A7E"/>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04A2"/>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3521D"/>
    <w:rsid w:val="008358DD"/>
    <w:rsid w:val="00840320"/>
    <w:rsid w:val="00840836"/>
    <w:rsid w:val="00841382"/>
    <w:rsid w:val="00841538"/>
    <w:rsid w:val="008439D5"/>
    <w:rsid w:val="00844AFE"/>
    <w:rsid w:val="00844D63"/>
    <w:rsid w:val="00844D7B"/>
    <w:rsid w:val="00845EBF"/>
    <w:rsid w:val="00851A35"/>
    <w:rsid w:val="00851A7A"/>
    <w:rsid w:val="00852156"/>
    <w:rsid w:val="0085237A"/>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0DE7"/>
    <w:rsid w:val="0088170F"/>
    <w:rsid w:val="00882E7B"/>
    <w:rsid w:val="008837F4"/>
    <w:rsid w:val="0088409C"/>
    <w:rsid w:val="0088431A"/>
    <w:rsid w:val="00884B9A"/>
    <w:rsid w:val="00887F4F"/>
    <w:rsid w:val="00890429"/>
    <w:rsid w:val="00891AC9"/>
    <w:rsid w:val="00892311"/>
    <w:rsid w:val="00893283"/>
    <w:rsid w:val="00893A1D"/>
    <w:rsid w:val="00897A80"/>
    <w:rsid w:val="008A0050"/>
    <w:rsid w:val="008A0E14"/>
    <w:rsid w:val="008A0EC6"/>
    <w:rsid w:val="008A20A9"/>
    <w:rsid w:val="008A3113"/>
    <w:rsid w:val="008A387E"/>
    <w:rsid w:val="008A3D04"/>
    <w:rsid w:val="008A43F4"/>
    <w:rsid w:val="008A6CB7"/>
    <w:rsid w:val="008A6EEF"/>
    <w:rsid w:val="008A7422"/>
    <w:rsid w:val="008A7637"/>
    <w:rsid w:val="008A77A4"/>
    <w:rsid w:val="008A77F7"/>
    <w:rsid w:val="008B0DE6"/>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18A"/>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20DD"/>
    <w:rsid w:val="00913AD7"/>
    <w:rsid w:val="00913F8A"/>
    <w:rsid w:val="00914669"/>
    <w:rsid w:val="009151C2"/>
    <w:rsid w:val="00916967"/>
    <w:rsid w:val="009222FA"/>
    <w:rsid w:val="009224BB"/>
    <w:rsid w:val="00924369"/>
    <w:rsid w:val="00925D70"/>
    <w:rsid w:val="00925F0D"/>
    <w:rsid w:val="00926151"/>
    <w:rsid w:val="0093216D"/>
    <w:rsid w:val="009324E7"/>
    <w:rsid w:val="009333B6"/>
    <w:rsid w:val="00933768"/>
    <w:rsid w:val="00935DA4"/>
    <w:rsid w:val="00937091"/>
    <w:rsid w:val="0094136F"/>
    <w:rsid w:val="009416A7"/>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6E19"/>
    <w:rsid w:val="00967392"/>
    <w:rsid w:val="0096755E"/>
    <w:rsid w:val="009675A6"/>
    <w:rsid w:val="00967FB7"/>
    <w:rsid w:val="00971F90"/>
    <w:rsid w:val="00972817"/>
    <w:rsid w:val="009747FD"/>
    <w:rsid w:val="00974D48"/>
    <w:rsid w:val="00974D94"/>
    <w:rsid w:val="00975C09"/>
    <w:rsid w:val="009773FE"/>
    <w:rsid w:val="00980211"/>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5A02"/>
    <w:rsid w:val="009A725B"/>
    <w:rsid w:val="009A76D7"/>
    <w:rsid w:val="009B09B8"/>
    <w:rsid w:val="009B0A7E"/>
    <w:rsid w:val="009B335D"/>
    <w:rsid w:val="009B470F"/>
    <w:rsid w:val="009B4CBF"/>
    <w:rsid w:val="009B4EFE"/>
    <w:rsid w:val="009B641A"/>
    <w:rsid w:val="009B6E34"/>
    <w:rsid w:val="009B72CE"/>
    <w:rsid w:val="009B758A"/>
    <w:rsid w:val="009B7F4C"/>
    <w:rsid w:val="009C2370"/>
    <w:rsid w:val="009C2DCB"/>
    <w:rsid w:val="009C3680"/>
    <w:rsid w:val="009C5901"/>
    <w:rsid w:val="009D37C6"/>
    <w:rsid w:val="009D4A70"/>
    <w:rsid w:val="009D58B2"/>
    <w:rsid w:val="009D656A"/>
    <w:rsid w:val="009E1653"/>
    <w:rsid w:val="009E329E"/>
    <w:rsid w:val="009E34B1"/>
    <w:rsid w:val="009E376E"/>
    <w:rsid w:val="009E419E"/>
    <w:rsid w:val="009E5748"/>
    <w:rsid w:val="009E6110"/>
    <w:rsid w:val="009E6B48"/>
    <w:rsid w:val="009F0C8F"/>
    <w:rsid w:val="009F1A88"/>
    <w:rsid w:val="009F31F7"/>
    <w:rsid w:val="009F442C"/>
    <w:rsid w:val="009F50D3"/>
    <w:rsid w:val="009F6F87"/>
    <w:rsid w:val="00A00D37"/>
    <w:rsid w:val="00A020A4"/>
    <w:rsid w:val="00A03640"/>
    <w:rsid w:val="00A04355"/>
    <w:rsid w:val="00A0507B"/>
    <w:rsid w:val="00A056F6"/>
    <w:rsid w:val="00A05CCF"/>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1F84"/>
    <w:rsid w:val="00A443B6"/>
    <w:rsid w:val="00A452EF"/>
    <w:rsid w:val="00A45B22"/>
    <w:rsid w:val="00A46261"/>
    <w:rsid w:val="00A47383"/>
    <w:rsid w:val="00A479DB"/>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3D6"/>
    <w:rsid w:val="00A8750B"/>
    <w:rsid w:val="00A906E0"/>
    <w:rsid w:val="00A93B32"/>
    <w:rsid w:val="00A94319"/>
    <w:rsid w:val="00A9561B"/>
    <w:rsid w:val="00A97716"/>
    <w:rsid w:val="00A97B54"/>
    <w:rsid w:val="00A97C69"/>
    <w:rsid w:val="00AA0AF4"/>
    <w:rsid w:val="00AA1A8F"/>
    <w:rsid w:val="00AA21C4"/>
    <w:rsid w:val="00AA261D"/>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C6C3A"/>
    <w:rsid w:val="00AD174E"/>
    <w:rsid w:val="00AD63A7"/>
    <w:rsid w:val="00AE0522"/>
    <w:rsid w:val="00AE16B6"/>
    <w:rsid w:val="00AE2A28"/>
    <w:rsid w:val="00AE4B75"/>
    <w:rsid w:val="00AE5B62"/>
    <w:rsid w:val="00AE6030"/>
    <w:rsid w:val="00AE6F90"/>
    <w:rsid w:val="00AF39D1"/>
    <w:rsid w:val="00AF4289"/>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2BC7"/>
    <w:rsid w:val="00B93B19"/>
    <w:rsid w:val="00B942B3"/>
    <w:rsid w:val="00B94507"/>
    <w:rsid w:val="00B963C2"/>
    <w:rsid w:val="00B964EA"/>
    <w:rsid w:val="00BA0AF4"/>
    <w:rsid w:val="00BA2991"/>
    <w:rsid w:val="00BA2A61"/>
    <w:rsid w:val="00BA3DCA"/>
    <w:rsid w:val="00BA3E40"/>
    <w:rsid w:val="00BA53B4"/>
    <w:rsid w:val="00BA6098"/>
    <w:rsid w:val="00BA77B3"/>
    <w:rsid w:val="00BA7835"/>
    <w:rsid w:val="00BB0B6C"/>
    <w:rsid w:val="00BB0FB0"/>
    <w:rsid w:val="00BB3831"/>
    <w:rsid w:val="00BB4FEC"/>
    <w:rsid w:val="00BB695D"/>
    <w:rsid w:val="00BB779A"/>
    <w:rsid w:val="00BC3017"/>
    <w:rsid w:val="00BC4D06"/>
    <w:rsid w:val="00BC5DAA"/>
    <w:rsid w:val="00BC62C5"/>
    <w:rsid w:val="00BC67E0"/>
    <w:rsid w:val="00BC7353"/>
    <w:rsid w:val="00BD1310"/>
    <w:rsid w:val="00BE044F"/>
    <w:rsid w:val="00BE10BB"/>
    <w:rsid w:val="00BE1808"/>
    <w:rsid w:val="00BE2FB7"/>
    <w:rsid w:val="00BE43B4"/>
    <w:rsid w:val="00BE45A5"/>
    <w:rsid w:val="00BE7B40"/>
    <w:rsid w:val="00BE7E1D"/>
    <w:rsid w:val="00BF06B8"/>
    <w:rsid w:val="00BF1517"/>
    <w:rsid w:val="00BF15D2"/>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BD2"/>
    <w:rsid w:val="00C12F35"/>
    <w:rsid w:val="00C13E08"/>
    <w:rsid w:val="00C201D4"/>
    <w:rsid w:val="00C20F20"/>
    <w:rsid w:val="00C21882"/>
    <w:rsid w:val="00C2197A"/>
    <w:rsid w:val="00C30108"/>
    <w:rsid w:val="00C30D72"/>
    <w:rsid w:val="00C32370"/>
    <w:rsid w:val="00C3323E"/>
    <w:rsid w:val="00C34472"/>
    <w:rsid w:val="00C347EA"/>
    <w:rsid w:val="00C34824"/>
    <w:rsid w:val="00C36C8E"/>
    <w:rsid w:val="00C37AC8"/>
    <w:rsid w:val="00C37B1C"/>
    <w:rsid w:val="00C37FBD"/>
    <w:rsid w:val="00C40099"/>
    <w:rsid w:val="00C4064F"/>
    <w:rsid w:val="00C40928"/>
    <w:rsid w:val="00C40CDA"/>
    <w:rsid w:val="00C428D1"/>
    <w:rsid w:val="00C445EA"/>
    <w:rsid w:val="00C46EBD"/>
    <w:rsid w:val="00C508EE"/>
    <w:rsid w:val="00C51EBF"/>
    <w:rsid w:val="00C529FA"/>
    <w:rsid w:val="00C54B19"/>
    <w:rsid w:val="00C55273"/>
    <w:rsid w:val="00C57ADD"/>
    <w:rsid w:val="00C61552"/>
    <w:rsid w:val="00C61D9F"/>
    <w:rsid w:val="00C66B80"/>
    <w:rsid w:val="00C677A6"/>
    <w:rsid w:val="00C71820"/>
    <w:rsid w:val="00C71AC6"/>
    <w:rsid w:val="00C72C6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3308"/>
    <w:rsid w:val="00CB6204"/>
    <w:rsid w:val="00CC0C03"/>
    <w:rsid w:val="00CC4C98"/>
    <w:rsid w:val="00CC61A4"/>
    <w:rsid w:val="00CD2131"/>
    <w:rsid w:val="00CD34C9"/>
    <w:rsid w:val="00CD3948"/>
    <w:rsid w:val="00CD6CC1"/>
    <w:rsid w:val="00CD7287"/>
    <w:rsid w:val="00CD7A5D"/>
    <w:rsid w:val="00CE13AC"/>
    <w:rsid w:val="00CE29F5"/>
    <w:rsid w:val="00CE34D4"/>
    <w:rsid w:val="00CE4525"/>
    <w:rsid w:val="00CE7076"/>
    <w:rsid w:val="00CE7147"/>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459A"/>
    <w:rsid w:val="00D550A6"/>
    <w:rsid w:val="00D55549"/>
    <w:rsid w:val="00D55752"/>
    <w:rsid w:val="00D55FBB"/>
    <w:rsid w:val="00D5647C"/>
    <w:rsid w:val="00D56513"/>
    <w:rsid w:val="00D624F8"/>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2467"/>
    <w:rsid w:val="00DD40C3"/>
    <w:rsid w:val="00DE042C"/>
    <w:rsid w:val="00DE2747"/>
    <w:rsid w:val="00DE2926"/>
    <w:rsid w:val="00DE36C7"/>
    <w:rsid w:val="00DE46B1"/>
    <w:rsid w:val="00DE5B16"/>
    <w:rsid w:val="00DE7343"/>
    <w:rsid w:val="00DF3C35"/>
    <w:rsid w:val="00DF691F"/>
    <w:rsid w:val="00DF7586"/>
    <w:rsid w:val="00DF7B14"/>
    <w:rsid w:val="00E01DE8"/>
    <w:rsid w:val="00E0413B"/>
    <w:rsid w:val="00E06767"/>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07EC"/>
    <w:rsid w:val="00E3135B"/>
    <w:rsid w:val="00E319AA"/>
    <w:rsid w:val="00E31C28"/>
    <w:rsid w:val="00E325EB"/>
    <w:rsid w:val="00E328CC"/>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77C37"/>
    <w:rsid w:val="00E77CEC"/>
    <w:rsid w:val="00E80CE0"/>
    <w:rsid w:val="00E82A5C"/>
    <w:rsid w:val="00E83F2D"/>
    <w:rsid w:val="00E856B7"/>
    <w:rsid w:val="00E86522"/>
    <w:rsid w:val="00E870BC"/>
    <w:rsid w:val="00E8761D"/>
    <w:rsid w:val="00E9249F"/>
    <w:rsid w:val="00E92DEB"/>
    <w:rsid w:val="00E95108"/>
    <w:rsid w:val="00EA11C3"/>
    <w:rsid w:val="00EA496F"/>
    <w:rsid w:val="00EA5BA6"/>
    <w:rsid w:val="00EB0669"/>
    <w:rsid w:val="00EB2A00"/>
    <w:rsid w:val="00EB3BE9"/>
    <w:rsid w:val="00EB4922"/>
    <w:rsid w:val="00EB4C15"/>
    <w:rsid w:val="00EB5230"/>
    <w:rsid w:val="00EB574D"/>
    <w:rsid w:val="00EC0F09"/>
    <w:rsid w:val="00EC16D7"/>
    <w:rsid w:val="00EC2377"/>
    <w:rsid w:val="00EC4A67"/>
    <w:rsid w:val="00EC5F3A"/>
    <w:rsid w:val="00ED0027"/>
    <w:rsid w:val="00ED0C54"/>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4B4"/>
    <w:rsid w:val="00EE577E"/>
    <w:rsid w:val="00EF1494"/>
    <w:rsid w:val="00EF73CB"/>
    <w:rsid w:val="00EF759A"/>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37D9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5FE6"/>
    <w:rsid w:val="00F67510"/>
    <w:rsid w:val="00F70D1E"/>
    <w:rsid w:val="00F70E68"/>
    <w:rsid w:val="00F71012"/>
    <w:rsid w:val="00F818B6"/>
    <w:rsid w:val="00F82C4B"/>
    <w:rsid w:val="00F82CAE"/>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8DF"/>
    <w:rsid w:val="00FB6AB1"/>
    <w:rsid w:val="00FB727E"/>
    <w:rsid w:val="00FB7948"/>
    <w:rsid w:val="00FC2B30"/>
    <w:rsid w:val="00FC32AA"/>
    <w:rsid w:val="00FD29B9"/>
    <w:rsid w:val="00FD37F5"/>
    <w:rsid w:val="00FD5556"/>
    <w:rsid w:val="00FD5808"/>
    <w:rsid w:val="00FE00FD"/>
    <w:rsid w:val="00FE123F"/>
    <w:rsid w:val="00FE12CE"/>
    <w:rsid w:val="00FE1709"/>
    <w:rsid w:val="00FE1EFC"/>
    <w:rsid w:val="00FE635B"/>
    <w:rsid w:val="00FF1AF5"/>
    <w:rsid w:val="00FF3074"/>
    <w:rsid w:val="00FF34EF"/>
    <w:rsid w:val="00FF37DA"/>
    <w:rsid w:val="00FF5768"/>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9A5A02"/>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3521D"/>
    <w:pPr>
      <w:keepNext/>
      <w:keepLines/>
      <w:ind w:firstLine="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ED0C54"/>
    <w:pPr>
      <w:keepNext/>
      <w:keepLines/>
      <w:spacing w:before="40"/>
      <w:outlineLvl w:val="2"/>
    </w:pPr>
    <w:rPr>
      <w:rFonts w:eastAsiaTheme="majorEastAsia"/>
      <w:b/>
      <w:color w:val="000000" w:themeColor="text1"/>
      <w:szCs w:val="24"/>
      <w:lang w:val="en-US"/>
    </w:rPr>
  </w:style>
  <w:style w:type="paragraph" w:styleId="Heading4">
    <w:name w:val="heading 4"/>
    <w:basedOn w:val="Normal"/>
    <w:next w:val="Normal"/>
    <w:link w:val="Heading4Char"/>
    <w:autoRedefine/>
    <w:uiPriority w:val="9"/>
    <w:unhideWhenUsed/>
    <w:qFormat/>
    <w:rsid w:val="00E307EC"/>
    <w:pPr>
      <w:keepNext/>
      <w:keepLines/>
      <w:ind w:left="720" w:firstLine="0"/>
      <w:outlineLvl w:val="3"/>
    </w:pPr>
    <w:rPr>
      <w:b/>
      <w:color w:val="000000"/>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rsid w:val="00F82CAE"/>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F71012"/>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F82CAE"/>
    <w:pPr>
      <w:tabs>
        <w:tab w:val="right" w:leader="dot" w:pos="8210"/>
      </w:tabs>
      <w:spacing w:before="0" w:line="240" w:lineRule="auto"/>
      <w:ind w:left="567" w:firstLine="0"/>
    </w:pPr>
    <w:rPr>
      <w:noProof/>
      <w:sz w:val="22"/>
      <w:szCs w:val="28"/>
      <w:lang w:val="en-US"/>
    </w:rPr>
  </w:style>
  <w:style w:type="paragraph" w:styleId="TOC4">
    <w:name w:val="toc 4"/>
    <w:basedOn w:val="Normal"/>
    <w:next w:val="Normal"/>
    <w:autoRedefine/>
    <w:uiPriority w:val="39"/>
    <w:unhideWhenUsed/>
    <w:qFormat/>
    <w:rsid w:val="00FF37DA"/>
    <w:pPr>
      <w:tabs>
        <w:tab w:val="right" w:leader="dot" w:pos="8210"/>
      </w:tabs>
      <w:spacing w:before="0"/>
      <w:ind w:left="851" w:firstLine="0"/>
    </w:pPr>
    <w:rPr>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3521D"/>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ED0C54"/>
    <w:rPr>
      <w:rFonts w:eastAsiaTheme="majorEastAsia"/>
      <w:b/>
      <w:color w:val="000000" w:themeColor="text1"/>
      <w:sz w:val="26"/>
      <w:szCs w:val="24"/>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rsid w:val="0083521D"/>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sid w:val="0083521D"/>
    <w:rPr>
      <w:rFonts w:eastAsia="Times New Roman"/>
      <w:b/>
      <w:bCs/>
      <w:i w:val="0"/>
      <w:iCs/>
      <w:color w:val="44546A" w:themeColor="text2"/>
      <w:sz w:val="26"/>
      <w:szCs w:val="26"/>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E82A5C"/>
    <w:pPr>
      <w:spacing w:before="0" w:after="200" w:line="240" w:lineRule="auto"/>
      <w:jc w:val="center"/>
    </w:pPr>
    <w:rPr>
      <w:color w:val="000000" w:themeColor="text1"/>
    </w:rPr>
  </w:style>
  <w:style w:type="character" w:customStyle="1" w:styleId="HnhChar">
    <w:name w:val="Hình Char"/>
    <w:link w:val="Hnh"/>
    <w:autoRedefine/>
    <w:qFormat/>
    <w:rsid w:val="00E82A5C"/>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spacing w:line="480" w:lineRule="auto"/>
      <w:ind w:left="720" w:hanging="720"/>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E307EC"/>
    <w:rPr>
      <w:rFonts w:eastAsia="Times New Roman"/>
      <w:b/>
      <w:color w:val="000000"/>
      <w:sz w:val="26"/>
      <w:szCs w:val="26"/>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3044114">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65424776">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24932980">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52710980">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72061237">
      <w:bodyDiv w:val="1"/>
      <w:marLeft w:val="0"/>
      <w:marRight w:val="0"/>
      <w:marTop w:val="0"/>
      <w:marBottom w:val="0"/>
      <w:divBdr>
        <w:top w:val="none" w:sz="0" w:space="0" w:color="auto"/>
        <w:left w:val="none" w:sz="0" w:space="0" w:color="auto"/>
        <w:bottom w:val="none" w:sz="0" w:space="0" w:color="auto"/>
        <w:right w:val="none" w:sz="0" w:space="0" w:color="auto"/>
      </w:divBdr>
    </w:div>
    <w:div w:id="279192508">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29328889">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59669364">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0825663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49920255">
      <w:bodyDiv w:val="1"/>
      <w:marLeft w:val="0"/>
      <w:marRight w:val="0"/>
      <w:marTop w:val="0"/>
      <w:marBottom w:val="0"/>
      <w:divBdr>
        <w:top w:val="none" w:sz="0" w:space="0" w:color="auto"/>
        <w:left w:val="none" w:sz="0" w:space="0" w:color="auto"/>
        <w:bottom w:val="none" w:sz="0" w:space="0" w:color="auto"/>
        <w:right w:val="none" w:sz="0" w:space="0" w:color="auto"/>
      </w:divBdr>
    </w:div>
    <w:div w:id="577058322">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592201324">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31713259">
      <w:bodyDiv w:val="1"/>
      <w:marLeft w:val="0"/>
      <w:marRight w:val="0"/>
      <w:marTop w:val="0"/>
      <w:marBottom w:val="0"/>
      <w:divBdr>
        <w:top w:val="none" w:sz="0" w:space="0" w:color="auto"/>
        <w:left w:val="none" w:sz="0" w:space="0" w:color="auto"/>
        <w:bottom w:val="none" w:sz="0" w:space="0" w:color="auto"/>
        <w:right w:val="none" w:sz="0" w:space="0" w:color="auto"/>
      </w:divBdr>
    </w:div>
    <w:div w:id="637880720">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61540738">
      <w:bodyDiv w:val="1"/>
      <w:marLeft w:val="0"/>
      <w:marRight w:val="0"/>
      <w:marTop w:val="0"/>
      <w:marBottom w:val="0"/>
      <w:divBdr>
        <w:top w:val="none" w:sz="0" w:space="0" w:color="auto"/>
        <w:left w:val="none" w:sz="0" w:space="0" w:color="auto"/>
        <w:bottom w:val="none" w:sz="0" w:space="0" w:color="auto"/>
        <w:right w:val="none" w:sz="0" w:space="0" w:color="auto"/>
      </w:divBdr>
    </w:div>
    <w:div w:id="672296942">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550218">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88091353">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46215842">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27159915">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50486453">
      <w:bodyDiv w:val="1"/>
      <w:marLeft w:val="0"/>
      <w:marRight w:val="0"/>
      <w:marTop w:val="0"/>
      <w:marBottom w:val="0"/>
      <w:divBdr>
        <w:top w:val="none" w:sz="0" w:space="0" w:color="auto"/>
        <w:left w:val="none" w:sz="0" w:space="0" w:color="auto"/>
        <w:bottom w:val="none" w:sz="0" w:space="0" w:color="auto"/>
        <w:right w:val="none" w:sz="0" w:space="0" w:color="auto"/>
      </w:divBdr>
    </w:div>
    <w:div w:id="1159728613">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14151023">
      <w:bodyDiv w:val="1"/>
      <w:marLeft w:val="0"/>
      <w:marRight w:val="0"/>
      <w:marTop w:val="0"/>
      <w:marBottom w:val="0"/>
      <w:divBdr>
        <w:top w:val="none" w:sz="0" w:space="0" w:color="auto"/>
        <w:left w:val="none" w:sz="0" w:space="0" w:color="auto"/>
        <w:bottom w:val="none" w:sz="0" w:space="0" w:color="auto"/>
        <w:right w:val="none" w:sz="0" w:space="0" w:color="auto"/>
      </w:divBdr>
    </w:div>
    <w:div w:id="1255356027">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52482453">
      <w:bodyDiv w:val="1"/>
      <w:marLeft w:val="0"/>
      <w:marRight w:val="0"/>
      <w:marTop w:val="0"/>
      <w:marBottom w:val="0"/>
      <w:divBdr>
        <w:top w:val="none" w:sz="0" w:space="0" w:color="auto"/>
        <w:left w:val="none" w:sz="0" w:space="0" w:color="auto"/>
        <w:bottom w:val="none" w:sz="0" w:space="0" w:color="auto"/>
        <w:right w:val="none" w:sz="0" w:space="0" w:color="auto"/>
      </w:divBdr>
    </w:div>
    <w:div w:id="1478494704">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43708506">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70711253">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80584890">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898662642">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33007335">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14843482">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26325576">
      <w:bodyDiv w:val="1"/>
      <w:marLeft w:val="0"/>
      <w:marRight w:val="0"/>
      <w:marTop w:val="0"/>
      <w:marBottom w:val="0"/>
      <w:divBdr>
        <w:top w:val="none" w:sz="0" w:space="0" w:color="auto"/>
        <w:left w:val="none" w:sz="0" w:space="0" w:color="auto"/>
        <w:bottom w:val="none" w:sz="0" w:space="0" w:color="auto"/>
        <w:right w:val="none" w:sz="0" w:space="0" w:color="auto"/>
      </w:divBdr>
    </w:div>
    <w:div w:id="2033333349">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089501162">
      <w:bodyDiv w:val="1"/>
      <w:marLeft w:val="0"/>
      <w:marRight w:val="0"/>
      <w:marTop w:val="0"/>
      <w:marBottom w:val="0"/>
      <w:divBdr>
        <w:top w:val="none" w:sz="0" w:space="0" w:color="auto"/>
        <w:left w:val="none" w:sz="0" w:space="0" w:color="auto"/>
        <w:bottom w:val="none" w:sz="0" w:space="0" w:color="auto"/>
        <w:right w:val="none" w:sz="0" w:space="0" w:color="auto"/>
      </w:divBdr>
    </w:div>
    <w:div w:id="2100251885">
      <w:bodyDiv w:val="1"/>
      <w:marLeft w:val="0"/>
      <w:marRight w:val="0"/>
      <w:marTop w:val="0"/>
      <w:marBottom w:val="0"/>
      <w:divBdr>
        <w:top w:val="none" w:sz="0" w:space="0" w:color="auto"/>
        <w:left w:val="none" w:sz="0" w:space="0" w:color="auto"/>
        <w:bottom w:val="none" w:sz="0" w:space="0" w:color="auto"/>
        <w:right w:val="none" w:sz="0" w:space="0" w:color="auto"/>
      </w:divBdr>
    </w:div>
    <w:div w:id="210699846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B%E1%BB%8D_ch%C3%A9t" TargetMode="External"/><Relationship Id="rId21" Type="http://schemas.openxmlformats.org/officeDocument/2006/relationships/footer" Target="footer9.xml"/><Relationship Id="rId42" Type="http://schemas.openxmlformats.org/officeDocument/2006/relationships/hyperlink" Target="http://vi.wikipedia.org/wiki/M%C3%B4i_tr%C6%B0%E1%BB%9Dng" TargetMode="External"/><Relationship Id="rId63" Type="http://schemas.openxmlformats.org/officeDocument/2006/relationships/hyperlink" Target="http://vi.wikipedia.org/wiki/Ki%E1%BA%BFn" TargetMode="External"/><Relationship Id="rId84" Type="http://schemas.openxmlformats.org/officeDocument/2006/relationships/hyperlink" Target="https://vi.wikipedia.org/wiki/Gi%C3%A1n" TargetMode="External"/><Relationship Id="rId138" Type="http://schemas.openxmlformats.org/officeDocument/2006/relationships/hyperlink" Target="http://vi.wikipedia.org/wiki/Ong_m%E1%BA%ADt" TargetMode="External"/><Relationship Id="rId159" Type="http://schemas.openxmlformats.org/officeDocument/2006/relationships/hyperlink" Target="http://vi.wikipedia.org/wiki/Thi%C3%AAn_%C4%91%E1%BB%8Bch" TargetMode="External"/><Relationship Id="rId170" Type="http://schemas.openxmlformats.org/officeDocument/2006/relationships/image" Target="media/image25.jpeg"/><Relationship Id="rId191" Type="http://schemas.openxmlformats.org/officeDocument/2006/relationships/footer" Target="footer10.xml"/><Relationship Id="rId107" Type="http://schemas.openxmlformats.org/officeDocument/2006/relationships/hyperlink" Target="https://vi.wikipedia.org/w/index.php?title=Endopterygota&amp;action=edit&amp;redlink=1" TargetMode="External"/><Relationship Id="rId11" Type="http://schemas.openxmlformats.org/officeDocument/2006/relationships/header" Target="header1.xml"/><Relationship Id="rId32" Type="http://schemas.openxmlformats.org/officeDocument/2006/relationships/image" Target="media/image11.png"/><Relationship Id="rId53" Type="http://schemas.openxmlformats.org/officeDocument/2006/relationships/image" Target="media/image15.jpg"/><Relationship Id="rId74" Type="http://schemas.openxmlformats.org/officeDocument/2006/relationships/hyperlink" Target="https://vi.wikipedia.org/wiki/Chu%E1%BB%93n_chu%E1%BB%93n" TargetMode="External"/><Relationship Id="rId128" Type="http://schemas.openxmlformats.org/officeDocument/2006/relationships/hyperlink" Target="https://vi.wikipedia.org/wiki/Ong" TargetMode="External"/><Relationship Id="rId149" Type="http://schemas.openxmlformats.org/officeDocument/2006/relationships/hyperlink" Target="http://vi.wikipedia.org/wiki/H%C3%A0_m%C3%A3" TargetMode="External"/><Relationship Id="rId5" Type="http://schemas.openxmlformats.org/officeDocument/2006/relationships/numbering" Target="numbering.xml"/><Relationship Id="rId95" Type="http://schemas.openxmlformats.org/officeDocument/2006/relationships/hyperlink" Target="https://vi.wikipedia.org/wiki/Zoraptera" TargetMode="External"/><Relationship Id="rId160" Type="http://schemas.openxmlformats.org/officeDocument/2006/relationships/hyperlink" Target="http://vi.wikipedia.org/wiki/Thu%E1%BB%91c_tr%E1%BB%AB_s%C3%A2u" TargetMode="External"/><Relationship Id="rId181" Type="http://schemas.openxmlformats.org/officeDocument/2006/relationships/image" Target="media/image36.png"/><Relationship Id="rId22" Type="http://schemas.openxmlformats.org/officeDocument/2006/relationships/image" Target="media/image1.png"/><Relationship Id="rId43" Type="http://schemas.openxmlformats.org/officeDocument/2006/relationships/hyperlink" Target="http://vi.wikipedia.org/wiki/C%C3%B4n_tr%C3%B9ng_c%C3%B3_c%C3%A1nh" TargetMode="External"/><Relationship Id="rId64" Type="http://schemas.openxmlformats.org/officeDocument/2006/relationships/hyperlink" Target="http://vi.wikipedia.org/wiki/Th%E1%BA%A5u_k%C3%ADnh" TargetMode="External"/><Relationship Id="rId118" Type="http://schemas.openxmlformats.org/officeDocument/2006/relationships/hyperlink" Target="https://vi.wikipedia.org/wiki/B%E1%BB%8D_ch%C3%A9t" TargetMode="External"/><Relationship Id="rId139" Type="http://schemas.openxmlformats.org/officeDocument/2006/relationships/hyperlink" Target="http://vi.wikipedia.org/wiki/Con_%C4%91%C6%B0%E1%BB%9Dng_t%C6%A1_l%E1%BB%A5a" TargetMode="External"/><Relationship Id="rId85" Type="http://schemas.openxmlformats.org/officeDocument/2006/relationships/hyperlink" Target="https://vi.wikipedia.org/wiki/B%E1%BB%99_B%E1%BB%8D_ng%E1%BB%B1a" TargetMode="External"/><Relationship Id="rId150" Type="http://schemas.openxmlformats.org/officeDocument/2006/relationships/hyperlink" Target="http://vi.wikipedia.org/w/index.php?title=C%C3%A1_tr%C3%AA&amp;action=edit&amp;redlink=1" TargetMode="External"/><Relationship Id="rId171" Type="http://schemas.openxmlformats.org/officeDocument/2006/relationships/image" Target="media/image26.jpeg"/><Relationship Id="rId192" Type="http://schemas.openxmlformats.org/officeDocument/2006/relationships/fontTable" Target="fontTable.xml"/><Relationship Id="rId12" Type="http://schemas.openxmlformats.org/officeDocument/2006/relationships/footer" Target="footer1.xml"/><Relationship Id="rId33" Type="http://schemas.openxmlformats.org/officeDocument/2006/relationships/image" Target="media/image12.png"/><Relationship Id="rId108" Type="http://schemas.openxmlformats.org/officeDocument/2006/relationships/hyperlink" Target="https://vi.wikipedia.org/wiki/Raphidioptera" TargetMode="External"/><Relationship Id="rId129" Type="http://schemas.openxmlformats.org/officeDocument/2006/relationships/hyperlink" Target="https://vi.wikipedia.org/wiki/Ki%E1%BA%BFn" TargetMode="External"/><Relationship Id="rId54" Type="http://schemas.openxmlformats.org/officeDocument/2006/relationships/image" Target="media/image16.jpg"/><Relationship Id="rId75" Type="http://schemas.openxmlformats.org/officeDocument/2006/relationships/hyperlink" Target="https://vi.wikipedia.org/w/index.php?title=Diaphanopteroidea&amp;action=edit&amp;redlink=1" TargetMode="External"/><Relationship Id="rId96" Type="http://schemas.openxmlformats.org/officeDocument/2006/relationships/hyperlink" Target="https://vi.wikipedia.org/w/index.php?title=R%E1%BA%ADn_%C4%91%E1%BA%A5t&amp;action=edit&amp;redlink=1" TargetMode="External"/><Relationship Id="rId140" Type="http://schemas.openxmlformats.org/officeDocument/2006/relationships/hyperlink" Target="http://vi.wikipedia.org/wiki/Trung_Qu%E1%BB%91c" TargetMode="External"/><Relationship Id="rId161" Type="http://schemas.openxmlformats.org/officeDocument/2006/relationships/hyperlink" Target="http://vi.wikipedia.org/w/index.php?title=Thu%E1%BB%91c_%C4%91%E1%BB%99c&amp;action=edit&amp;redlink=1" TargetMode="External"/><Relationship Id="rId182" Type="http://schemas.openxmlformats.org/officeDocument/2006/relationships/image" Target="media/image37.png"/><Relationship Id="rId6" Type="http://schemas.openxmlformats.org/officeDocument/2006/relationships/styles" Target="styles.xml"/><Relationship Id="rId23" Type="http://schemas.openxmlformats.org/officeDocument/2006/relationships/image" Target="media/image2.png"/><Relationship Id="rId119" Type="http://schemas.openxmlformats.org/officeDocument/2006/relationships/hyperlink" Target="https://vi.wikipedia.org/wiki/Ru%E1%BB%93i" TargetMode="External"/><Relationship Id="rId44" Type="http://schemas.openxmlformats.org/officeDocument/2006/relationships/hyperlink" Target="http://vi.wikipedia.org/wiki/H%E1%BB%87_th%E1%BA%A7n_kinh" TargetMode="External"/><Relationship Id="rId65" Type="http://schemas.openxmlformats.org/officeDocument/2006/relationships/hyperlink" Target="https://vi.wikipedia.org/wiki/C%C3%B4n_tr%C3%B9ng_kh%C3%B4ng_c%C3%A1nh" TargetMode="External"/><Relationship Id="rId86" Type="http://schemas.openxmlformats.org/officeDocument/2006/relationships/hyperlink" Target="https://vi.wikipedia.org/wiki/B%E1%BB%99_B%E1%BB%8D_ng%E1%BB%B1a" TargetMode="External"/><Relationship Id="rId130" Type="http://schemas.openxmlformats.org/officeDocument/2006/relationships/hyperlink" Target="https://vi.wikipedia.org/w/index.php?title=Miomoptera&amp;action=edit&amp;redlink=1" TargetMode="External"/><Relationship Id="rId151" Type="http://schemas.openxmlformats.org/officeDocument/2006/relationships/hyperlink" Target="http://vi.wikipedia.org/w/index.php?title=Chim_%C6%B0ng&amp;action=edit&amp;redlink=1" TargetMode="External"/><Relationship Id="rId172" Type="http://schemas.openxmlformats.org/officeDocument/2006/relationships/image" Target="media/image27.jpeg"/><Relationship Id="rId193" Type="http://schemas.openxmlformats.org/officeDocument/2006/relationships/theme" Target="theme/theme1.xml"/><Relationship Id="rId13" Type="http://schemas.openxmlformats.org/officeDocument/2006/relationships/footer" Target="footer2.xml"/><Relationship Id="rId109" Type="http://schemas.openxmlformats.org/officeDocument/2006/relationships/hyperlink" Target="https://vi.wikipedia.org/wiki/B%E1%BB%99_C%C3%A1nh_r%E1%BB%99ng" TargetMode="External"/><Relationship Id="rId34" Type="http://schemas.openxmlformats.org/officeDocument/2006/relationships/image" Target="media/image13.jpeg"/><Relationship Id="rId50" Type="http://schemas.openxmlformats.org/officeDocument/2006/relationships/hyperlink" Target="http://vi.wikipedia.org/w/index.php?title=Kitin&amp;action=edit&amp;redlink=1" TargetMode="External"/><Relationship Id="rId55" Type="http://schemas.openxmlformats.org/officeDocument/2006/relationships/hyperlink" Target="http://vi.wikipedia.org/wiki/Ong" TargetMode="External"/><Relationship Id="rId76" Type="http://schemas.openxmlformats.org/officeDocument/2006/relationships/hyperlink" Target="https://vi.wikipedia.org/w/index.php?title=Palaeodictyoptera&amp;action=edit&amp;redlink=1" TargetMode="External"/><Relationship Id="rId97" Type="http://schemas.openxmlformats.org/officeDocument/2006/relationships/hyperlink" Target="https://vi.wikipedia.org/w/index.php?title=Grylloblattodea&amp;action=edit&amp;redlink=1" TargetMode="External"/><Relationship Id="rId104" Type="http://schemas.openxmlformats.org/officeDocument/2006/relationships/hyperlink" Target="https://vi.wikipedia.org/wiki/Ch%E1%BA%A5y" TargetMode="External"/><Relationship Id="rId120" Type="http://schemas.openxmlformats.org/officeDocument/2006/relationships/hyperlink" Target="https://vi.wikipedia.org/wiki/Ru%E1%BB%93i" TargetMode="External"/><Relationship Id="rId125" Type="http://schemas.openxmlformats.org/officeDocument/2006/relationships/hyperlink" Target="https://vi.wikipedia.org/wiki/B%C6%B0%E1%BB%9Bm_%C4%91%C3%AAm" TargetMode="External"/><Relationship Id="rId141" Type="http://schemas.openxmlformats.org/officeDocument/2006/relationships/hyperlink" Target="http://vi.wikipedia.org/wiki/Ho%E1%BA%A1i_t%E1%BB%AD" TargetMode="External"/><Relationship Id="rId146" Type="http://schemas.openxmlformats.org/officeDocument/2006/relationships/hyperlink" Target="http://vi.wikipedia.org/wiki/Ai_C%E1%BA%ADp" TargetMode="External"/><Relationship Id="rId167" Type="http://schemas.openxmlformats.org/officeDocument/2006/relationships/image" Target="media/image22.png"/><Relationship Id="rId188" Type="http://schemas.openxmlformats.org/officeDocument/2006/relationships/image" Target="media/image43.png"/><Relationship Id="rId7" Type="http://schemas.openxmlformats.org/officeDocument/2006/relationships/settings" Target="settings.xml"/><Relationship Id="rId71" Type="http://schemas.openxmlformats.org/officeDocument/2006/relationships/hyperlink" Target="https://vi.wikipedia.org/wiki/B%E1%BB%99_C%C3%A1nh_ph%C3%B9_du" TargetMode="External"/><Relationship Id="rId92" Type="http://schemas.openxmlformats.org/officeDocument/2006/relationships/hyperlink" Target="https://vi.wikipedia.org/wiki/H%E1%BB%8D_Mu%E1%BB%97m" TargetMode="External"/><Relationship Id="rId162" Type="http://schemas.openxmlformats.org/officeDocument/2006/relationships/image" Target="media/image17.png"/><Relationship Id="rId183" Type="http://schemas.openxmlformats.org/officeDocument/2006/relationships/image" Target="media/image38.png"/><Relationship Id="rId2" Type="http://schemas.openxmlformats.org/officeDocument/2006/relationships/customXml" Target="../customXml/item1.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hyperlink" Target="http://vi.wikipedia.org/wiki/Natri" TargetMode="External"/><Relationship Id="rId45" Type="http://schemas.openxmlformats.org/officeDocument/2006/relationships/hyperlink" Target="http://vi.wikipedia.org/wiki/C%C3%B4n_tr%C3%B9ng_c%C3%B3_c%C3%A1nh" TargetMode="External"/><Relationship Id="rId66" Type="http://schemas.openxmlformats.org/officeDocument/2006/relationships/hyperlink" Target="https://vi.wikipedia.org/wiki/Archaeognatha" TargetMode="External"/><Relationship Id="rId87" Type="http://schemas.openxmlformats.org/officeDocument/2006/relationships/hyperlink" Target="https://vi.wikipedia.org/wiki/Dermaptera" TargetMode="External"/><Relationship Id="rId110" Type="http://schemas.openxmlformats.org/officeDocument/2006/relationships/hyperlink" Target="https://vi.wikipedia.org/wiki/B%E1%BB%99_C%C3%A1nh_g%C3%A2n" TargetMode="External"/><Relationship Id="rId115" Type="http://schemas.openxmlformats.org/officeDocument/2006/relationships/hyperlink" Target="https://vi.wikipedia.org/wiki/B%E1%BB%99_C%C3%A1nh_vu%E1%BB%91t" TargetMode="External"/><Relationship Id="rId131" Type="http://schemas.openxmlformats.org/officeDocument/2006/relationships/hyperlink" Target="https://vi.wikipedia.org/w/index.php?title=Protodiptera&amp;action=edit&amp;redlink=1" TargetMode="External"/><Relationship Id="rId136" Type="http://schemas.openxmlformats.org/officeDocument/2006/relationships/hyperlink" Target="http://vi.wikipedia.org/w/index.php?title=Giao_ph%E1%BA%A5n&amp;action=edit&amp;redlink=1" TargetMode="External"/><Relationship Id="rId157" Type="http://schemas.openxmlformats.org/officeDocument/2006/relationships/hyperlink" Target="http://vi.wikipedia.org/wiki/Tr%C3%A1i_%C4%90%E1%BA%A5t" TargetMode="External"/><Relationship Id="rId178" Type="http://schemas.openxmlformats.org/officeDocument/2006/relationships/image" Target="media/image33.jpeg"/><Relationship Id="rId61" Type="http://schemas.openxmlformats.org/officeDocument/2006/relationships/hyperlink" Target="http://vi.wikipedia.org/w/index.php?title=Pheromon&amp;action=edit&amp;redlink=1" TargetMode="External"/><Relationship Id="rId82" Type="http://schemas.openxmlformats.org/officeDocument/2006/relationships/hyperlink" Target="https://vi.wikipedia.org/wiki/M%E1%BB%91i" TargetMode="External"/><Relationship Id="rId152" Type="http://schemas.openxmlformats.org/officeDocument/2006/relationships/hyperlink" Target="http://vi.wikipedia.org/wiki/M%E1%BA%B7t_Tr%E1%BB%9Di" TargetMode="External"/><Relationship Id="rId173" Type="http://schemas.openxmlformats.org/officeDocument/2006/relationships/image" Target="media/image28.jpe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hyperlink" Target="https://topdev.vn/viec-lam-it/kotlin-kt1461" TargetMode="External"/><Relationship Id="rId56" Type="http://schemas.openxmlformats.org/officeDocument/2006/relationships/hyperlink" Target="http://vi.wikipedia.org/wiki/T%E1%BB%AD_ngo%E1%BA%A1i" TargetMode="External"/><Relationship Id="rId77" Type="http://schemas.openxmlformats.org/officeDocument/2006/relationships/hyperlink" Target="https://vi.wikipedia.org/w/index.php?title=Megasecoptera&amp;action=edit&amp;redlink=1" TargetMode="External"/><Relationship Id="rId100" Type="http://schemas.openxmlformats.org/officeDocument/2006/relationships/hyperlink" Target="https://vi.wikipedia.org/wiki/Psocoptera" TargetMode="External"/><Relationship Id="rId105" Type="http://schemas.openxmlformats.org/officeDocument/2006/relationships/hyperlink" Target="https://vi.wikipedia.org/wiki/B%E1%BB%99_C%C3%A1nh_n%E1%BB%ADa" TargetMode="External"/><Relationship Id="rId126" Type="http://schemas.openxmlformats.org/officeDocument/2006/relationships/hyperlink" Target="https://vi.wikipedia.org/w/index.php?title=Nh%E1%BA%ADy&amp;action=edit&amp;redlink=1" TargetMode="External"/><Relationship Id="rId147" Type="http://schemas.openxmlformats.org/officeDocument/2006/relationships/hyperlink" Target="http://vi.wikipedia.org/wiki/B%E1%BB%8D_hung" TargetMode="External"/><Relationship Id="rId168"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hyperlink" Target="http://vi.wikipedia.org/wiki/Thi%E1%BA%BFu_tr%C3%B9ng" TargetMode="External"/><Relationship Id="rId72" Type="http://schemas.openxmlformats.org/officeDocument/2006/relationships/hyperlink" Target="https://vi.wikipedia.org/wiki/B%E1%BB%99_C%C3%A1nh_ph%C3%B9_du" TargetMode="External"/><Relationship Id="rId93" Type="http://schemas.openxmlformats.org/officeDocument/2006/relationships/hyperlink" Target="https://vi.wikipedia.org/wiki/B%E1%BB%99_B%E1%BB%8D_que" TargetMode="External"/><Relationship Id="rId98" Type="http://schemas.openxmlformats.org/officeDocument/2006/relationships/hyperlink" Target="https://vi.wikipedia.org/w/index.php?title=Mantophasmatodea&amp;action=edit&amp;redlink=1" TargetMode="External"/><Relationship Id="rId121" Type="http://schemas.openxmlformats.org/officeDocument/2006/relationships/hyperlink" Target="https://vi.wikipedia.org/wiki/Mu%E1%BB%97i" TargetMode="External"/><Relationship Id="rId142" Type="http://schemas.openxmlformats.org/officeDocument/2006/relationships/hyperlink" Target="http://vi.wikipedia.org/wiki/Protein" TargetMode="External"/><Relationship Id="rId163" Type="http://schemas.openxmlformats.org/officeDocument/2006/relationships/image" Target="media/image18.png"/><Relationship Id="rId184" Type="http://schemas.openxmlformats.org/officeDocument/2006/relationships/image" Target="media/image39.png"/><Relationship Id="rId189" Type="http://schemas.openxmlformats.org/officeDocument/2006/relationships/image" Target="media/image44.png"/><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hyperlink" Target="http://vi.wikipedia.org/wiki/H%E1%BB%87_th%E1%BA%A7n_kinh" TargetMode="External"/><Relationship Id="rId67" Type="http://schemas.openxmlformats.org/officeDocument/2006/relationships/hyperlink" Target="https://vi.wikipedia.org/wiki/Anh_v%C4%A9" TargetMode="External"/><Relationship Id="rId116" Type="http://schemas.openxmlformats.org/officeDocument/2006/relationships/hyperlink" Target="https://vi.wikipedia.org/wiki/B%E1%BB%99_C%C3%A1nh_d%C3%A0i" TargetMode="External"/><Relationship Id="rId137" Type="http://schemas.openxmlformats.org/officeDocument/2006/relationships/hyperlink" Target="http://vi.wikipedia.org/wiki/M%E1%BA%ADt" TargetMode="External"/><Relationship Id="rId158" Type="http://schemas.openxmlformats.org/officeDocument/2006/relationships/hyperlink" Target="http://vi.wikipedia.org/wiki/Chim" TargetMode="External"/><Relationship Id="rId20" Type="http://schemas.openxmlformats.org/officeDocument/2006/relationships/footer" Target="footer8.xml"/><Relationship Id="rId41" Type="http://schemas.openxmlformats.org/officeDocument/2006/relationships/hyperlink" Target="http://vi.wikipedia.org/wiki/Kali" TargetMode="External"/><Relationship Id="rId62" Type="http://schemas.openxmlformats.org/officeDocument/2006/relationships/hyperlink" Target="http://vi.wikipedia.org/wiki/Kil%C3%B4m%C3%A9t" TargetMode="External"/><Relationship Id="rId83" Type="http://schemas.openxmlformats.org/officeDocument/2006/relationships/hyperlink" Target="https://vi.wikipedia.org/wiki/M%E1%BB%91i" TargetMode="External"/><Relationship Id="rId88" Type="http://schemas.openxmlformats.org/officeDocument/2006/relationships/hyperlink" Target="https://vi.wikipedia.org/wiki/B%E1%BB%99_C%C3%A1nh_%C3%BAp" TargetMode="External"/><Relationship Id="rId111" Type="http://schemas.openxmlformats.org/officeDocument/2006/relationships/hyperlink" Target="https://vi.wikipedia.org/w/index.php?title=T%E1%BA%A3o_linh&amp;action=edit&amp;redlink=1" TargetMode="External"/><Relationship Id="rId132" Type="http://schemas.openxmlformats.org/officeDocument/2006/relationships/hyperlink" Target="http://vi.wikipedia.org/wiki/Ru%E1%BB%93i" TargetMode="External"/><Relationship Id="rId153" Type="http://schemas.openxmlformats.org/officeDocument/2006/relationships/hyperlink" Target="http://vi.wikipedia.org/wiki/La_b%C3%A0n" TargetMode="External"/><Relationship Id="rId174" Type="http://schemas.openxmlformats.org/officeDocument/2006/relationships/image" Target="media/image29.jpeg"/><Relationship Id="rId179" Type="http://schemas.openxmlformats.org/officeDocument/2006/relationships/image" Target="media/image34.jpeg"/><Relationship Id="rId190" Type="http://schemas.openxmlformats.org/officeDocument/2006/relationships/header" Target="header3.xml"/><Relationship Id="rId15" Type="http://schemas.openxmlformats.org/officeDocument/2006/relationships/header" Target="header2.xml"/><Relationship Id="rId36" Type="http://schemas.openxmlformats.org/officeDocument/2006/relationships/hyperlink" Target="https://topdev.vn/blog/jvm-la-gi/" TargetMode="External"/><Relationship Id="rId57" Type="http://schemas.openxmlformats.org/officeDocument/2006/relationships/hyperlink" Target="http://vi.wikipedia.org/wiki/M%E1%BA%ADt" TargetMode="External"/><Relationship Id="rId106" Type="http://schemas.openxmlformats.org/officeDocument/2006/relationships/hyperlink" Target="https://vi.wikipedia.org/wiki/C%C3%A1nh_n%E1%BB%ADa" TargetMode="External"/><Relationship Id="rId127" Type="http://schemas.openxmlformats.org/officeDocument/2006/relationships/hyperlink" Target="https://vi.wikipedia.org/wiki/B%E1%BB%99_C%C3%A1nh_m%C3%A0ng" TargetMode="External"/><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hyperlink" Target="http://vi.wikipedia.org/wiki/Th%C3%A0nh_tr%C3%B9ng" TargetMode="External"/><Relationship Id="rId73" Type="http://schemas.openxmlformats.org/officeDocument/2006/relationships/hyperlink" Target="https://vi.wikipedia.org/wiki/Chu%E1%BB%93n_chu%E1%BB%93n" TargetMode="External"/><Relationship Id="rId78" Type="http://schemas.openxmlformats.org/officeDocument/2006/relationships/hyperlink" Target="https://vi.wikipedia.org/w/index.php?title=Archodonata&amp;action=edit&amp;redlink=1" TargetMode="External"/><Relationship Id="rId94" Type="http://schemas.openxmlformats.org/officeDocument/2006/relationships/hyperlink" Target="https://vi.wikipedia.org/wiki/B%E1%BB%99_C%C3%A1nh_l%E1%BB%A3p" TargetMode="External"/><Relationship Id="rId99" Type="http://schemas.openxmlformats.org/officeDocument/2006/relationships/hyperlink" Target="https://vi.wikipedia.org/wiki/Exopterygota" TargetMode="External"/><Relationship Id="rId101" Type="http://schemas.openxmlformats.org/officeDocument/2006/relationships/hyperlink" Target="https://vi.wikipedia.org/wiki/B%E1%BB%99_C%C3%A1nh_vi%E1%BB%81n" TargetMode="External"/><Relationship Id="rId122" Type="http://schemas.openxmlformats.org/officeDocument/2006/relationships/hyperlink" Target="https://vi.wikipedia.org/wiki/B%E1%BB%99_C%C3%A1nh_l%C3%B4ng" TargetMode="External"/><Relationship Id="rId143" Type="http://schemas.openxmlformats.org/officeDocument/2006/relationships/hyperlink" Target="http://vi.wikipedia.org/wiki/Ng%C5%A9_c%E1%BB%91c" TargetMode="External"/><Relationship Id="rId148" Type="http://schemas.openxmlformats.org/officeDocument/2006/relationships/hyperlink" Target="http://vi.wikipedia.org/wiki/C%C3%A1_s%E1%BA%A5u" TargetMode="External"/><Relationship Id="rId164" Type="http://schemas.openxmlformats.org/officeDocument/2006/relationships/image" Target="media/image19.png"/><Relationship Id="rId169" Type="http://schemas.openxmlformats.org/officeDocument/2006/relationships/image" Target="media/image24.jpeg"/><Relationship Id="rId185" Type="http://schemas.openxmlformats.org/officeDocument/2006/relationships/image" Target="media/image40.png"/><Relationship Id="rId4" Type="http://schemas.openxmlformats.org/officeDocument/2006/relationships/customXml" Target="../customXml/item3.xml"/><Relationship Id="rId9" Type="http://schemas.openxmlformats.org/officeDocument/2006/relationships/footnotes" Target="footnotes.xml"/><Relationship Id="rId180" Type="http://schemas.openxmlformats.org/officeDocument/2006/relationships/image" Target="media/image35.jpeg"/><Relationship Id="rId26" Type="http://schemas.openxmlformats.org/officeDocument/2006/relationships/image" Target="media/image5.jpeg"/><Relationship Id="rId47" Type="http://schemas.openxmlformats.org/officeDocument/2006/relationships/hyperlink" Target="http://vi.wikipedia.org/wiki/Tr%E1%BB%A9ng" TargetMode="External"/><Relationship Id="rId68" Type="http://schemas.openxmlformats.org/officeDocument/2006/relationships/hyperlink" Target="https://vi.wikipedia.org/wiki/Anh_v%C4%A9" TargetMode="External"/><Relationship Id="rId89" Type="http://schemas.openxmlformats.org/officeDocument/2006/relationships/hyperlink" Target="https://vi.wikipedia.org/wiki/B%E1%BB%99_C%C3%A1nh_th%E1%BA%B3ng" TargetMode="External"/><Relationship Id="rId112" Type="http://schemas.openxmlformats.org/officeDocument/2006/relationships/hyperlink" Target="https://vi.wikipedia.org/wiki/B%E1%BB%8D_c%C3%A1nh_c%E1%BB%A9ng" TargetMode="External"/><Relationship Id="rId133" Type="http://schemas.openxmlformats.org/officeDocument/2006/relationships/hyperlink" Target="http://vi.wikipedia.org/wiki/Mu%E1%BB%97i" TargetMode="External"/><Relationship Id="rId154" Type="http://schemas.openxmlformats.org/officeDocument/2006/relationships/hyperlink" Target="http://vi.wikipedia.org/wiki/Kim_t%E1%BB%B1_th%C3%A1p"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s://topdev.vn/viec-lam-it/back-end-kt210" TargetMode="External"/><Relationship Id="rId58" Type="http://schemas.openxmlformats.org/officeDocument/2006/relationships/hyperlink" Target="http://vi.wikipedia.org/w/index.php?title=B%C3%B4ng_hoa&amp;action=edit&amp;redlink=1" TargetMode="External"/><Relationship Id="rId79" Type="http://schemas.openxmlformats.org/officeDocument/2006/relationships/hyperlink" Target="https://vi.wikipedia.org/w/index.php?title=Neoptera&amp;action=edit&amp;redlink=1" TargetMode="External"/><Relationship Id="rId102" Type="http://schemas.openxmlformats.org/officeDocument/2006/relationships/hyperlink" Target="https://vi.wikipedia.org/wiki/Phthiraptera" TargetMode="External"/><Relationship Id="rId123" Type="http://schemas.openxmlformats.org/officeDocument/2006/relationships/hyperlink" Target="https://vi.wikipedia.org/wiki/B%E1%BB%99_C%C3%A1nh_v%E1%BA%A9y" TargetMode="External"/><Relationship Id="rId144" Type="http://schemas.openxmlformats.org/officeDocument/2006/relationships/hyperlink" Target="http://vi.wikipedia.org/w/index.php?title=C%C3%A1nh_c%E1%BB%A9ng&amp;action=edit&amp;redlink=1" TargetMode="External"/><Relationship Id="rId90" Type="http://schemas.openxmlformats.org/officeDocument/2006/relationships/hyperlink" Target="https://vi.wikipedia.org/wiki/Ph%C3%A2n_b%E1%BB%99_Ch%C3%A2u_ch%E1%BA%A5u" TargetMode="External"/><Relationship Id="rId165" Type="http://schemas.openxmlformats.org/officeDocument/2006/relationships/image" Target="media/image20.png"/><Relationship Id="rId186" Type="http://schemas.openxmlformats.org/officeDocument/2006/relationships/image" Target="media/image41.png"/><Relationship Id="rId27" Type="http://schemas.openxmlformats.org/officeDocument/2006/relationships/image" Target="media/image6.png"/><Relationship Id="rId48" Type="http://schemas.openxmlformats.org/officeDocument/2006/relationships/hyperlink" Target="http://vi.wikipedia.org/w/index.php?title=Kitin&amp;action=edit&amp;redlink=1" TargetMode="External"/><Relationship Id="rId69" Type="http://schemas.openxmlformats.org/officeDocument/2006/relationships/hyperlink" Target="https://vi.wikipedia.org/w/index.php?title=Monura&amp;action=edit&amp;redlink=1" TargetMode="External"/><Relationship Id="rId113" Type="http://schemas.openxmlformats.org/officeDocument/2006/relationships/hyperlink" Target="https://vi.wikipedia.org/wiki/B%E1%BB%8D_r%C3%B9a" TargetMode="External"/><Relationship Id="rId134" Type="http://schemas.openxmlformats.org/officeDocument/2006/relationships/hyperlink" Target="http://vi.wikipedia.org/wiki/M%E1%BB%91i" TargetMode="External"/><Relationship Id="rId80" Type="http://schemas.openxmlformats.org/officeDocument/2006/relationships/hyperlink" Target="https://vi.wikipedia.org/wiki/Gi%C3%A1n" TargetMode="External"/><Relationship Id="rId155" Type="http://schemas.openxmlformats.org/officeDocument/2006/relationships/hyperlink" Target="http://vi.wikipedia.org/wiki/Kim_t%E1%BB%B1_th%C3%A1p" TargetMode="External"/><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image" Target="media/image14.png"/><Relationship Id="rId59" Type="http://schemas.openxmlformats.org/officeDocument/2006/relationships/hyperlink" Target="http://vi.wikipedia.org/wiki/B%C6%B0%E1%BB%9Bm_ng%C3%A0y" TargetMode="External"/><Relationship Id="rId103" Type="http://schemas.openxmlformats.org/officeDocument/2006/relationships/hyperlink" Target="https://vi.wikipedia.org/w/index.php?title=R%E1%BA%ADn&amp;action=edit&amp;redlink=1" TargetMode="External"/><Relationship Id="rId124" Type="http://schemas.openxmlformats.org/officeDocument/2006/relationships/hyperlink" Target="https://vi.wikipedia.org/wiki/B%C6%B0%E1%BB%9Bm_ng%C3%A0y" TargetMode="External"/><Relationship Id="rId70" Type="http://schemas.openxmlformats.org/officeDocument/2006/relationships/hyperlink" Target="https://vi.wikipedia.org/wiki/C%C3%B4n_tr%C3%B9ng_c%C3%B3_c%C3%A1nh" TargetMode="External"/><Relationship Id="rId91" Type="http://schemas.openxmlformats.org/officeDocument/2006/relationships/hyperlink" Target="https://vi.wikipedia.org/wiki/Ph%C3%A2n_b%E1%BB%99_Ch%C3%A2u_ch%E1%BA%A5u" TargetMode="External"/><Relationship Id="rId145" Type="http://schemas.openxmlformats.org/officeDocument/2006/relationships/hyperlink" Target="http://vi.wikipedia.org/w/index.php?title=%C4%90%E1%BB%99ng_v%E1%BA%ADt_%C4%83n_x%C3%A1c_th%E1%BB%91i&amp;action=edit&amp;redlink=1" TargetMode="External"/><Relationship Id="rId166" Type="http://schemas.openxmlformats.org/officeDocument/2006/relationships/image" Target="media/image21.png"/><Relationship Id="rId187" Type="http://schemas.openxmlformats.org/officeDocument/2006/relationships/image" Target="media/image42.png"/><Relationship Id="rId1" Type="http://schemas.microsoft.com/office/2006/relationships/keyMapCustomizations" Target="customizations.xml"/><Relationship Id="rId28" Type="http://schemas.openxmlformats.org/officeDocument/2006/relationships/image" Target="media/image7.png"/><Relationship Id="rId49" Type="http://schemas.openxmlformats.org/officeDocument/2006/relationships/hyperlink" Target="http://vi.wikipedia.org/w/index.php?title=L%E1%BB%99t_x%C3%A1c&amp;action=edit&amp;redlink=1" TargetMode="External"/><Relationship Id="rId114" Type="http://schemas.openxmlformats.org/officeDocument/2006/relationships/hyperlink" Target="https://vi.wikipedia.org/wiki/B%E1%BB%8D_hung" TargetMode="External"/><Relationship Id="rId60" Type="http://schemas.openxmlformats.org/officeDocument/2006/relationships/hyperlink" Target="http://vi.wikipedia.org/wiki/B%C6%B0%E1%BB%9Bm_%C4%91%C3%AAm" TargetMode="External"/><Relationship Id="rId81" Type="http://schemas.openxmlformats.org/officeDocument/2006/relationships/hyperlink" Target="https://vi.wikipedia.org/wiki/Gi%C3%A1n" TargetMode="External"/><Relationship Id="rId135" Type="http://schemas.openxmlformats.org/officeDocument/2006/relationships/hyperlink" Target="http://vi.wikipedia.org/wiki/Thu%E1%BB%91c_tr%E1%BB%AB_s%C3%A2u" TargetMode="External"/><Relationship Id="rId156" Type="http://schemas.openxmlformats.org/officeDocument/2006/relationships/hyperlink" Target="http://vi.wikipedia.org/wiki/Ph%C3%A2n_b%E1%BB%99_Ch%C3%A2u_ch%E1%BA%A5u" TargetMode="External"/><Relationship Id="rId177" Type="http://schemas.openxmlformats.org/officeDocument/2006/relationships/image" Target="media/image32.jpeg"/><Relationship Id="rId18" Type="http://schemas.openxmlformats.org/officeDocument/2006/relationships/footer" Target="footer6.xml"/><Relationship Id="rId39" Type="http://schemas.openxmlformats.org/officeDocument/2006/relationships/hyperlink" Target="http://vi.wikipedia.org/wiki/Nit%C6%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93</Pages>
  <Words>33150</Words>
  <Characters>188959</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235</cp:revision>
  <cp:lastPrinted>2022-05-16T04:07:00Z</cp:lastPrinted>
  <dcterms:created xsi:type="dcterms:W3CDTF">2022-04-06T10:58:00Z</dcterms:created>
  <dcterms:modified xsi:type="dcterms:W3CDTF">2025-04-1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UuWvqeO"/&gt;&lt;style id="http://www.zotero.org/styles/apa"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